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78DBDE02" w:rsidR="00C81D94" w:rsidRPr="001A278B" w:rsidRDefault="00C04B24" w:rsidP="00EB247F">
      <w:pPr>
        <w:pStyle w:val="TableofFigures"/>
        <w:tabs>
          <w:tab w:val="right" w:leader="dot" w:pos="9350"/>
        </w:tabs>
        <w:rPr>
          <w:rStyle w:val="Hyperlink"/>
        </w:rPr>
      </w:pPr>
      <w:r>
        <w:rPr>
          <w:noProof/>
        </w:rPr>
        <w:pict w14:anchorId="4A3E658E">
          <v:shapetype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" filled="f" stroked="f" strokeweight=".5pt">
            <v:textbox inset=",0,54pt,0">
              <w:txbxContent>
                <w:p w14:paraId="3A69A438" w14:textId="77777777" w:rsidR="00FF732D" w:rsidRPr="00E91BE1" w:rsidRDefault="00FF732D"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08C948E9" w:rsidR="00FF732D" w:rsidRPr="00E91BE1" w:rsidRDefault="00A57A66"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Walkable Cities</w:t>
                  </w:r>
                </w:p>
                <w:p w14:paraId="6774E85B" w14:textId="77777777" w:rsidR="00FF732D" w:rsidRPr="00EB247F" w:rsidRDefault="00FF732D" w:rsidP="00EB247F">
                  <w:pPr>
                    <w:spacing w:line="240" w:lineRule="auto"/>
                    <w:jc w:val="center"/>
                    <w:rPr>
                      <w:rFonts w:cs="Times New Roman"/>
                      <w:smallCaps/>
                      <w:color w:val="404040" w:themeColor="text1" w:themeTint="BF"/>
                      <w:sz w:val="36"/>
                      <w:szCs w:val="36"/>
                    </w:rPr>
                  </w:pPr>
                </w:p>
                <w:p w14:paraId="4699D449" w14:textId="59F28C7E"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w:t>
                  </w:r>
                </w:p>
                <w:p w14:paraId="1671E118" w14:textId="63F03E83"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w:t>
                  </w:r>
                  <w:r w:rsidR="00A57A66">
                    <w:rPr>
                      <w:rFonts w:cs="Times New Roman"/>
                      <w:smallCaps/>
                      <w:color w:val="404040" w:themeColor="text1" w:themeTint="BF"/>
                      <w:sz w:val="36"/>
                      <w:szCs w:val="36"/>
                    </w:rPr>
                    <w:t>City/Municipal</w:t>
                  </w:r>
                </w:p>
                <w:p w14:paraId="29D510C4" w14:textId="77EFE79C" w:rsidR="00FF732D" w:rsidRPr="00E91BE1" w:rsidRDefault="00FF732D"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w:t>
                  </w:r>
                  <w:r w:rsidR="00A57A66">
                    <w:rPr>
                      <w:rFonts w:cs="Times New Roman"/>
                      <w:smallCaps/>
                      <w:color w:val="404040" w:themeColor="text1" w:themeTint="BF"/>
                      <w:sz w:val="36"/>
                      <w:szCs w:val="36"/>
                    </w:rPr>
                    <w:t>Mobility, Active Modes, Walking, Density, Population, Pedestrians, Cities</w:t>
                  </w:r>
                </w:p>
                <w:p w14:paraId="4FD71E35" w14:textId="77777777" w:rsidR="00FF732D" w:rsidRDefault="00FF732D" w:rsidP="00FB2C53"/>
                <w:p w14:paraId="0AAEA688" w14:textId="77777777" w:rsidR="00FF732D" w:rsidRDefault="00FF732D" w:rsidP="00FB2C53"/>
                <w:p w14:paraId="693769A0" w14:textId="55D3955B" w:rsidR="00FF732D" w:rsidRPr="00E91BE1" w:rsidRDefault="00FF732D" w:rsidP="00FB2C53">
                  <w:pPr>
                    <w:spacing w:after="0"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 xml:space="preserve">Book Edition </w:t>
                  </w:r>
                  <w:r>
                    <w:rPr>
                      <w:rFonts w:cs="Times New Roman"/>
                      <w:smallCaps/>
                      <w:color w:val="404040" w:themeColor="text1" w:themeTint="BF"/>
                      <w:sz w:val="36"/>
                      <w:szCs w:val="36"/>
                    </w:rPr>
                    <w:t>3 (</w:t>
                  </w:r>
                  <w:r w:rsidR="00BF03CB">
                    <w:rPr>
                      <w:rFonts w:cs="Times New Roman"/>
                      <w:smallCaps/>
                      <w:color w:val="404040" w:themeColor="text1" w:themeTint="BF"/>
                      <w:sz w:val="36"/>
                      <w:szCs w:val="36"/>
                    </w:rPr>
                    <w:t>August</w:t>
                  </w:r>
                  <w:r>
                    <w:rPr>
                      <w:rFonts w:cs="Times New Roman"/>
                      <w:smallCaps/>
                      <w:color w:val="404040" w:themeColor="text1" w:themeTint="BF"/>
                      <w:sz w:val="36"/>
                      <w:szCs w:val="36"/>
                    </w:rPr>
                    <w:t xml:space="preserve"> 2021)</w:t>
                  </w:r>
                </w:p>
                <w:p w14:paraId="0DDBFE23" w14:textId="77777777" w:rsidR="00FF732D" w:rsidRPr="000829DC" w:rsidRDefault="00FF732D" w:rsidP="00FB2C53"/>
                <w:p w14:paraId="4BB1447A" w14:textId="77777777" w:rsidR="00FF732D" w:rsidRDefault="00FF732D" w:rsidP="00FB2C53"/>
                <w:p w14:paraId="7DCFFDCF" w14:textId="77777777" w:rsidR="00FF732D" w:rsidRDefault="00FF732D" w:rsidP="00FB2C53"/>
                <w:p w14:paraId="2F48DE38" w14:textId="77777777" w:rsidR="00FF732D" w:rsidRPr="000829DC" w:rsidRDefault="00FF732D" w:rsidP="00FB2C53"/>
                <w:p w14:paraId="1981D31A" w14:textId="77777777" w:rsidR="00FF732D" w:rsidRPr="00E91BE1" w:rsidRDefault="00FF732D"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BD45C73" w14:textId="2F91AAFD" w:rsidR="00FF732D" w:rsidRDefault="00FF732D" w:rsidP="000E2DB5">
                  <w:pPr>
                    <w:spacing w:after="0"/>
                    <w:rPr>
                      <w:rFonts w:cs="Times New Roman"/>
                      <w:smallCaps/>
                      <w:color w:val="404040" w:themeColor="text1" w:themeTint="BF"/>
                      <w:sz w:val="28"/>
                      <w:szCs w:val="28"/>
                    </w:rPr>
                  </w:pPr>
                  <w:r>
                    <w:rPr>
                      <w:rFonts w:cs="Times New Roman"/>
                      <w:smallCaps/>
                      <w:color w:val="404040" w:themeColor="text1" w:themeTint="BF"/>
                      <w:sz w:val="28"/>
                      <w:szCs w:val="28"/>
                    </w:rPr>
                    <w:t>Heather Jones, Research Fellow</w:t>
                  </w:r>
                </w:p>
                <w:p w14:paraId="3EB4F0B3" w14:textId="27043350" w:rsidR="00FF732D" w:rsidRDefault="00A57A66" w:rsidP="000E2DB5">
                  <w:pPr>
                    <w:spacing w:after="0"/>
                    <w:rPr>
                      <w:rFonts w:cs="Times New Roman"/>
                      <w:smallCaps/>
                      <w:color w:val="404040" w:themeColor="text1" w:themeTint="BF"/>
                      <w:sz w:val="28"/>
                      <w:szCs w:val="28"/>
                    </w:rPr>
                  </w:pPr>
                  <w:r>
                    <w:rPr>
                      <w:rFonts w:cs="Times New Roman"/>
                      <w:smallCaps/>
                      <w:color w:val="404040" w:themeColor="text1" w:themeTint="BF"/>
                      <w:sz w:val="28"/>
                      <w:szCs w:val="28"/>
                    </w:rPr>
                    <w:t>Ernesto Valero</w:t>
                  </w:r>
                  <w:r w:rsidR="00FF732D" w:rsidRPr="00293F23">
                    <w:rPr>
                      <w:rFonts w:cs="Times New Roman"/>
                      <w:smallCaps/>
                      <w:color w:val="404040" w:themeColor="text1" w:themeTint="BF"/>
                      <w:sz w:val="28"/>
                      <w:szCs w:val="28"/>
                    </w:rPr>
                    <w:t>, Research Fellow</w:t>
                  </w:r>
                </w:p>
                <w:p w14:paraId="673146D2" w14:textId="72860D1F" w:rsidR="00A57A66" w:rsidRPr="00293F23" w:rsidRDefault="00A57A66" w:rsidP="000E2DB5">
                  <w:pPr>
                    <w:spacing w:after="0"/>
                    <w:rPr>
                      <w:rFonts w:cs="Times New Roman"/>
                      <w:smallCaps/>
                      <w:color w:val="404040" w:themeColor="text1" w:themeTint="BF"/>
                      <w:sz w:val="28"/>
                      <w:szCs w:val="28"/>
                    </w:rPr>
                  </w:pPr>
                  <w:r>
                    <w:rPr>
                      <w:rFonts w:cs="Times New Roman"/>
                      <w:smallCaps/>
                      <w:color w:val="404040" w:themeColor="text1" w:themeTint="BF"/>
                      <w:sz w:val="28"/>
                      <w:szCs w:val="28"/>
                    </w:rPr>
                    <w:t>Andrew Wade, Junior Fellow</w:t>
                  </w:r>
                </w:p>
                <w:p w14:paraId="6C4588F0" w14:textId="5FE8CAD9" w:rsidR="00FF732D" w:rsidRPr="00EB247F" w:rsidRDefault="00FF732D" w:rsidP="000453DE">
                  <w:pPr>
                    <w:rPr>
                      <w:rFonts w:cs="Times New Roman"/>
                      <w:smallCaps/>
                      <w:color w:val="404040" w:themeColor="text1" w:themeTint="BF"/>
                    </w:rPr>
                  </w:pPr>
                  <w:r>
                    <w:rPr>
                      <w:rFonts w:cs="Times New Roman"/>
                      <w:smallCaps/>
                      <w:color w:val="404040" w:themeColor="text1" w:themeTint="BF"/>
                      <w:sz w:val="28"/>
                      <w:szCs w:val="28"/>
                    </w:rPr>
                    <w:t>Ryan Allard</w:t>
                  </w:r>
                  <w:r w:rsidRPr="000453DE">
                    <w:rPr>
                      <w:rFonts w:cs="Times New Roman"/>
                      <w:smallCaps/>
                      <w:color w:val="404040" w:themeColor="text1" w:themeTint="BF"/>
                      <w:sz w:val="28"/>
                      <w:szCs w:val="28"/>
                    </w:rPr>
                    <w:t>, Senior Fellow</w:t>
                  </w:r>
                </w:p>
                <w:p w14:paraId="1C3CFB47" w14:textId="77777777" w:rsidR="00FF732D" w:rsidRPr="00EB247F" w:rsidRDefault="00FF732D" w:rsidP="007864AB">
                  <w:pPr>
                    <w:rPr>
                      <w:rFonts w:cs="Times New Roman"/>
                      <w:smallCaps/>
                      <w:color w:val="404040" w:themeColor="text1" w:themeTint="BF"/>
                    </w:rPr>
                  </w:pPr>
                </w:p>
                <w:p w14:paraId="4481356F" w14:textId="6C098178" w:rsidR="00FF732D" w:rsidRPr="00EB247F" w:rsidRDefault="00FF732D"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FF732D" w:rsidRPr="00E6531F" w:rsidRDefault="00FF732D"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FF732D" w:rsidRPr="00E6531F" w:rsidRDefault="00FF732D" w:rsidP="00C81D94">
                  <w:pPr>
                    <w:rPr>
                      <w:rFonts w:cs="Times New Roman"/>
                      <w:smallCaps/>
                      <w:color w:val="404040" w:themeColor="text1" w:themeTint="BF"/>
                      <w:sz w:val="36"/>
                      <w:szCs w:val="36"/>
                      <w:lang w:val="pt-PT"/>
                    </w:rPr>
                  </w:pPr>
                </w:p>
                <w:p w14:paraId="3D97FBF6" w14:textId="77777777" w:rsidR="00FF732D" w:rsidRPr="00E6531F" w:rsidRDefault="00FF732D" w:rsidP="00C81D94">
                  <w:pPr>
                    <w:rPr>
                      <w:rFonts w:cs="Times New Roman"/>
                      <w:smallCaps/>
                      <w:color w:val="404040" w:themeColor="text1" w:themeTint="BF"/>
                      <w:sz w:val="36"/>
                      <w:szCs w:val="36"/>
                      <w:lang w:val="pt-PT"/>
                    </w:rPr>
                  </w:pPr>
                </w:p>
              </w:txbxContent>
            </v:textbox>
            <w10:wrap type="square" anchorx="page" anchory="page"/>
          </v:shape>
        </w:pict>
      </w:r>
    </w:p>
    <w:sdt>
      <w:sdtPr>
        <w:rPr>
          <w:rFonts w:asciiTheme="minorHAnsi" w:hAnsiTheme="minorHAnsi"/>
        </w:rPr>
        <w:id w:val="442275696"/>
        <w:docPartObj>
          <w:docPartGallery w:val="Table of Contents"/>
          <w:docPartUnique/>
        </w:docPartObj>
      </w:sdtPr>
      <w:sdtEndPr>
        <w:rPr>
          <w:rFonts w:ascii="Times New Roman" w:hAnsi="Times New Roman"/>
        </w:rPr>
      </w:sdtEndPr>
      <w:sdtContent>
        <w:p w14:paraId="62199C04" w14:textId="77777777" w:rsidR="00640665" w:rsidRPr="001A278B" w:rsidRDefault="551A77D0" w:rsidP="00EB247F">
          <w:pPr>
            <w:rPr>
              <w:rStyle w:val="Heading1Char"/>
            </w:rPr>
          </w:pPr>
          <w:r w:rsidRPr="001A278B">
            <w:rPr>
              <w:rStyle w:val="Heading1Char"/>
            </w:rPr>
            <w:t>Table of Contents</w:t>
          </w:r>
        </w:p>
        <w:p w14:paraId="1A17DE7F" w14:textId="5D6C5018" w:rsidR="00962D92" w:rsidRPr="001A278B" w:rsidRDefault="00640665">
          <w:pPr>
            <w:pStyle w:val="TOC1"/>
            <w:tabs>
              <w:tab w:val="right" w:leader="dot" w:pos="9350"/>
            </w:tabs>
            <w:rPr>
              <w:rFonts w:asciiTheme="minorHAnsi" w:hAnsiTheme="minorHAnsi"/>
              <w:sz w:val="22"/>
              <w:lang w:eastAsia="en-US"/>
            </w:rPr>
          </w:pPr>
          <w:r w:rsidRPr="001A278B">
            <w:fldChar w:fldCharType="begin"/>
          </w:r>
          <w:r w:rsidRPr="001A278B">
            <w:instrText xml:space="preserve"> TOC \o "1-3" \h \z \u </w:instrText>
          </w:r>
          <w:r w:rsidRPr="001A278B">
            <w:fldChar w:fldCharType="separate"/>
          </w:r>
          <w:hyperlink w:anchor="_Toc72966182" w:history="1">
            <w:r w:rsidR="00962D92" w:rsidRPr="001A278B">
              <w:rPr>
                <w:rStyle w:val="Hyperlink"/>
              </w:rPr>
              <w:t>List of Figures</w:t>
            </w:r>
            <w:r w:rsidR="00962D92" w:rsidRPr="001A278B">
              <w:rPr>
                <w:webHidden/>
              </w:rPr>
              <w:tab/>
            </w:r>
            <w:r w:rsidR="00962D92" w:rsidRPr="001A278B">
              <w:rPr>
                <w:webHidden/>
              </w:rPr>
              <w:fldChar w:fldCharType="begin"/>
            </w:r>
            <w:r w:rsidR="00962D92" w:rsidRPr="001A278B">
              <w:rPr>
                <w:webHidden/>
              </w:rPr>
              <w:instrText xml:space="preserve"> PAGEREF _Toc72966182 \h </w:instrText>
            </w:r>
            <w:r w:rsidR="00962D92" w:rsidRPr="001A278B">
              <w:rPr>
                <w:webHidden/>
              </w:rPr>
            </w:r>
            <w:r w:rsidR="00962D92" w:rsidRPr="001A278B">
              <w:rPr>
                <w:webHidden/>
              </w:rPr>
              <w:fldChar w:fldCharType="separate"/>
            </w:r>
            <w:r w:rsidR="00962D92" w:rsidRPr="001A278B">
              <w:rPr>
                <w:webHidden/>
              </w:rPr>
              <w:t>III</w:t>
            </w:r>
            <w:r w:rsidR="00962D92" w:rsidRPr="001A278B">
              <w:rPr>
                <w:webHidden/>
              </w:rPr>
              <w:fldChar w:fldCharType="end"/>
            </w:r>
          </w:hyperlink>
        </w:p>
        <w:p w14:paraId="20BF6BCE" w14:textId="0287D823" w:rsidR="00962D92" w:rsidRPr="001A278B" w:rsidRDefault="00C04B24">
          <w:pPr>
            <w:pStyle w:val="TOC1"/>
            <w:tabs>
              <w:tab w:val="right" w:leader="dot" w:pos="9350"/>
            </w:tabs>
            <w:rPr>
              <w:rFonts w:asciiTheme="minorHAnsi" w:hAnsiTheme="minorHAnsi"/>
              <w:sz w:val="22"/>
              <w:lang w:eastAsia="en-US"/>
            </w:rPr>
          </w:pPr>
          <w:hyperlink w:anchor="_Toc72966183" w:history="1">
            <w:r w:rsidR="00962D92" w:rsidRPr="001A278B">
              <w:rPr>
                <w:rStyle w:val="Hyperlink"/>
              </w:rPr>
              <w:t>List of Tables</w:t>
            </w:r>
            <w:r w:rsidR="00962D92" w:rsidRPr="001A278B">
              <w:rPr>
                <w:webHidden/>
              </w:rPr>
              <w:tab/>
            </w:r>
            <w:r w:rsidR="00962D92" w:rsidRPr="001A278B">
              <w:rPr>
                <w:webHidden/>
              </w:rPr>
              <w:fldChar w:fldCharType="begin"/>
            </w:r>
            <w:r w:rsidR="00962D92" w:rsidRPr="001A278B">
              <w:rPr>
                <w:webHidden/>
              </w:rPr>
              <w:instrText xml:space="preserve"> PAGEREF _Toc72966183 \h </w:instrText>
            </w:r>
            <w:r w:rsidR="00962D92" w:rsidRPr="001A278B">
              <w:rPr>
                <w:webHidden/>
              </w:rPr>
            </w:r>
            <w:r w:rsidR="00962D92" w:rsidRPr="001A278B">
              <w:rPr>
                <w:webHidden/>
              </w:rPr>
              <w:fldChar w:fldCharType="separate"/>
            </w:r>
            <w:r w:rsidR="00962D92" w:rsidRPr="001A278B">
              <w:rPr>
                <w:webHidden/>
              </w:rPr>
              <w:t>IV</w:t>
            </w:r>
            <w:r w:rsidR="00962D92" w:rsidRPr="001A278B">
              <w:rPr>
                <w:webHidden/>
              </w:rPr>
              <w:fldChar w:fldCharType="end"/>
            </w:r>
          </w:hyperlink>
        </w:p>
        <w:p w14:paraId="6A97841E" w14:textId="1DF3F5B1" w:rsidR="00962D92" w:rsidRPr="001A278B" w:rsidRDefault="00C04B24">
          <w:pPr>
            <w:pStyle w:val="TOC1"/>
            <w:tabs>
              <w:tab w:val="right" w:leader="dot" w:pos="9350"/>
            </w:tabs>
            <w:rPr>
              <w:rFonts w:asciiTheme="minorHAnsi" w:hAnsiTheme="minorHAnsi"/>
              <w:sz w:val="22"/>
              <w:lang w:eastAsia="en-US"/>
            </w:rPr>
          </w:pPr>
          <w:hyperlink w:anchor="_Toc72966184" w:history="1">
            <w:r w:rsidR="00962D92" w:rsidRPr="001A278B">
              <w:rPr>
                <w:rStyle w:val="Hyperlink"/>
              </w:rPr>
              <w:t>Acronyms and Symbols Used</w:t>
            </w:r>
            <w:r w:rsidR="00962D92" w:rsidRPr="001A278B">
              <w:rPr>
                <w:webHidden/>
              </w:rPr>
              <w:tab/>
            </w:r>
            <w:r w:rsidR="00962D92" w:rsidRPr="001A278B">
              <w:rPr>
                <w:webHidden/>
              </w:rPr>
              <w:fldChar w:fldCharType="begin"/>
            </w:r>
            <w:r w:rsidR="00962D92" w:rsidRPr="001A278B">
              <w:rPr>
                <w:webHidden/>
              </w:rPr>
              <w:instrText xml:space="preserve"> PAGEREF _Toc72966184 \h </w:instrText>
            </w:r>
            <w:r w:rsidR="00962D92" w:rsidRPr="001A278B">
              <w:rPr>
                <w:webHidden/>
              </w:rPr>
            </w:r>
            <w:r w:rsidR="00962D92" w:rsidRPr="001A278B">
              <w:rPr>
                <w:webHidden/>
              </w:rPr>
              <w:fldChar w:fldCharType="separate"/>
            </w:r>
            <w:r w:rsidR="00962D92" w:rsidRPr="001A278B">
              <w:rPr>
                <w:webHidden/>
              </w:rPr>
              <w:t>V</w:t>
            </w:r>
            <w:r w:rsidR="00962D92" w:rsidRPr="001A278B">
              <w:rPr>
                <w:webHidden/>
              </w:rPr>
              <w:fldChar w:fldCharType="end"/>
            </w:r>
          </w:hyperlink>
        </w:p>
        <w:p w14:paraId="51B45B46" w14:textId="73B6131F" w:rsidR="00962D92" w:rsidRPr="001A278B" w:rsidRDefault="00C04B24">
          <w:pPr>
            <w:pStyle w:val="TOC1"/>
            <w:tabs>
              <w:tab w:val="right" w:leader="dot" w:pos="9350"/>
            </w:tabs>
            <w:rPr>
              <w:rFonts w:asciiTheme="minorHAnsi" w:hAnsiTheme="minorHAnsi"/>
              <w:sz w:val="22"/>
              <w:lang w:eastAsia="en-US"/>
            </w:rPr>
          </w:pPr>
          <w:hyperlink w:anchor="_Toc72966185" w:history="1">
            <w:r w:rsidR="00962D92" w:rsidRPr="001A278B">
              <w:rPr>
                <w:rStyle w:val="Hyperlink"/>
              </w:rPr>
              <w:t>Executive Summary</w:t>
            </w:r>
            <w:r w:rsidR="00962D92" w:rsidRPr="001A278B">
              <w:rPr>
                <w:webHidden/>
              </w:rPr>
              <w:tab/>
            </w:r>
            <w:r w:rsidR="00962D92" w:rsidRPr="001A278B">
              <w:rPr>
                <w:webHidden/>
              </w:rPr>
              <w:fldChar w:fldCharType="begin"/>
            </w:r>
            <w:r w:rsidR="00962D92" w:rsidRPr="001A278B">
              <w:rPr>
                <w:webHidden/>
              </w:rPr>
              <w:instrText xml:space="preserve"> PAGEREF _Toc72966185 \h </w:instrText>
            </w:r>
            <w:r w:rsidR="00962D92" w:rsidRPr="001A278B">
              <w:rPr>
                <w:webHidden/>
              </w:rPr>
            </w:r>
            <w:r w:rsidR="00962D92" w:rsidRPr="001A278B">
              <w:rPr>
                <w:webHidden/>
              </w:rPr>
              <w:fldChar w:fldCharType="separate"/>
            </w:r>
            <w:r w:rsidR="00962D92" w:rsidRPr="001A278B">
              <w:rPr>
                <w:webHidden/>
              </w:rPr>
              <w:t>VI</w:t>
            </w:r>
            <w:r w:rsidR="00962D92" w:rsidRPr="001A278B">
              <w:rPr>
                <w:webHidden/>
              </w:rPr>
              <w:fldChar w:fldCharType="end"/>
            </w:r>
          </w:hyperlink>
        </w:p>
        <w:p w14:paraId="0F1E673F" w14:textId="787A27E2" w:rsidR="00962D92" w:rsidRPr="001A278B" w:rsidRDefault="00C04B24">
          <w:pPr>
            <w:pStyle w:val="TOC1"/>
            <w:tabs>
              <w:tab w:val="left" w:pos="440"/>
              <w:tab w:val="right" w:leader="dot" w:pos="9350"/>
            </w:tabs>
            <w:rPr>
              <w:rFonts w:asciiTheme="minorHAnsi" w:hAnsiTheme="minorHAnsi"/>
              <w:sz w:val="22"/>
              <w:lang w:eastAsia="en-US"/>
            </w:rPr>
          </w:pPr>
          <w:hyperlink w:anchor="_Toc72966186" w:history="1">
            <w:r w:rsidR="00962D92" w:rsidRPr="001A278B">
              <w:rPr>
                <w:rStyle w:val="Hyperlink"/>
              </w:rPr>
              <w:t>1</w:t>
            </w:r>
            <w:r w:rsidR="00962D92" w:rsidRPr="001A278B">
              <w:rPr>
                <w:rFonts w:asciiTheme="minorHAnsi" w:hAnsiTheme="minorHAnsi"/>
                <w:sz w:val="22"/>
                <w:lang w:eastAsia="en-US"/>
              </w:rPr>
              <w:tab/>
            </w:r>
            <w:r w:rsidR="00962D92" w:rsidRPr="001A278B">
              <w:rPr>
                <w:rStyle w:val="Hyperlink"/>
              </w:rPr>
              <w:t>Literature Review</w:t>
            </w:r>
            <w:r w:rsidR="00962D92" w:rsidRPr="001A278B">
              <w:rPr>
                <w:webHidden/>
              </w:rPr>
              <w:tab/>
            </w:r>
            <w:r w:rsidR="00962D92" w:rsidRPr="001A278B">
              <w:rPr>
                <w:webHidden/>
              </w:rPr>
              <w:fldChar w:fldCharType="begin"/>
            </w:r>
            <w:r w:rsidR="00962D92" w:rsidRPr="001A278B">
              <w:rPr>
                <w:webHidden/>
              </w:rPr>
              <w:instrText xml:space="preserve"> PAGEREF _Toc72966186 \h </w:instrText>
            </w:r>
            <w:r w:rsidR="00962D92" w:rsidRPr="001A278B">
              <w:rPr>
                <w:webHidden/>
              </w:rPr>
            </w:r>
            <w:r w:rsidR="00962D92" w:rsidRPr="001A278B">
              <w:rPr>
                <w:webHidden/>
              </w:rPr>
              <w:fldChar w:fldCharType="separate"/>
            </w:r>
            <w:r w:rsidR="00962D92" w:rsidRPr="001A278B">
              <w:rPr>
                <w:webHidden/>
              </w:rPr>
              <w:t>8</w:t>
            </w:r>
            <w:r w:rsidR="00962D92" w:rsidRPr="001A278B">
              <w:rPr>
                <w:webHidden/>
              </w:rPr>
              <w:fldChar w:fldCharType="end"/>
            </w:r>
          </w:hyperlink>
        </w:p>
        <w:p w14:paraId="1C6B950F" w14:textId="60DF6A59" w:rsidR="00962D92" w:rsidRPr="001A278B" w:rsidRDefault="00C04B24">
          <w:pPr>
            <w:pStyle w:val="TOC2"/>
            <w:tabs>
              <w:tab w:val="left" w:pos="880"/>
              <w:tab w:val="right" w:leader="dot" w:pos="9350"/>
            </w:tabs>
            <w:rPr>
              <w:rFonts w:asciiTheme="minorHAnsi" w:hAnsiTheme="minorHAnsi"/>
              <w:sz w:val="22"/>
              <w:lang w:eastAsia="en-US"/>
            </w:rPr>
          </w:pPr>
          <w:hyperlink w:anchor="_Toc72966187" w:history="1">
            <w:r w:rsidR="00962D92" w:rsidRPr="001A278B">
              <w:rPr>
                <w:rStyle w:val="Hyperlink"/>
              </w:rPr>
              <w:t>1.1</w:t>
            </w:r>
            <w:r w:rsidR="00962D92" w:rsidRPr="001A278B">
              <w:rPr>
                <w:rFonts w:asciiTheme="minorHAnsi" w:hAnsiTheme="minorHAnsi"/>
                <w:sz w:val="22"/>
                <w:lang w:eastAsia="en-US"/>
              </w:rPr>
              <w:tab/>
            </w:r>
            <w:r w:rsidR="00962D92" w:rsidRPr="001A278B">
              <w:rPr>
                <w:rStyle w:val="Hyperlink"/>
              </w:rPr>
              <w:t>State of Public Transit</w:t>
            </w:r>
            <w:r w:rsidR="00962D92" w:rsidRPr="001A278B">
              <w:rPr>
                <w:webHidden/>
              </w:rPr>
              <w:tab/>
            </w:r>
            <w:r w:rsidR="00962D92" w:rsidRPr="001A278B">
              <w:rPr>
                <w:webHidden/>
              </w:rPr>
              <w:fldChar w:fldCharType="begin"/>
            </w:r>
            <w:r w:rsidR="00962D92" w:rsidRPr="001A278B">
              <w:rPr>
                <w:webHidden/>
              </w:rPr>
              <w:instrText xml:space="preserve"> PAGEREF _Toc72966187 \h </w:instrText>
            </w:r>
            <w:r w:rsidR="00962D92" w:rsidRPr="001A278B">
              <w:rPr>
                <w:webHidden/>
              </w:rPr>
            </w:r>
            <w:r w:rsidR="00962D92" w:rsidRPr="001A278B">
              <w:rPr>
                <w:webHidden/>
              </w:rPr>
              <w:fldChar w:fldCharType="separate"/>
            </w:r>
            <w:r w:rsidR="00962D92" w:rsidRPr="001A278B">
              <w:rPr>
                <w:webHidden/>
              </w:rPr>
              <w:t>8</w:t>
            </w:r>
            <w:r w:rsidR="00962D92" w:rsidRPr="001A278B">
              <w:rPr>
                <w:webHidden/>
              </w:rPr>
              <w:fldChar w:fldCharType="end"/>
            </w:r>
          </w:hyperlink>
        </w:p>
        <w:p w14:paraId="66422AA0" w14:textId="5971E758" w:rsidR="00962D92" w:rsidRPr="001A278B" w:rsidRDefault="00C04B24">
          <w:pPr>
            <w:pStyle w:val="TOC3"/>
            <w:tabs>
              <w:tab w:val="left" w:pos="1320"/>
              <w:tab w:val="right" w:leader="dot" w:pos="9350"/>
            </w:tabs>
            <w:rPr>
              <w:rFonts w:asciiTheme="minorHAnsi" w:hAnsiTheme="minorHAnsi"/>
              <w:sz w:val="22"/>
              <w:lang w:eastAsia="en-US"/>
            </w:rPr>
          </w:pPr>
          <w:hyperlink w:anchor="_Toc72966188" w:history="1">
            <w:r w:rsidR="00962D92" w:rsidRPr="001A278B">
              <w:rPr>
                <w:rStyle w:val="Hyperlink"/>
              </w:rPr>
              <w:t>1.1.1</w:t>
            </w:r>
            <w:r w:rsidR="00962D92" w:rsidRPr="001A278B">
              <w:rPr>
                <w:rFonts w:asciiTheme="minorHAnsi" w:hAnsiTheme="minorHAnsi"/>
                <w:sz w:val="22"/>
                <w:lang w:eastAsia="en-US"/>
              </w:rPr>
              <w:tab/>
            </w:r>
            <w:r w:rsidR="00962D92" w:rsidRPr="001A278B">
              <w:rPr>
                <w:rStyle w:val="Hyperlink"/>
              </w:rPr>
              <w:t>Different Types of Public Transit Modes</w:t>
            </w:r>
            <w:r w:rsidR="00962D92" w:rsidRPr="001A278B">
              <w:rPr>
                <w:webHidden/>
              </w:rPr>
              <w:tab/>
            </w:r>
            <w:r w:rsidR="00962D92" w:rsidRPr="001A278B">
              <w:rPr>
                <w:webHidden/>
              </w:rPr>
              <w:fldChar w:fldCharType="begin"/>
            </w:r>
            <w:r w:rsidR="00962D92" w:rsidRPr="001A278B">
              <w:rPr>
                <w:webHidden/>
              </w:rPr>
              <w:instrText xml:space="preserve"> PAGEREF _Toc72966188 \h </w:instrText>
            </w:r>
            <w:r w:rsidR="00962D92" w:rsidRPr="001A278B">
              <w:rPr>
                <w:webHidden/>
              </w:rPr>
            </w:r>
            <w:r w:rsidR="00962D92" w:rsidRPr="001A278B">
              <w:rPr>
                <w:webHidden/>
              </w:rPr>
              <w:fldChar w:fldCharType="separate"/>
            </w:r>
            <w:r w:rsidR="00962D92" w:rsidRPr="001A278B">
              <w:rPr>
                <w:webHidden/>
              </w:rPr>
              <w:t>10</w:t>
            </w:r>
            <w:r w:rsidR="00962D92" w:rsidRPr="001A278B">
              <w:rPr>
                <w:webHidden/>
              </w:rPr>
              <w:fldChar w:fldCharType="end"/>
            </w:r>
          </w:hyperlink>
        </w:p>
        <w:p w14:paraId="136A3596" w14:textId="1D2C6F15" w:rsidR="00962D92" w:rsidRPr="001A278B" w:rsidRDefault="00C04B24">
          <w:pPr>
            <w:pStyle w:val="TOC3"/>
            <w:tabs>
              <w:tab w:val="left" w:pos="1320"/>
              <w:tab w:val="right" w:leader="dot" w:pos="9350"/>
            </w:tabs>
            <w:rPr>
              <w:rFonts w:asciiTheme="minorHAnsi" w:hAnsiTheme="minorHAnsi"/>
              <w:sz w:val="22"/>
              <w:lang w:eastAsia="en-US"/>
            </w:rPr>
          </w:pPr>
          <w:hyperlink w:anchor="_Toc72966189" w:history="1">
            <w:r w:rsidR="00962D92" w:rsidRPr="001A278B">
              <w:rPr>
                <w:rStyle w:val="Hyperlink"/>
              </w:rPr>
              <w:t>1.1.2</w:t>
            </w:r>
            <w:r w:rsidR="00962D92" w:rsidRPr="001A278B">
              <w:rPr>
                <w:rFonts w:asciiTheme="minorHAnsi" w:hAnsiTheme="minorHAnsi"/>
                <w:sz w:val="22"/>
                <w:lang w:eastAsia="en-US"/>
              </w:rPr>
              <w:tab/>
            </w:r>
            <w:r w:rsidR="00962D92" w:rsidRPr="001A278B">
              <w:rPr>
                <w:rStyle w:val="Hyperlink"/>
              </w:rPr>
              <w:t>Public Transit and Climate Change</w:t>
            </w:r>
            <w:r w:rsidR="00962D92" w:rsidRPr="001A278B">
              <w:rPr>
                <w:webHidden/>
              </w:rPr>
              <w:tab/>
            </w:r>
            <w:r w:rsidR="00962D92" w:rsidRPr="001A278B">
              <w:rPr>
                <w:webHidden/>
              </w:rPr>
              <w:fldChar w:fldCharType="begin"/>
            </w:r>
            <w:r w:rsidR="00962D92" w:rsidRPr="001A278B">
              <w:rPr>
                <w:webHidden/>
              </w:rPr>
              <w:instrText xml:space="preserve"> PAGEREF _Toc72966189 \h </w:instrText>
            </w:r>
            <w:r w:rsidR="00962D92" w:rsidRPr="001A278B">
              <w:rPr>
                <w:webHidden/>
              </w:rPr>
            </w:r>
            <w:r w:rsidR="00962D92" w:rsidRPr="001A278B">
              <w:rPr>
                <w:webHidden/>
              </w:rPr>
              <w:fldChar w:fldCharType="separate"/>
            </w:r>
            <w:r w:rsidR="00962D92" w:rsidRPr="001A278B">
              <w:rPr>
                <w:webHidden/>
              </w:rPr>
              <w:t>15</w:t>
            </w:r>
            <w:r w:rsidR="00962D92" w:rsidRPr="001A278B">
              <w:rPr>
                <w:webHidden/>
              </w:rPr>
              <w:fldChar w:fldCharType="end"/>
            </w:r>
          </w:hyperlink>
        </w:p>
        <w:p w14:paraId="6C967FD3" w14:textId="5EE51DC8" w:rsidR="00962D92" w:rsidRPr="001A278B" w:rsidRDefault="00C04B24">
          <w:pPr>
            <w:pStyle w:val="TOC2"/>
            <w:tabs>
              <w:tab w:val="left" w:pos="880"/>
              <w:tab w:val="right" w:leader="dot" w:pos="9350"/>
            </w:tabs>
            <w:rPr>
              <w:rFonts w:asciiTheme="minorHAnsi" w:hAnsiTheme="minorHAnsi"/>
              <w:sz w:val="22"/>
              <w:lang w:eastAsia="en-US"/>
            </w:rPr>
          </w:pPr>
          <w:hyperlink w:anchor="_Toc72966190" w:history="1">
            <w:r w:rsidR="00962D92" w:rsidRPr="001A278B">
              <w:rPr>
                <w:rStyle w:val="Hyperlink"/>
              </w:rPr>
              <w:t>1.2</w:t>
            </w:r>
            <w:r w:rsidR="00962D92" w:rsidRPr="001A278B">
              <w:rPr>
                <w:rFonts w:asciiTheme="minorHAnsi" w:hAnsiTheme="minorHAnsi"/>
                <w:sz w:val="22"/>
                <w:lang w:eastAsia="en-US"/>
              </w:rPr>
              <w:tab/>
            </w:r>
            <w:r w:rsidR="00962D92" w:rsidRPr="001A278B">
              <w:rPr>
                <w:rStyle w:val="Hyperlink"/>
              </w:rPr>
              <w:t>Adoption Path</w:t>
            </w:r>
            <w:r w:rsidR="00962D92" w:rsidRPr="001A278B">
              <w:rPr>
                <w:webHidden/>
              </w:rPr>
              <w:tab/>
            </w:r>
            <w:r w:rsidR="00962D92" w:rsidRPr="001A278B">
              <w:rPr>
                <w:webHidden/>
              </w:rPr>
              <w:fldChar w:fldCharType="begin"/>
            </w:r>
            <w:r w:rsidR="00962D92" w:rsidRPr="001A278B">
              <w:rPr>
                <w:webHidden/>
              </w:rPr>
              <w:instrText xml:space="preserve"> PAGEREF _Toc72966190 \h </w:instrText>
            </w:r>
            <w:r w:rsidR="00962D92" w:rsidRPr="001A278B">
              <w:rPr>
                <w:webHidden/>
              </w:rPr>
            </w:r>
            <w:r w:rsidR="00962D92" w:rsidRPr="001A278B">
              <w:rPr>
                <w:webHidden/>
              </w:rPr>
              <w:fldChar w:fldCharType="separate"/>
            </w:r>
            <w:r w:rsidR="00962D92" w:rsidRPr="001A278B">
              <w:rPr>
                <w:webHidden/>
              </w:rPr>
              <w:t>15</w:t>
            </w:r>
            <w:r w:rsidR="00962D92" w:rsidRPr="001A278B">
              <w:rPr>
                <w:webHidden/>
              </w:rPr>
              <w:fldChar w:fldCharType="end"/>
            </w:r>
          </w:hyperlink>
        </w:p>
        <w:p w14:paraId="64B2B4AA" w14:textId="239F8904" w:rsidR="00962D92" w:rsidRPr="001A278B" w:rsidRDefault="00C04B24">
          <w:pPr>
            <w:pStyle w:val="TOC3"/>
            <w:tabs>
              <w:tab w:val="left" w:pos="1320"/>
              <w:tab w:val="right" w:leader="dot" w:pos="9350"/>
            </w:tabs>
            <w:rPr>
              <w:rFonts w:asciiTheme="minorHAnsi" w:hAnsiTheme="minorHAnsi"/>
              <w:sz w:val="22"/>
              <w:lang w:eastAsia="en-US"/>
            </w:rPr>
          </w:pPr>
          <w:hyperlink w:anchor="_Toc72966191" w:history="1">
            <w:r w:rsidR="00962D92" w:rsidRPr="001A278B">
              <w:rPr>
                <w:rStyle w:val="Hyperlink"/>
              </w:rPr>
              <w:t>1.2.1</w:t>
            </w:r>
            <w:r w:rsidR="00962D92" w:rsidRPr="001A278B">
              <w:rPr>
                <w:rFonts w:asciiTheme="minorHAnsi" w:hAnsiTheme="minorHAnsi"/>
                <w:sz w:val="22"/>
                <w:lang w:eastAsia="en-US"/>
              </w:rPr>
              <w:tab/>
            </w:r>
            <w:r w:rsidR="00962D92" w:rsidRPr="001A278B">
              <w:rPr>
                <w:rStyle w:val="Hyperlink"/>
              </w:rPr>
              <w:t>Current Adoption</w:t>
            </w:r>
            <w:r w:rsidR="00962D92" w:rsidRPr="001A278B">
              <w:rPr>
                <w:webHidden/>
              </w:rPr>
              <w:tab/>
            </w:r>
            <w:r w:rsidR="00962D92" w:rsidRPr="001A278B">
              <w:rPr>
                <w:webHidden/>
              </w:rPr>
              <w:fldChar w:fldCharType="begin"/>
            </w:r>
            <w:r w:rsidR="00962D92" w:rsidRPr="001A278B">
              <w:rPr>
                <w:webHidden/>
              </w:rPr>
              <w:instrText xml:space="preserve"> PAGEREF _Toc72966191 \h </w:instrText>
            </w:r>
            <w:r w:rsidR="00962D92" w:rsidRPr="001A278B">
              <w:rPr>
                <w:webHidden/>
              </w:rPr>
            </w:r>
            <w:r w:rsidR="00962D92" w:rsidRPr="001A278B">
              <w:rPr>
                <w:webHidden/>
              </w:rPr>
              <w:fldChar w:fldCharType="separate"/>
            </w:r>
            <w:r w:rsidR="00962D92" w:rsidRPr="001A278B">
              <w:rPr>
                <w:webHidden/>
              </w:rPr>
              <w:t>15</w:t>
            </w:r>
            <w:r w:rsidR="00962D92" w:rsidRPr="001A278B">
              <w:rPr>
                <w:webHidden/>
              </w:rPr>
              <w:fldChar w:fldCharType="end"/>
            </w:r>
          </w:hyperlink>
        </w:p>
        <w:p w14:paraId="36C9D711" w14:textId="6F7C6BF3" w:rsidR="00962D92" w:rsidRPr="001A278B" w:rsidRDefault="00C04B24">
          <w:pPr>
            <w:pStyle w:val="TOC3"/>
            <w:tabs>
              <w:tab w:val="left" w:pos="1320"/>
              <w:tab w:val="right" w:leader="dot" w:pos="9350"/>
            </w:tabs>
            <w:rPr>
              <w:rFonts w:asciiTheme="minorHAnsi" w:hAnsiTheme="minorHAnsi"/>
              <w:sz w:val="22"/>
              <w:lang w:eastAsia="en-US"/>
            </w:rPr>
          </w:pPr>
          <w:hyperlink w:anchor="_Toc72966192" w:history="1">
            <w:r w:rsidR="00962D92" w:rsidRPr="001A278B">
              <w:rPr>
                <w:rStyle w:val="Hyperlink"/>
              </w:rPr>
              <w:t>1.2.2</w:t>
            </w:r>
            <w:r w:rsidR="00962D92" w:rsidRPr="001A278B">
              <w:rPr>
                <w:rFonts w:asciiTheme="minorHAnsi" w:hAnsiTheme="minorHAnsi"/>
                <w:sz w:val="22"/>
                <w:lang w:eastAsia="en-US"/>
              </w:rPr>
              <w:tab/>
            </w:r>
            <w:r w:rsidR="00962D92" w:rsidRPr="001A278B">
              <w:rPr>
                <w:rStyle w:val="Hyperlink"/>
              </w:rPr>
              <w:t>Trends to Accelerate Adoption</w:t>
            </w:r>
            <w:r w:rsidR="00962D92" w:rsidRPr="001A278B">
              <w:rPr>
                <w:webHidden/>
              </w:rPr>
              <w:tab/>
            </w:r>
            <w:r w:rsidR="00962D92" w:rsidRPr="001A278B">
              <w:rPr>
                <w:webHidden/>
              </w:rPr>
              <w:fldChar w:fldCharType="begin"/>
            </w:r>
            <w:r w:rsidR="00962D92" w:rsidRPr="001A278B">
              <w:rPr>
                <w:webHidden/>
              </w:rPr>
              <w:instrText xml:space="preserve"> PAGEREF _Toc72966192 \h </w:instrText>
            </w:r>
            <w:r w:rsidR="00962D92" w:rsidRPr="001A278B">
              <w:rPr>
                <w:webHidden/>
              </w:rPr>
            </w:r>
            <w:r w:rsidR="00962D92" w:rsidRPr="001A278B">
              <w:rPr>
                <w:webHidden/>
              </w:rPr>
              <w:fldChar w:fldCharType="separate"/>
            </w:r>
            <w:r w:rsidR="00962D92" w:rsidRPr="001A278B">
              <w:rPr>
                <w:webHidden/>
              </w:rPr>
              <w:t>17</w:t>
            </w:r>
            <w:r w:rsidR="00962D92" w:rsidRPr="001A278B">
              <w:rPr>
                <w:webHidden/>
              </w:rPr>
              <w:fldChar w:fldCharType="end"/>
            </w:r>
          </w:hyperlink>
        </w:p>
        <w:p w14:paraId="784C83EF" w14:textId="43568EBB" w:rsidR="00962D92" w:rsidRPr="001A278B" w:rsidRDefault="00C04B24">
          <w:pPr>
            <w:pStyle w:val="TOC3"/>
            <w:tabs>
              <w:tab w:val="left" w:pos="1320"/>
              <w:tab w:val="right" w:leader="dot" w:pos="9350"/>
            </w:tabs>
            <w:rPr>
              <w:rFonts w:asciiTheme="minorHAnsi" w:hAnsiTheme="minorHAnsi"/>
              <w:sz w:val="22"/>
              <w:lang w:eastAsia="en-US"/>
            </w:rPr>
          </w:pPr>
          <w:hyperlink w:anchor="_Toc72966193" w:history="1">
            <w:r w:rsidR="00962D92" w:rsidRPr="001A278B">
              <w:rPr>
                <w:rStyle w:val="Hyperlink"/>
              </w:rPr>
              <w:t>1.2.3</w:t>
            </w:r>
            <w:r w:rsidR="00962D92" w:rsidRPr="001A278B">
              <w:rPr>
                <w:rFonts w:asciiTheme="minorHAnsi" w:hAnsiTheme="minorHAnsi"/>
                <w:sz w:val="22"/>
                <w:lang w:eastAsia="en-US"/>
              </w:rPr>
              <w:tab/>
            </w:r>
            <w:r w:rsidR="00962D92" w:rsidRPr="001A278B">
              <w:rPr>
                <w:rStyle w:val="Hyperlink"/>
              </w:rPr>
              <w:t>Barriers to Adoption</w:t>
            </w:r>
            <w:r w:rsidR="00962D92" w:rsidRPr="001A278B">
              <w:rPr>
                <w:webHidden/>
              </w:rPr>
              <w:tab/>
            </w:r>
            <w:r w:rsidR="00962D92" w:rsidRPr="001A278B">
              <w:rPr>
                <w:webHidden/>
              </w:rPr>
              <w:fldChar w:fldCharType="begin"/>
            </w:r>
            <w:r w:rsidR="00962D92" w:rsidRPr="001A278B">
              <w:rPr>
                <w:webHidden/>
              </w:rPr>
              <w:instrText xml:space="preserve"> PAGEREF _Toc72966193 \h </w:instrText>
            </w:r>
            <w:r w:rsidR="00962D92" w:rsidRPr="001A278B">
              <w:rPr>
                <w:webHidden/>
              </w:rPr>
            </w:r>
            <w:r w:rsidR="00962D92" w:rsidRPr="001A278B">
              <w:rPr>
                <w:webHidden/>
              </w:rPr>
              <w:fldChar w:fldCharType="separate"/>
            </w:r>
            <w:r w:rsidR="00962D92" w:rsidRPr="001A278B">
              <w:rPr>
                <w:webHidden/>
              </w:rPr>
              <w:t>18</w:t>
            </w:r>
            <w:r w:rsidR="00962D92" w:rsidRPr="001A278B">
              <w:rPr>
                <w:webHidden/>
              </w:rPr>
              <w:fldChar w:fldCharType="end"/>
            </w:r>
          </w:hyperlink>
        </w:p>
        <w:p w14:paraId="2A6E6315" w14:textId="2A85473D" w:rsidR="00962D92" w:rsidRPr="001A278B" w:rsidRDefault="00C04B24">
          <w:pPr>
            <w:pStyle w:val="TOC3"/>
            <w:tabs>
              <w:tab w:val="left" w:pos="1320"/>
              <w:tab w:val="right" w:leader="dot" w:pos="9350"/>
            </w:tabs>
            <w:rPr>
              <w:rFonts w:asciiTheme="minorHAnsi" w:hAnsiTheme="minorHAnsi"/>
              <w:sz w:val="22"/>
              <w:lang w:eastAsia="en-US"/>
            </w:rPr>
          </w:pPr>
          <w:hyperlink w:anchor="_Toc72966194" w:history="1">
            <w:r w:rsidR="00962D92" w:rsidRPr="001A278B">
              <w:rPr>
                <w:rStyle w:val="Hyperlink"/>
              </w:rPr>
              <w:t>1.2.4</w:t>
            </w:r>
            <w:r w:rsidR="00962D92" w:rsidRPr="001A278B">
              <w:rPr>
                <w:rFonts w:asciiTheme="minorHAnsi" w:hAnsiTheme="minorHAnsi"/>
                <w:sz w:val="22"/>
                <w:lang w:eastAsia="en-US"/>
              </w:rPr>
              <w:tab/>
            </w:r>
            <w:r w:rsidR="00962D92" w:rsidRPr="001A278B">
              <w:rPr>
                <w:rStyle w:val="Hyperlink"/>
              </w:rPr>
              <w:t>Adoption Potential</w:t>
            </w:r>
            <w:r w:rsidR="00962D92" w:rsidRPr="001A278B">
              <w:rPr>
                <w:webHidden/>
              </w:rPr>
              <w:tab/>
            </w:r>
            <w:r w:rsidR="00962D92" w:rsidRPr="001A278B">
              <w:rPr>
                <w:webHidden/>
              </w:rPr>
              <w:fldChar w:fldCharType="begin"/>
            </w:r>
            <w:r w:rsidR="00962D92" w:rsidRPr="001A278B">
              <w:rPr>
                <w:webHidden/>
              </w:rPr>
              <w:instrText xml:space="preserve"> PAGEREF _Toc72966194 \h </w:instrText>
            </w:r>
            <w:r w:rsidR="00962D92" w:rsidRPr="001A278B">
              <w:rPr>
                <w:webHidden/>
              </w:rPr>
            </w:r>
            <w:r w:rsidR="00962D92" w:rsidRPr="001A278B">
              <w:rPr>
                <w:webHidden/>
              </w:rPr>
              <w:fldChar w:fldCharType="separate"/>
            </w:r>
            <w:r w:rsidR="00962D92" w:rsidRPr="001A278B">
              <w:rPr>
                <w:webHidden/>
              </w:rPr>
              <w:t>18</w:t>
            </w:r>
            <w:r w:rsidR="00962D92" w:rsidRPr="001A278B">
              <w:rPr>
                <w:webHidden/>
              </w:rPr>
              <w:fldChar w:fldCharType="end"/>
            </w:r>
          </w:hyperlink>
        </w:p>
        <w:p w14:paraId="67DBEED3" w14:textId="381BA407" w:rsidR="00962D92" w:rsidRPr="001A278B" w:rsidRDefault="00C04B24">
          <w:pPr>
            <w:pStyle w:val="TOC2"/>
            <w:tabs>
              <w:tab w:val="left" w:pos="880"/>
              <w:tab w:val="right" w:leader="dot" w:pos="9350"/>
            </w:tabs>
            <w:rPr>
              <w:rFonts w:asciiTheme="minorHAnsi" w:hAnsiTheme="minorHAnsi"/>
              <w:sz w:val="22"/>
              <w:lang w:eastAsia="en-US"/>
            </w:rPr>
          </w:pPr>
          <w:hyperlink w:anchor="_Toc72966195" w:history="1">
            <w:r w:rsidR="00962D92" w:rsidRPr="001A278B">
              <w:rPr>
                <w:rStyle w:val="Hyperlink"/>
              </w:rPr>
              <w:t>1.3</w:t>
            </w:r>
            <w:r w:rsidR="00962D92" w:rsidRPr="001A278B">
              <w:rPr>
                <w:rFonts w:asciiTheme="minorHAnsi" w:hAnsiTheme="minorHAnsi"/>
                <w:sz w:val="22"/>
                <w:lang w:eastAsia="en-US"/>
              </w:rPr>
              <w:tab/>
            </w:r>
            <w:r w:rsidR="00962D92" w:rsidRPr="001A278B">
              <w:rPr>
                <w:rStyle w:val="Hyperlink"/>
              </w:rPr>
              <w:t>Advantages  and disadvantages of Public Transit</w:t>
            </w:r>
            <w:r w:rsidR="00962D92" w:rsidRPr="001A278B">
              <w:rPr>
                <w:webHidden/>
              </w:rPr>
              <w:tab/>
            </w:r>
            <w:r w:rsidR="00962D92" w:rsidRPr="001A278B">
              <w:rPr>
                <w:webHidden/>
              </w:rPr>
              <w:fldChar w:fldCharType="begin"/>
            </w:r>
            <w:r w:rsidR="00962D92" w:rsidRPr="001A278B">
              <w:rPr>
                <w:webHidden/>
              </w:rPr>
              <w:instrText xml:space="preserve"> PAGEREF _Toc72966195 \h </w:instrText>
            </w:r>
            <w:r w:rsidR="00962D92" w:rsidRPr="001A278B">
              <w:rPr>
                <w:webHidden/>
              </w:rPr>
            </w:r>
            <w:r w:rsidR="00962D92" w:rsidRPr="001A278B">
              <w:rPr>
                <w:webHidden/>
              </w:rPr>
              <w:fldChar w:fldCharType="separate"/>
            </w:r>
            <w:r w:rsidR="00962D92" w:rsidRPr="001A278B">
              <w:rPr>
                <w:webHidden/>
              </w:rPr>
              <w:t>22</w:t>
            </w:r>
            <w:r w:rsidR="00962D92" w:rsidRPr="001A278B">
              <w:rPr>
                <w:webHidden/>
              </w:rPr>
              <w:fldChar w:fldCharType="end"/>
            </w:r>
          </w:hyperlink>
        </w:p>
        <w:p w14:paraId="7B65F874" w14:textId="36367A16" w:rsidR="00962D92" w:rsidRPr="001A278B" w:rsidRDefault="00C04B24">
          <w:pPr>
            <w:pStyle w:val="TOC3"/>
            <w:tabs>
              <w:tab w:val="left" w:pos="1320"/>
              <w:tab w:val="right" w:leader="dot" w:pos="9350"/>
            </w:tabs>
            <w:rPr>
              <w:rFonts w:asciiTheme="minorHAnsi" w:hAnsiTheme="minorHAnsi"/>
              <w:sz w:val="22"/>
              <w:lang w:eastAsia="en-US"/>
            </w:rPr>
          </w:pPr>
          <w:hyperlink w:anchor="_Toc72966196" w:history="1">
            <w:r w:rsidR="00962D92" w:rsidRPr="001A278B">
              <w:rPr>
                <w:rStyle w:val="Hyperlink"/>
              </w:rPr>
              <w:t>1.3.1</w:t>
            </w:r>
            <w:r w:rsidR="00962D92" w:rsidRPr="001A278B">
              <w:rPr>
                <w:rFonts w:asciiTheme="minorHAnsi" w:hAnsiTheme="minorHAnsi"/>
                <w:sz w:val="22"/>
                <w:lang w:eastAsia="en-US"/>
              </w:rPr>
              <w:tab/>
            </w:r>
            <w:r w:rsidR="00962D92" w:rsidRPr="001A278B">
              <w:rPr>
                <w:rStyle w:val="Hyperlink"/>
              </w:rPr>
              <w:t>Similar Solutions</w:t>
            </w:r>
            <w:r w:rsidR="00962D92" w:rsidRPr="001A278B">
              <w:rPr>
                <w:webHidden/>
              </w:rPr>
              <w:tab/>
            </w:r>
            <w:r w:rsidR="00962D92" w:rsidRPr="001A278B">
              <w:rPr>
                <w:webHidden/>
              </w:rPr>
              <w:fldChar w:fldCharType="begin"/>
            </w:r>
            <w:r w:rsidR="00962D92" w:rsidRPr="001A278B">
              <w:rPr>
                <w:webHidden/>
              </w:rPr>
              <w:instrText xml:space="preserve"> PAGEREF _Toc72966196 \h </w:instrText>
            </w:r>
            <w:r w:rsidR="00962D92" w:rsidRPr="001A278B">
              <w:rPr>
                <w:webHidden/>
              </w:rPr>
            </w:r>
            <w:r w:rsidR="00962D92" w:rsidRPr="001A278B">
              <w:rPr>
                <w:webHidden/>
              </w:rPr>
              <w:fldChar w:fldCharType="separate"/>
            </w:r>
            <w:r w:rsidR="00962D92" w:rsidRPr="001A278B">
              <w:rPr>
                <w:webHidden/>
              </w:rPr>
              <w:t>22</w:t>
            </w:r>
            <w:r w:rsidR="00962D92" w:rsidRPr="001A278B">
              <w:rPr>
                <w:webHidden/>
              </w:rPr>
              <w:fldChar w:fldCharType="end"/>
            </w:r>
          </w:hyperlink>
        </w:p>
        <w:p w14:paraId="11F97840" w14:textId="1396400A" w:rsidR="00962D92" w:rsidRPr="001A278B" w:rsidRDefault="00C04B24">
          <w:pPr>
            <w:pStyle w:val="TOC3"/>
            <w:tabs>
              <w:tab w:val="left" w:pos="1320"/>
              <w:tab w:val="right" w:leader="dot" w:pos="9350"/>
            </w:tabs>
            <w:rPr>
              <w:rFonts w:asciiTheme="minorHAnsi" w:hAnsiTheme="minorHAnsi"/>
              <w:sz w:val="22"/>
              <w:lang w:eastAsia="en-US"/>
            </w:rPr>
          </w:pPr>
          <w:hyperlink w:anchor="_Toc72966197" w:history="1">
            <w:r w:rsidR="00962D92" w:rsidRPr="001A278B">
              <w:rPr>
                <w:rStyle w:val="Hyperlink"/>
              </w:rPr>
              <w:t>1.3.2</w:t>
            </w:r>
            <w:r w:rsidR="00962D92" w:rsidRPr="001A278B">
              <w:rPr>
                <w:rFonts w:asciiTheme="minorHAnsi" w:hAnsiTheme="minorHAnsi"/>
                <w:sz w:val="22"/>
                <w:lang w:eastAsia="en-US"/>
              </w:rPr>
              <w:tab/>
            </w:r>
            <w:r w:rsidR="00962D92" w:rsidRPr="001A278B">
              <w:rPr>
                <w:rStyle w:val="Hyperlink"/>
              </w:rPr>
              <w:t>Arguments for Adoption</w:t>
            </w:r>
            <w:r w:rsidR="00962D92" w:rsidRPr="001A278B">
              <w:rPr>
                <w:webHidden/>
              </w:rPr>
              <w:tab/>
            </w:r>
            <w:r w:rsidR="00962D92" w:rsidRPr="001A278B">
              <w:rPr>
                <w:webHidden/>
              </w:rPr>
              <w:fldChar w:fldCharType="begin"/>
            </w:r>
            <w:r w:rsidR="00962D92" w:rsidRPr="001A278B">
              <w:rPr>
                <w:webHidden/>
              </w:rPr>
              <w:instrText xml:space="preserve"> PAGEREF _Toc72966197 \h </w:instrText>
            </w:r>
            <w:r w:rsidR="00962D92" w:rsidRPr="001A278B">
              <w:rPr>
                <w:webHidden/>
              </w:rPr>
            </w:r>
            <w:r w:rsidR="00962D92" w:rsidRPr="001A278B">
              <w:rPr>
                <w:webHidden/>
              </w:rPr>
              <w:fldChar w:fldCharType="separate"/>
            </w:r>
            <w:r w:rsidR="00962D92" w:rsidRPr="001A278B">
              <w:rPr>
                <w:webHidden/>
              </w:rPr>
              <w:t>23</w:t>
            </w:r>
            <w:r w:rsidR="00962D92" w:rsidRPr="001A278B">
              <w:rPr>
                <w:webHidden/>
              </w:rPr>
              <w:fldChar w:fldCharType="end"/>
            </w:r>
          </w:hyperlink>
        </w:p>
        <w:p w14:paraId="2A86D757" w14:textId="5E02FA7B" w:rsidR="00962D92" w:rsidRPr="001A278B" w:rsidRDefault="00C04B24">
          <w:pPr>
            <w:pStyle w:val="TOC3"/>
            <w:tabs>
              <w:tab w:val="left" w:pos="1320"/>
              <w:tab w:val="right" w:leader="dot" w:pos="9350"/>
            </w:tabs>
            <w:rPr>
              <w:rFonts w:asciiTheme="minorHAnsi" w:hAnsiTheme="minorHAnsi"/>
              <w:sz w:val="22"/>
              <w:lang w:eastAsia="en-US"/>
            </w:rPr>
          </w:pPr>
          <w:hyperlink w:anchor="_Toc72966198" w:history="1">
            <w:r w:rsidR="00962D92" w:rsidRPr="001A278B">
              <w:rPr>
                <w:rStyle w:val="Hyperlink"/>
              </w:rPr>
              <w:t>1.3.3</w:t>
            </w:r>
            <w:r w:rsidR="00962D92" w:rsidRPr="001A278B">
              <w:rPr>
                <w:rFonts w:asciiTheme="minorHAnsi" w:hAnsiTheme="minorHAnsi"/>
                <w:sz w:val="22"/>
                <w:lang w:eastAsia="en-US"/>
              </w:rPr>
              <w:tab/>
            </w:r>
            <w:r w:rsidR="00962D92" w:rsidRPr="001A278B">
              <w:rPr>
                <w:rStyle w:val="Hyperlink"/>
              </w:rPr>
              <w:t>Additional Benefits and Burdens</w:t>
            </w:r>
            <w:r w:rsidR="00962D92" w:rsidRPr="001A278B">
              <w:rPr>
                <w:webHidden/>
              </w:rPr>
              <w:tab/>
            </w:r>
            <w:r w:rsidR="00962D92" w:rsidRPr="001A278B">
              <w:rPr>
                <w:webHidden/>
              </w:rPr>
              <w:fldChar w:fldCharType="begin"/>
            </w:r>
            <w:r w:rsidR="00962D92" w:rsidRPr="001A278B">
              <w:rPr>
                <w:webHidden/>
              </w:rPr>
              <w:instrText xml:space="preserve"> PAGEREF _Toc72966198 \h </w:instrText>
            </w:r>
            <w:r w:rsidR="00962D92" w:rsidRPr="001A278B">
              <w:rPr>
                <w:webHidden/>
              </w:rPr>
            </w:r>
            <w:r w:rsidR="00962D92" w:rsidRPr="001A278B">
              <w:rPr>
                <w:webHidden/>
              </w:rPr>
              <w:fldChar w:fldCharType="separate"/>
            </w:r>
            <w:r w:rsidR="00962D92" w:rsidRPr="001A278B">
              <w:rPr>
                <w:webHidden/>
              </w:rPr>
              <w:t>24</w:t>
            </w:r>
            <w:r w:rsidR="00962D92" w:rsidRPr="001A278B">
              <w:rPr>
                <w:webHidden/>
              </w:rPr>
              <w:fldChar w:fldCharType="end"/>
            </w:r>
          </w:hyperlink>
        </w:p>
        <w:p w14:paraId="11FFDEE7" w14:textId="4D574B05" w:rsidR="00962D92" w:rsidRPr="001A278B" w:rsidRDefault="00C04B24">
          <w:pPr>
            <w:pStyle w:val="TOC1"/>
            <w:tabs>
              <w:tab w:val="left" w:pos="440"/>
              <w:tab w:val="right" w:leader="dot" w:pos="9350"/>
            </w:tabs>
            <w:rPr>
              <w:rFonts w:asciiTheme="minorHAnsi" w:hAnsiTheme="minorHAnsi"/>
              <w:sz w:val="22"/>
              <w:lang w:eastAsia="en-US"/>
            </w:rPr>
          </w:pPr>
          <w:hyperlink w:anchor="_Toc72966199" w:history="1">
            <w:r w:rsidR="00962D92" w:rsidRPr="001A278B">
              <w:rPr>
                <w:rStyle w:val="Hyperlink"/>
              </w:rPr>
              <w:t>2</w:t>
            </w:r>
            <w:r w:rsidR="00962D92" w:rsidRPr="001A278B">
              <w:rPr>
                <w:rFonts w:asciiTheme="minorHAnsi" w:hAnsiTheme="minorHAnsi"/>
                <w:sz w:val="22"/>
                <w:lang w:eastAsia="en-US"/>
              </w:rPr>
              <w:tab/>
            </w:r>
            <w:r w:rsidR="00962D92" w:rsidRPr="001A278B">
              <w:rPr>
                <w:rStyle w:val="Hyperlink"/>
              </w:rPr>
              <w:t>Methodology</w:t>
            </w:r>
            <w:r w:rsidR="00962D92" w:rsidRPr="001A278B">
              <w:rPr>
                <w:webHidden/>
              </w:rPr>
              <w:tab/>
            </w:r>
            <w:r w:rsidR="00962D92" w:rsidRPr="001A278B">
              <w:rPr>
                <w:webHidden/>
              </w:rPr>
              <w:fldChar w:fldCharType="begin"/>
            </w:r>
            <w:r w:rsidR="00962D92" w:rsidRPr="001A278B">
              <w:rPr>
                <w:webHidden/>
              </w:rPr>
              <w:instrText xml:space="preserve"> PAGEREF _Toc72966199 \h </w:instrText>
            </w:r>
            <w:r w:rsidR="00962D92" w:rsidRPr="001A278B">
              <w:rPr>
                <w:webHidden/>
              </w:rPr>
            </w:r>
            <w:r w:rsidR="00962D92" w:rsidRPr="001A278B">
              <w:rPr>
                <w:webHidden/>
              </w:rPr>
              <w:fldChar w:fldCharType="separate"/>
            </w:r>
            <w:r w:rsidR="00962D92" w:rsidRPr="001A278B">
              <w:rPr>
                <w:webHidden/>
              </w:rPr>
              <w:t>24</w:t>
            </w:r>
            <w:r w:rsidR="00962D92" w:rsidRPr="001A278B">
              <w:rPr>
                <w:webHidden/>
              </w:rPr>
              <w:fldChar w:fldCharType="end"/>
            </w:r>
          </w:hyperlink>
        </w:p>
        <w:p w14:paraId="20170389" w14:textId="30476E9D" w:rsidR="00962D92" w:rsidRPr="001A278B" w:rsidRDefault="00C04B24">
          <w:pPr>
            <w:pStyle w:val="TOC2"/>
            <w:tabs>
              <w:tab w:val="left" w:pos="880"/>
              <w:tab w:val="right" w:leader="dot" w:pos="9350"/>
            </w:tabs>
            <w:rPr>
              <w:rFonts w:asciiTheme="minorHAnsi" w:hAnsiTheme="minorHAnsi"/>
              <w:sz w:val="22"/>
              <w:lang w:eastAsia="en-US"/>
            </w:rPr>
          </w:pPr>
          <w:hyperlink w:anchor="_Toc72966200" w:history="1">
            <w:r w:rsidR="00962D92" w:rsidRPr="001A278B">
              <w:rPr>
                <w:rStyle w:val="Hyperlink"/>
              </w:rPr>
              <w:t>2.1</w:t>
            </w:r>
            <w:r w:rsidR="00962D92" w:rsidRPr="001A278B">
              <w:rPr>
                <w:rFonts w:asciiTheme="minorHAnsi" w:hAnsiTheme="minorHAnsi"/>
                <w:sz w:val="22"/>
                <w:lang w:eastAsia="en-US"/>
              </w:rPr>
              <w:tab/>
            </w:r>
            <w:r w:rsidR="00962D92" w:rsidRPr="001A278B">
              <w:rPr>
                <w:rStyle w:val="Hyperlink"/>
              </w:rPr>
              <w:t>introduction</w:t>
            </w:r>
            <w:r w:rsidR="00962D92" w:rsidRPr="001A278B">
              <w:rPr>
                <w:webHidden/>
              </w:rPr>
              <w:tab/>
            </w:r>
            <w:r w:rsidR="00962D92" w:rsidRPr="001A278B">
              <w:rPr>
                <w:webHidden/>
              </w:rPr>
              <w:fldChar w:fldCharType="begin"/>
            </w:r>
            <w:r w:rsidR="00962D92" w:rsidRPr="001A278B">
              <w:rPr>
                <w:webHidden/>
              </w:rPr>
              <w:instrText xml:space="preserve"> PAGEREF _Toc72966200 \h </w:instrText>
            </w:r>
            <w:r w:rsidR="00962D92" w:rsidRPr="001A278B">
              <w:rPr>
                <w:webHidden/>
              </w:rPr>
            </w:r>
            <w:r w:rsidR="00962D92" w:rsidRPr="001A278B">
              <w:rPr>
                <w:webHidden/>
              </w:rPr>
              <w:fldChar w:fldCharType="separate"/>
            </w:r>
            <w:r w:rsidR="00962D92" w:rsidRPr="001A278B">
              <w:rPr>
                <w:webHidden/>
              </w:rPr>
              <w:t>24</w:t>
            </w:r>
            <w:r w:rsidR="00962D92" w:rsidRPr="001A278B">
              <w:rPr>
                <w:webHidden/>
              </w:rPr>
              <w:fldChar w:fldCharType="end"/>
            </w:r>
          </w:hyperlink>
        </w:p>
        <w:p w14:paraId="2DEF5A6A" w14:textId="6E8CD1B9" w:rsidR="00962D92" w:rsidRPr="001A278B" w:rsidRDefault="00C04B24">
          <w:pPr>
            <w:pStyle w:val="TOC2"/>
            <w:tabs>
              <w:tab w:val="left" w:pos="880"/>
              <w:tab w:val="right" w:leader="dot" w:pos="9350"/>
            </w:tabs>
            <w:rPr>
              <w:rFonts w:asciiTheme="minorHAnsi" w:hAnsiTheme="minorHAnsi"/>
              <w:sz w:val="22"/>
              <w:lang w:eastAsia="en-US"/>
            </w:rPr>
          </w:pPr>
          <w:hyperlink w:anchor="_Toc72966201" w:history="1">
            <w:r w:rsidR="00962D92" w:rsidRPr="001A278B">
              <w:rPr>
                <w:rStyle w:val="Hyperlink"/>
              </w:rPr>
              <w:t>2.2</w:t>
            </w:r>
            <w:r w:rsidR="00962D92" w:rsidRPr="001A278B">
              <w:rPr>
                <w:rFonts w:asciiTheme="minorHAnsi" w:hAnsiTheme="minorHAnsi"/>
                <w:sz w:val="22"/>
                <w:lang w:eastAsia="en-US"/>
              </w:rPr>
              <w:tab/>
            </w:r>
            <w:r w:rsidR="00962D92" w:rsidRPr="001A278B">
              <w:rPr>
                <w:rStyle w:val="Hyperlink"/>
              </w:rPr>
              <w:t>Data Sources</w:t>
            </w:r>
            <w:r w:rsidR="00962D92" w:rsidRPr="001A278B">
              <w:rPr>
                <w:webHidden/>
              </w:rPr>
              <w:tab/>
            </w:r>
            <w:r w:rsidR="00962D92" w:rsidRPr="001A278B">
              <w:rPr>
                <w:webHidden/>
              </w:rPr>
              <w:fldChar w:fldCharType="begin"/>
            </w:r>
            <w:r w:rsidR="00962D92" w:rsidRPr="001A278B">
              <w:rPr>
                <w:webHidden/>
              </w:rPr>
              <w:instrText xml:space="preserve"> PAGEREF _Toc72966201 \h </w:instrText>
            </w:r>
            <w:r w:rsidR="00962D92" w:rsidRPr="001A278B">
              <w:rPr>
                <w:webHidden/>
              </w:rPr>
            </w:r>
            <w:r w:rsidR="00962D92" w:rsidRPr="001A278B">
              <w:rPr>
                <w:webHidden/>
              </w:rPr>
              <w:fldChar w:fldCharType="separate"/>
            </w:r>
            <w:r w:rsidR="00962D92" w:rsidRPr="001A278B">
              <w:rPr>
                <w:webHidden/>
              </w:rPr>
              <w:t>26</w:t>
            </w:r>
            <w:r w:rsidR="00962D92" w:rsidRPr="001A278B">
              <w:rPr>
                <w:webHidden/>
              </w:rPr>
              <w:fldChar w:fldCharType="end"/>
            </w:r>
          </w:hyperlink>
        </w:p>
        <w:p w14:paraId="526C5E76" w14:textId="38DD29D0" w:rsidR="00962D92" w:rsidRPr="001A278B" w:rsidRDefault="00C04B24">
          <w:pPr>
            <w:pStyle w:val="TOC3"/>
            <w:tabs>
              <w:tab w:val="left" w:pos="1320"/>
              <w:tab w:val="right" w:leader="dot" w:pos="9350"/>
            </w:tabs>
            <w:rPr>
              <w:rFonts w:asciiTheme="minorHAnsi" w:hAnsiTheme="minorHAnsi"/>
              <w:sz w:val="22"/>
              <w:lang w:eastAsia="en-US"/>
            </w:rPr>
          </w:pPr>
          <w:hyperlink w:anchor="_Toc72966202" w:history="1">
            <w:r w:rsidR="00962D92" w:rsidRPr="001A278B">
              <w:rPr>
                <w:rStyle w:val="Hyperlink"/>
              </w:rPr>
              <w:t>2.2.1</w:t>
            </w:r>
            <w:r w:rsidR="00962D92" w:rsidRPr="001A278B">
              <w:rPr>
                <w:rFonts w:asciiTheme="minorHAnsi" w:hAnsiTheme="minorHAnsi"/>
                <w:sz w:val="22"/>
                <w:lang w:eastAsia="en-US"/>
              </w:rPr>
              <w:tab/>
            </w:r>
            <w:r w:rsidR="00962D92" w:rsidRPr="001A278B">
              <w:rPr>
                <w:rStyle w:val="Hyperlink"/>
              </w:rPr>
              <w:t>Total Addressable Market</w:t>
            </w:r>
            <w:r w:rsidR="00962D92" w:rsidRPr="001A278B">
              <w:rPr>
                <w:webHidden/>
              </w:rPr>
              <w:tab/>
            </w:r>
            <w:r w:rsidR="00962D92" w:rsidRPr="001A278B">
              <w:rPr>
                <w:webHidden/>
              </w:rPr>
              <w:fldChar w:fldCharType="begin"/>
            </w:r>
            <w:r w:rsidR="00962D92" w:rsidRPr="001A278B">
              <w:rPr>
                <w:webHidden/>
              </w:rPr>
              <w:instrText xml:space="preserve"> PAGEREF _Toc72966202 \h </w:instrText>
            </w:r>
            <w:r w:rsidR="00962D92" w:rsidRPr="001A278B">
              <w:rPr>
                <w:webHidden/>
              </w:rPr>
            </w:r>
            <w:r w:rsidR="00962D92" w:rsidRPr="001A278B">
              <w:rPr>
                <w:webHidden/>
              </w:rPr>
              <w:fldChar w:fldCharType="separate"/>
            </w:r>
            <w:r w:rsidR="00962D92" w:rsidRPr="001A278B">
              <w:rPr>
                <w:webHidden/>
              </w:rPr>
              <w:t>27</w:t>
            </w:r>
            <w:r w:rsidR="00962D92" w:rsidRPr="001A278B">
              <w:rPr>
                <w:webHidden/>
              </w:rPr>
              <w:fldChar w:fldCharType="end"/>
            </w:r>
          </w:hyperlink>
        </w:p>
        <w:p w14:paraId="2270B96C" w14:textId="5A458ABA" w:rsidR="00962D92" w:rsidRPr="001A278B" w:rsidRDefault="00C04B24">
          <w:pPr>
            <w:pStyle w:val="TOC3"/>
            <w:tabs>
              <w:tab w:val="left" w:pos="1320"/>
              <w:tab w:val="right" w:leader="dot" w:pos="9350"/>
            </w:tabs>
            <w:rPr>
              <w:rFonts w:asciiTheme="minorHAnsi" w:hAnsiTheme="minorHAnsi"/>
              <w:sz w:val="22"/>
              <w:lang w:eastAsia="en-US"/>
            </w:rPr>
          </w:pPr>
          <w:hyperlink w:anchor="_Toc72966203" w:history="1">
            <w:r w:rsidR="00962D92" w:rsidRPr="001A278B">
              <w:rPr>
                <w:rStyle w:val="Hyperlink"/>
              </w:rPr>
              <w:t>2.2.2</w:t>
            </w:r>
            <w:r w:rsidR="00962D92" w:rsidRPr="001A278B">
              <w:rPr>
                <w:rFonts w:asciiTheme="minorHAnsi" w:hAnsiTheme="minorHAnsi"/>
                <w:sz w:val="22"/>
                <w:lang w:eastAsia="en-US"/>
              </w:rPr>
              <w:tab/>
            </w:r>
            <w:r w:rsidR="00962D92" w:rsidRPr="001A278B">
              <w:rPr>
                <w:rStyle w:val="Hyperlink"/>
              </w:rPr>
              <w:t>Adoption Projections</w:t>
            </w:r>
            <w:r w:rsidR="00962D92" w:rsidRPr="001A278B">
              <w:rPr>
                <w:webHidden/>
              </w:rPr>
              <w:tab/>
            </w:r>
            <w:r w:rsidR="00962D92" w:rsidRPr="001A278B">
              <w:rPr>
                <w:webHidden/>
              </w:rPr>
              <w:fldChar w:fldCharType="begin"/>
            </w:r>
            <w:r w:rsidR="00962D92" w:rsidRPr="001A278B">
              <w:rPr>
                <w:webHidden/>
              </w:rPr>
              <w:instrText xml:space="preserve"> PAGEREF _Toc72966203 \h </w:instrText>
            </w:r>
            <w:r w:rsidR="00962D92" w:rsidRPr="001A278B">
              <w:rPr>
                <w:webHidden/>
              </w:rPr>
            </w:r>
            <w:r w:rsidR="00962D92" w:rsidRPr="001A278B">
              <w:rPr>
                <w:webHidden/>
              </w:rPr>
              <w:fldChar w:fldCharType="separate"/>
            </w:r>
            <w:r w:rsidR="00962D92" w:rsidRPr="001A278B">
              <w:rPr>
                <w:webHidden/>
              </w:rPr>
              <w:t>27</w:t>
            </w:r>
            <w:r w:rsidR="00962D92" w:rsidRPr="001A278B">
              <w:rPr>
                <w:webHidden/>
              </w:rPr>
              <w:fldChar w:fldCharType="end"/>
            </w:r>
          </w:hyperlink>
        </w:p>
        <w:p w14:paraId="598634EE" w14:textId="2A1FCAEA" w:rsidR="00962D92" w:rsidRPr="001A278B" w:rsidRDefault="00C04B24">
          <w:pPr>
            <w:pStyle w:val="TOC3"/>
            <w:tabs>
              <w:tab w:val="left" w:pos="1320"/>
              <w:tab w:val="right" w:leader="dot" w:pos="9350"/>
            </w:tabs>
            <w:rPr>
              <w:rFonts w:asciiTheme="minorHAnsi" w:hAnsiTheme="minorHAnsi"/>
              <w:sz w:val="22"/>
              <w:lang w:eastAsia="en-US"/>
            </w:rPr>
          </w:pPr>
          <w:hyperlink w:anchor="_Toc72966204" w:history="1">
            <w:r w:rsidR="00962D92" w:rsidRPr="001A278B">
              <w:rPr>
                <w:rStyle w:val="Hyperlink"/>
              </w:rPr>
              <w:t>2.2.3</w:t>
            </w:r>
            <w:r w:rsidR="00962D92" w:rsidRPr="001A278B">
              <w:rPr>
                <w:rFonts w:asciiTheme="minorHAnsi" w:hAnsiTheme="minorHAnsi"/>
                <w:sz w:val="22"/>
                <w:lang w:eastAsia="en-US"/>
              </w:rPr>
              <w:tab/>
            </w:r>
            <w:r w:rsidR="00962D92" w:rsidRPr="001A278B">
              <w:rPr>
                <w:rStyle w:val="Hyperlink"/>
              </w:rPr>
              <w:t>Variable Inputs</w:t>
            </w:r>
            <w:r w:rsidR="00962D92" w:rsidRPr="001A278B">
              <w:rPr>
                <w:webHidden/>
              </w:rPr>
              <w:tab/>
            </w:r>
            <w:r w:rsidR="00962D92" w:rsidRPr="001A278B">
              <w:rPr>
                <w:webHidden/>
              </w:rPr>
              <w:fldChar w:fldCharType="begin"/>
            </w:r>
            <w:r w:rsidR="00962D92" w:rsidRPr="001A278B">
              <w:rPr>
                <w:webHidden/>
              </w:rPr>
              <w:instrText xml:space="preserve"> PAGEREF _Toc72966204 \h </w:instrText>
            </w:r>
            <w:r w:rsidR="00962D92" w:rsidRPr="001A278B">
              <w:rPr>
                <w:webHidden/>
              </w:rPr>
            </w:r>
            <w:r w:rsidR="00962D92" w:rsidRPr="001A278B">
              <w:rPr>
                <w:webHidden/>
              </w:rPr>
              <w:fldChar w:fldCharType="separate"/>
            </w:r>
            <w:r w:rsidR="00962D92" w:rsidRPr="001A278B">
              <w:rPr>
                <w:webHidden/>
              </w:rPr>
              <w:t>27</w:t>
            </w:r>
            <w:r w:rsidR="00962D92" w:rsidRPr="001A278B">
              <w:rPr>
                <w:webHidden/>
              </w:rPr>
              <w:fldChar w:fldCharType="end"/>
            </w:r>
          </w:hyperlink>
        </w:p>
        <w:p w14:paraId="0CA9805B" w14:textId="4C417A86" w:rsidR="00962D92" w:rsidRPr="001A278B" w:rsidRDefault="00C04B24">
          <w:pPr>
            <w:pStyle w:val="TOC2"/>
            <w:tabs>
              <w:tab w:val="left" w:pos="880"/>
              <w:tab w:val="right" w:leader="dot" w:pos="9350"/>
            </w:tabs>
            <w:rPr>
              <w:rFonts w:asciiTheme="minorHAnsi" w:hAnsiTheme="minorHAnsi"/>
              <w:sz w:val="22"/>
              <w:lang w:eastAsia="en-US"/>
            </w:rPr>
          </w:pPr>
          <w:hyperlink w:anchor="_Toc72966205" w:history="1">
            <w:r w:rsidR="00962D92" w:rsidRPr="001A278B">
              <w:rPr>
                <w:rStyle w:val="Hyperlink"/>
              </w:rPr>
              <w:t>2.3</w:t>
            </w:r>
            <w:r w:rsidR="00962D92" w:rsidRPr="001A278B">
              <w:rPr>
                <w:rFonts w:asciiTheme="minorHAnsi" w:hAnsiTheme="minorHAnsi"/>
                <w:sz w:val="22"/>
                <w:lang w:eastAsia="en-US"/>
              </w:rPr>
              <w:tab/>
            </w:r>
            <w:r w:rsidR="00962D92" w:rsidRPr="001A278B">
              <w:rPr>
                <w:rStyle w:val="Hyperlink"/>
              </w:rPr>
              <w:t>Total Addressable Market</w:t>
            </w:r>
            <w:r w:rsidR="00962D92" w:rsidRPr="001A278B">
              <w:rPr>
                <w:webHidden/>
              </w:rPr>
              <w:tab/>
            </w:r>
            <w:r w:rsidR="00962D92" w:rsidRPr="001A278B">
              <w:rPr>
                <w:webHidden/>
              </w:rPr>
              <w:fldChar w:fldCharType="begin"/>
            </w:r>
            <w:r w:rsidR="00962D92" w:rsidRPr="001A278B">
              <w:rPr>
                <w:webHidden/>
              </w:rPr>
              <w:instrText xml:space="preserve"> PAGEREF _Toc72966205 \h </w:instrText>
            </w:r>
            <w:r w:rsidR="00962D92" w:rsidRPr="001A278B">
              <w:rPr>
                <w:webHidden/>
              </w:rPr>
            </w:r>
            <w:r w:rsidR="00962D92" w:rsidRPr="001A278B">
              <w:rPr>
                <w:webHidden/>
              </w:rPr>
              <w:fldChar w:fldCharType="separate"/>
            </w:r>
            <w:r w:rsidR="00962D92" w:rsidRPr="001A278B">
              <w:rPr>
                <w:webHidden/>
              </w:rPr>
              <w:t>28</w:t>
            </w:r>
            <w:r w:rsidR="00962D92" w:rsidRPr="001A278B">
              <w:rPr>
                <w:webHidden/>
              </w:rPr>
              <w:fldChar w:fldCharType="end"/>
            </w:r>
          </w:hyperlink>
        </w:p>
        <w:p w14:paraId="5DADDA21" w14:textId="3936F86C" w:rsidR="00962D92" w:rsidRPr="001A278B" w:rsidRDefault="00C04B24">
          <w:pPr>
            <w:pStyle w:val="TOC2"/>
            <w:tabs>
              <w:tab w:val="left" w:pos="880"/>
              <w:tab w:val="right" w:leader="dot" w:pos="9350"/>
            </w:tabs>
            <w:rPr>
              <w:rFonts w:asciiTheme="minorHAnsi" w:hAnsiTheme="minorHAnsi"/>
              <w:sz w:val="22"/>
              <w:lang w:eastAsia="en-US"/>
            </w:rPr>
          </w:pPr>
          <w:hyperlink w:anchor="_Toc72966206" w:history="1">
            <w:r w:rsidR="00962D92" w:rsidRPr="001A278B">
              <w:rPr>
                <w:rStyle w:val="Hyperlink"/>
              </w:rPr>
              <w:t>2.4</w:t>
            </w:r>
            <w:r w:rsidR="00962D92" w:rsidRPr="001A278B">
              <w:rPr>
                <w:rFonts w:asciiTheme="minorHAnsi" w:hAnsiTheme="minorHAnsi"/>
                <w:sz w:val="22"/>
                <w:lang w:eastAsia="en-US"/>
              </w:rPr>
              <w:tab/>
            </w:r>
            <w:r w:rsidR="00962D92" w:rsidRPr="001A278B">
              <w:rPr>
                <w:rStyle w:val="Hyperlink"/>
              </w:rPr>
              <w:t>Adoption Scenarios</w:t>
            </w:r>
            <w:r w:rsidR="00962D92" w:rsidRPr="001A278B">
              <w:rPr>
                <w:webHidden/>
              </w:rPr>
              <w:tab/>
            </w:r>
            <w:r w:rsidR="00962D92" w:rsidRPr="001A278B">
              <w:rPr>
                <w:webHidden/>
              </w:rPr>
              <w:fldChar w:fldCharType="begin"/>
            </w:r>
            <w:r w:rsidR="00962D92" w:rsidRPr="001A278B">
              <w:rPr>
                <w:webHidden/>
              </w:rPr>
              <w:instrText xml:space="preserve"> PAGEREF _Toc72966206 \h </w:instrText>
            </w:r>
            <w:r w:rsidR="00962D92" w:rsidRPr="001A278B">
              <w:rPr>
                <w:webHidden/>
              </w:rPr>
            </w:r>
            <w:r w:rsidR="00962D92" w:rsidRPr="001A278B">
              <w:rPr>
                <w:webHidden/>
              </w:rPr>
              <w:fldChar w:fldCharType="separate"/>
            </w:r>
            <w:r w:rsidR="00962D92" w:rsidRPr="001A278B">
              <w:rPr>
                <w:webHidden/>
              </w:rPr>
              <w:t>29</w:t>
            </w:r>
            <w:r w:rsidR="00962D92" w:rsidRPr="001A278B">
              <w:rPr>
                <w:webHidden/>
              </w:rPr>
              <w:fldChar w:fldCharType="end"/>
            </w:r>
          </w:hyperlink>
        </w:p>
        <w:p w14:paraId="7196113B" w14:textId="0075BA26" w:rsidR="00962D92" w:rsidRPr="001A278B" w:rsidRDefault="00C04B24">
          <w:pPr>
            <w:pStyle w:val="TOC3"/>
            <w:tabs>
              <w:tab w:val="left" w:pos="1320"/>
              <w:tab w:val="right" w:leader="dot" w:pos="9350"/>
            </w:tabs>
            <w:rPr>
              <w:rFonts w:asciiTheme="minorHAnsi" w:hAnsiTheme="minorHAnsi"/>
              <w:sz w:val="22"/>
              <w:lang w:eastAsia="en-US"/>
            </w:rPr>
          </w:pPr>
          <w:hyperlink w:anchor="_Toc72966207" w:history="1">
            <w:r w:rsidR="00962D92" w:rsidRPr="001A278B">
              <w:rPr>
                <w:rStyle w:val="Hyperlink"/>
              </w:rPr>
              <w:t>2.4.1</w:t>
            </w:r>
            <w:r w:rsidR="00962D92" w:rsidRPr="001A278B">
              <w:rPr>
                <w:rFonts w:asciiTheme="minorHAnsi" w:hAnsiTheme="minorHAnsi"/>
                <w:sz w:val="22"/>
                <w:lang w:eastAsia="en-US"/>
              </w:rPr>
              <w:tab/>
            </w:r>
            <w:r w:rsidR="00962D92" w:rsidRPr="001A278B">
              <w:rPr>
                <w:rStyle w:val="Hyperlink"/>
              </w:rPr>
              <w:t>Reference Case / Current Adoption</w:t>
            </w:r>
            <w:r w:rsidR="00962D92" w:rsidRPr="001A278B">
              <w:rPr>
                <w:webHidden/>
              </w:rPr>
              <w:tab/>
            </w:r>
            <w:r w:rsidR="00962D92" w:rsidRPr="001A278B">
              <w:rPr>
                <w:webHidden/>
              </w:rPr>
              <w:fldChar w:fldCharType="begin"/>
            </w:r>
            <w:r w:rsidR="00962D92" w:rsidRPr="001A278B">
              <w:rPr>
                <w:webHidden/>
              </w:rPr>
              <w:instrText xml:space="preserve"> PAGEREF _Toc72966207 \h </w:instrText>
            </w:r>
            <w:r w:rsidR="00962D92" w:rsidRPr="001A278B">
              <w:rPr>
                <w:webHidden/>
              </w:rPr>
            </w:r>
            <w:r w:rsidR="00962D92" w:rsidRPr="001A278B">
              <w:rPr>
                <w:webHidden/>
              </w:rPr>
              <w:fldChar w:fldCharType="separate"/>
            </w:r>
            <w:r w:rsidR="00962D92" w:rsidRPr="001A278B">
              <w:rPr>
                <w:webHidden/>
              </w:rPr>
              <w:t>29</w:t>
            </w:r>
            <w:r w:rsidR="00962D92" w:rsidRPr="001A278B">
              <w:rPr>
                <w:webHidden/>
              </w:rPr>
              <w:fldChar w:fldCharType="end"/>
            </w:r>
          </w:hyperlink>
        </w:p>
        <w:p w14:paraId="251FFE32" w14:textId="2C3BE769" w:rsidR="00962D92" w:rsidRPr="001A278B" w:rsidRDefault="00C04B24">
          <w:pPr>
            <w:pStyle w:val="TOC3"/>
            <w:tabs>
              <w:tab w:val="left" w:pos="1320"/>
              <w:tab w:val="right" w:leader="dot" w:pos="9350"/>
            </w:tabs>
            <w:rPr>
              <w:rFonts w:asciiTheme="minorHAnsi" w:hAnsiTheme="minorHAnsi"/>
              <w:sz w:val="22"/>
              <w:lang w:eastAsia="en-US"/>
            </w:rPr>
          </w:pPr>
          <w:hyperlink w:anchor="_Toc72966208" w:history="1">
            <w:r w:rsidR="00962D92" w:rsidRPr="001A278B">
              <w:rPr>
                <w:rStyle w:val="Hyperlink"/>
              </w:rPr>
              <w:t>2.4.2</w:t>
            </w:r>
            <w:r w:rsidR="00962D92" w:rsidRPr="001A278B">
              <w:rPr>
                <w:rFonts w:asciiTheme="minorHAnsi" w:hAnsiTheme="minorHAnsi"/>
                <w:sz w:val="22"/>
                <w:lang w:eastAsia="en-US"/>
              </w:rPr>
              <w:tab/>
            </w:r>
            <w:r w:rsidR="00962D92" w:rsidRPr="001A278B">
              <w:rPr>
                <w:rStyle w:val="Hyperlink"/>
              </w:rPr>
              <w:t>Project Drawdown Scenarios</w:t>
            </w:r>
            <w:r w:rsidR="00962D92" w:rsidRPr="001A278B">
              <w:rPr>
                <w:webHidden/>
              </w:rPr>
              <w:tab/>
            </w:r>
            <w:r w:rsidR="00962D92" w:rsidRPr="001A278B">
              <w:rPr>
                <w:webHidden/>
              </w:rPr>
              <w:fldChar w:fldCharType="begin"/>
            </w:r>
            <w:r w:rsidR="00962D92" w:rsidRPr="001A278B">
              <w:rPr>
                <w:webHidden/>
              </w:rPr>
              <w:instrText xml:space="preserve"> PAGEREF _Toc72966208 \h </w:instrText>
            </w:r>
            <w:r w:rsidR="00962D92" w:rsidRPr="001A278B">
              <w:rPr>
                <w:webHidden/>
              </w:rPr>
            </w:r>
            <w:r w:rsidR="00962D92" w:rsidRPr="001A278B">
              <w:rPr>
                <w:webHidden/>
              </w:rPr>
              <w:fldChar w:fldCharType="separate"/>
            </w:r>
            <w:r w:rsidR="00962D92" w:rsidRPr="001A278B">
              <w:rPr>
                <w:webHidden/>
              </w:rPr>
              <w:t>30</w:t>
            </w:r>
            <w:r w:rsidR="00962D92" w:rsidRPr="001A278B">
              <w:rPr>
                <w:webHidden/>
              </w:rPr>
              <w:fldChar w:fldCharType="end"/>
            </w:r>
          </w:hyperlink>
        </w:p>
        <w:p w14:paraId="57677E15" w14:textId="57D358F6" w:rsidR="00962D92" w:rsidRPr="001A278B" w:rsidRDefault="00C04B24">
          <w:pPr>
            <w:pStyle w:val="TOC2"/>
            <w:tabs>
              <w:tab w:val="left" w:pos="880"/>
              <w:tab w:val="right" w:leader="dot" w:pos="9350"/>
            </w:tabs>
            <w:rPr>
              <w:rFonts w:asciiTheme="minorHAnsi" w:hAnsiTheme="minorHAnsi"/>
              <w:sz w:val="22"/>
              <w:lang w:eastAsia="en-US"/>
            </w:rPr>
          </w:pPr>
          <w:hyperlink w:anchor="_Toc72966209" w:history="1">
            <w:r w:rsidR="00962D92" w:rsidRPr="001A278B">
              <w:rPr>
                <w:rStyle w:val="Hyperlink"/>
              </w:rPr>
              <w:t>2.5</w:t>
            </w:r>
            <w:r w:rsidR="00962D92" w:rsidRPr="001A278B">
              <w:rPr>
                <w:rFonts w:asciiTheme="minorHAnsi" w:hAnsiTheme="minorHAnsi"/>
                <w:sz w:val="22"/>
                <w:lang w:eastAsia="en-US"/>
              </w:rPr>
              <w:tab/>
            </w:r>
            <w:r w:rsidR="00962D92" w:rsidRPr="001A278B">
              <w:rPr>
                <w:rStyle w:val="Hyperlink"/>
              </w:rPr>
              <w:t>Inputs</w:t>
            </w:r>
            <w:r w:rsidR="00962D92" w:rsidRPr="001A278B">
              <w:rPr>
                <w:webHidden/>
              </w:rPr>
              <w:tab/>
            </w:r>
            <w:r w:rsidR="00962D92" w:rsidRPr="001A278B">
              <w:rPr>
                <w:webHidden/>
              </w:rPr>
              <w:fldChar w:fldCharType="begin"/>
            </w:r>
            <w:r w:rsidR="00962D92" w:rsidRPr="001A278B">
              <w:rPr>
                <w:webHidden/>
              </w:rPr>
              <w:instrText xml:space="preserve"> PAGEREF _Toc72966209 \h </w:instrText>
            </w:r>
            <w:r w:rsidR="00962D92" w:rsidRPr="001A278B">
              <w:rPr>
                <w:webHidden/>
              </w:rPr>
            </w:r>
            <w:r w:rsidR="00962D92" w:rsidRPr="001A278B">
              <w:rPr>
                <w:webHidden/>
              </w:rPr>
              <w:fldChar w:fldCharType="separate"/>
            </w:r>
            <w:r w:rsidR="00962D92" w:rsidRPr="001A278B">
              <w:rPr>
                <w:webHidden/>
              </w:rPr>
              <w:t>32</w:t>
            </w:r>
            <w:r w:rsidR="00962D92" w:rsidRPr="001A278B">
              <w:rPr>
                <w:webHidden/>
              </w:rPr>
              <w:fldChar w:fldCharType="end"/>
            </w:r>
          </w:hyperlink>
        </w:p>
        <w:p w14:paraId="385CD521" w14:textId="07D8B0B3" w:rsidR="00962D92" w:rsidRPr="001A278B" w:rsidRDefault="00C04B24">
          <w:pPr>
            <w:pStyle w:val="TOC3"/>
            <w:tabs>
              <w:tab w:val="left" w:pos="1320"/>
              <w:tab w:val="right" w:leader="dot" w:pos="9350"/>
            </w:tabs>
            <w:rPr>
              <w:rFonts w:asciiTheme="minorHAnsi" w:hAnsiTheme="minorHAnsi"/>
              <w:sz w:val="22"/>
              <w:lang w:eastAsia="en-US"/>
            </w:rPr>
          </w:pPr>
          <w:hyperlink w:anchor="_Toc72966210" w:history="1">
            <w:r w:rsidR="00962D92" w:rsidRPr="001A278B">
              <w:rPr>
                <w:rStyle w:val="Hyperlink"/>
              </w:rPr>
              <w:t>2.5.1</w:t>
            </w:r>
            <w:r w:rsidR="00962D92" w:rsidRPr="001A278B">
              <w:rPr>
                <w:rFonts w:asciiTheme="minorHAnsi" w:hAnsiTheme="minorHAnsi"/>
                <w:sz w:val="22"/>
                <w:lang w:eastAsia="en-US"/>
              </w:rPr>
              <w:tab/>
            </w:r>
            <w:r w:rsidR="00962D92" w:rsidRPr="001A278B">
              <w:rPr>
                <w:rStyle w:val="Hyperlink"/>
              </w:rPr>
              <w:t>Climate Inputs</w:t>
            </w:r>
            <w:r w:rsidR="00962D92" w:rsidRPr="001A278B">
              <w:rPr>
                <w:webHidden/>
              </w:rPr>
              <w:tab/>
            </w:r>
            <w:r w:rsidR="00962D92" w:rsidRPr="001A278B">
              <w:rPr>
                <w:webHidden/>
              </w:rPr>
              <w:fldChar w:fldCharType="begin"/>
            </w:r>
            <w:r w:rsidR="00962D92" w:rsidRPr="001A278B">
              <w:rPr>
                <w:webHidden/>
              </w:rPr>
              <w:instrText xml:space="preserve"> PAGEREF _Toc72966210 \h </w:instrText>
            </w:r>
            <w:r w:rsidR="00962D92" w:rsidRPr="001A278B">
              <w:rPr>
                <w:webHidden/>
              </w:rPr>
            </w:r>
            <w:r w:rsidR="00962D92" w:rsidRPr="001A278B">
              <w:rPr>
                <w:webHidden/>
              </w:rPr>
              <w:fldChar w:fldCharType="separate"/>
            </w:r>
            <w:r w:rsidR="00962D92" w:rsidRPr="001A278B">
              <w:rPr>
                <w:webHidden/>
              </w:rPr>
              <w:t>32</w:t>
            </w:r>
            <w:r w:rsidR="00962D92" w:rsidRPr="001A278B">
              <w:rPr>
                <w:webHidden/>
              </w:rPr>
              <w:fldChar w:fldCharType="end"/>
            </w:r>
          </w:hyperlink>
        </w:p>
        <w:p w14:paraId="5C69233C" w14:textId="40602261" w:rsidR="00962D92" w:rsidRPr="001A278B" w:rsidRDefault="00C04B24">
          <w:pPr>
            <w:pStyle w:val="TOC3"/>
            <w:tabs>
              <w:tab w:val="left" w:pos="1320"/>
              <w:tab w:val="right" w:leader="dot" w:pos="9350"/>
            </w:tabs>
            <w:rPr>
              <w:rFonts w:asciiTheme="minorHAnsi" w:hAnsiTheme="minorHAnsi"/>
              <w:sz w:val="22"/>
              <w:lang w:eastAsia="en-US"/>
            </w:rPr>
          </w:pPr>
          <w:hyperlink w:anchor="_Toc72966211" w:history="1">
            <w:r w:rsidR="00962D92" w:rsidRPr="001A278B">
              <w:rPr>
                <w:rStyle w:val="Hyperlink"/>
              </w:rPr>
              <w:t>2.5.2</w:t>
            </w:r>
            <w:r w:rsidR="00962D92" w:rsidRPr="001A278B">
              <w:rPr>
                <w:rFonts w:asciiTheme="minorHAnsi" w:hAnsiTheme="minorHAnsi"/>
                <w:sz w:val="22"/>
                <w:lang w:eastAsia="en-US"/>
              </w:rPr>
              <w:tab/>
            </w:r>
            <w:r w:rsidR="00962D92" w:rsidRPr="001A278B">
              <w:rPr>
                <w:rStyle w:val="Hyperlink"/>
              </w:rPr>
              <w:t>Financial Inputs</w:t>
            </w:r>
            <w:r w:rsidR="00962D92" w:rsidRPr="001A278B">
              <w:rPr>
                <w:webHidden/>
              </w:rPr>
              <w:tab/>
            </w:r>
            <w:r w:rsidR="00962D92" w:rsidRPr="001A278B">
              <w:rPr>
                <w:webHidden/>
              </w:rPr>
              <w:fldChar w:fldCharType="begin"/>
            </w:r>
            <w:r w:rsidR="00962D92" w:rsidRPr="001A278B">
              <w:rPr>
                <w:webHidden/>
              </w:rPr>
              <w:instrText xml:space="preserve"> PAGEREF _Toc72966211 \h </w:instrText>
            </w:r>
            <w:r w:rsidR="00962D92" w:rsidRPr="001A278B">
              <w:rPr>
                <w:webHidden/>
              </w:rPr>
            </w:r>
            <w:r w:rsidR="00962D92" w:rsidRPr="001A278B">
              <w:rPr>
                <w:webHidden/>
              </w:rPr>
              <w:fldChar w:fldCharType="separate"/>
            </w:r>
            <w:r w:rsidR="00962D92" w:rsidRPr="001A278B">
              <w:rPr>
                <w:webHidden/>
              </w:rPr>
              <w:t>33</w:t>
            </w:r>
            <w:r w:rsidR="00962D92" w:rsidRPr="001A278B">
              <w:rPr>
                <w:webHidden/>
              </w:rPr>
              <w:fldChar w:fldCharType="end"/>
            </w:r>
          </w:hyperlink>
        </w:p>
        <w:p w14:paraId="4879A33E" w14:textId="48DE34EC" w:rsidR="00962D92" w:rsidRPr="001A278B" w:rsidRDefault="00C04B24">
          <w:pPr>
            <w:pStyle w:val="TOC3"/>
            <w:tabs>
              <w:tab w:val="left" w:pos="1320"/>
              <w:tab w:val="right" w:leader="dot" w:pos="9350"/>
            </w:tabs>
            <w:rPr>
              <w:rFonts w:asciiTheme="minorHAnsi" w:hAnsiTheme="minorHAnsi"/>
              <w:sz w:val="22"/>
              <w:lang w:eastAsia="en-US"/>
            </w:rPr>
          </w:pPr>
          <w:hyperlink w:anchor="_Toc72966212" w:history="1">
            <w:r w:rsidR="00962D92" w:rsidRPr="001A278B">
              <w:rPr>
                <w:rStyle w:val="Hyperlink"/>
              </w:rPr>
              <w:t>2.5.3</w:t>
            </w:r>
            <w:r w:rsidR="00962D92" w:rsidRPr="001A278B">
              <w:rPr>
                <w:rFonts w:asciiTheme="minorHAnsi" w:hAnsiTheme="minorHAnsi"/>
                <w:sz w:val="22"/>
                <w:lang w:eastAsia="en-US"/>
              </w:rPr>
              <w:tab/>
            </w:r>
            <w:r w:rsidR="00962D92" w:rsidRPr="001A278B">
              <w:rPr>
                <w:rStyle w:val="Hyperlink"/>
              </w:rPr>
              <w:t>Technical Inputs</w:t>
            </w:r>
            <w:r w:rsidR="00962D92" w:rsidRPr="001A278B">
              <w:rPr>
                <w:webHidden/>
              </w:rPr>
              <w:tab/>
            </w:r>
            <w:r w:rsidR="00962D92" w:rsidRPr="001A278B">
              <w:rPr>
                <w:webHidden/>
              </w:rPr>
              <w:fldChar w:fldCharType="begin"/>
            </w:r>
            <w:r w:rsidR="00962D92" w:rsidRPr="001A278B">
              <w:rPr>
                <w:webHidden/>
              </w:rPr>
              <w:instrText xml:space="preserve"> PAGEREF _Toc72966212 \h </w:instrText>
            </w:r>
            <w:r w:rsidR="00962D92" w:rsidRPr="001A278B">
              <w:rPr>
                <w:webHidden/>
              </w:rPr>
            </w:r>
            <w:r w:rsidR="00962D92" w:rsidRPr="001A278B">
              <w:rPr>
                <w:webHidden/>
              </w:rPr>
              <w:fldChar w:fldCharType="separate"/>
            </w:r>
            <w:r w:rsidR="00962D92" w:rsidRPr="001A278B">
              <w:rPr>
                <w:webHidden/>
              </w:rPr>
              <w:t>36</w:t>
            </w:r>
            <w:r w:rsidR="00962D92" w:rsidRPr="001A278B">
              <w:rPr>
                <w:webHidden/>
              </w:rPr>
              <w:fldChar w:fldCharType="end"/>
            </w:r>
          </w:hyperlink>
        </w:p>
        <w:p w14:paraId="7D785152" w14:textId="1EC164A3" w:rsidR="00962D92" w:rsidRPr="001A278B" w:rsidRDefault="00C04B24">
          <w:pPr>
            <w:pStyle w:val="TOC2"/>
            <w:tabs>
              <w:tab w:val="left" w:pos="880"/>
              <w:tab w:val="right" w:leader="dot" w:pos="9350"/>
            </w:tabs>
            <w:rPr>
              <w:rFonts w:asciiTheme="minorHAnsi" w:hAnsiTheme="minorHAnsi"/>
              <w:sz w:val="22"/>
              <w:lang w:eastAsia="en-US"/>
            </w:rPr>
          </w:pPr>
          <w:hyperlink w:anchor="_Toc72966213" w:history="1">
            <w:r w:rsidR="00962D92" w:rsidRPr="001A278B">
              <w:rPr>
                <w:rStyle w:val="Hyperlink"/>
              </w:rPr>
              <w:t>2.6</w:t>
            </w:r>
            <w:r w:rsidR="00962D92" w:rsidRPr="001A278B">
              <w:rPr>
                <w:rFonts w:asciiTheme="minorHAnsi" w:hAnsiTheme="minorHAnsi"/>
                <w:sz w:val="22"/>
                <w:lang w:eastAsia="en-US"/>
              </w:rPr>
              <w:tab/>
            </w:r>
            <w:r w:rsidR="00962D92" w:rsidRPr="001A278B">
              <w:rPr>
                <w:rStyle w:val="Hyperlink"/>
              </w:rPr>
              <w:t>Assumptions</w:t>
            </w:r>
            <w:r w:rsidR="00962D92" w:rsidRPr="001A278B">
              <w:rPr>
                <w:webHidden/>
              </w:rPr>
              <w:tab/>
            </w:r>
            <w:r w:rsidR="00962D92" w:rsidRPr="001A278B">
              <w:rPr>
                <w:webHidden/>
              </w:rPr>
              <w:fldChar w:fldCharType="begin"/>
            </w:r>
            <w:r w:rsidR="00962D92" w:rsidRPr="001A278B">
              <w:rPr>
                <w:webHidden/>
              </w:rPr>
              <w:instrText xml:space="preserve"> PAGEREF _Toc72966213 \h </w:instrText>
            </w:r>
            <w:r w:rsidR="00962D92" w:rsidRPr="001A278B">
              <w:rPr>
                <w:webHidden/>
              </w:rPr>
            </w:r>
            <w:r w:rsidR="00962D92" w:rsidRPr="001A278B">
              <w:rPr>
                <w:webHidden/>
              </w:rPr>
              <w:fldChar w:fldCharType="separate"/>
            </w:r>
            <w:r w:rsidR="00962D92" w:rsidRPr="001A278B">
              <w:rPr>
                <w:webHidden/>
              </w:rPr>
              <w:t>37</w:t>
            </w:r>
            <w:r w:rsidR="00962D92" w:rsidRPr="001A278B">
              <w:rPr>
                <w:webHidden/>
              </w:rPr>
              <w:fldChar w:fldCharType="end"/>
            </w:r>
          </w:hyperlink>
        </w:p>
        <w:p w14:paraId="0BD4A1CA" w14:textId="0F5C9F05" w:rsidR="00962D92" w:rsidRPr="001A278B" w:rsidRDefault="00C04B24">
          <w:pPr>
            <w:pStyle w:val="TOC2"/>
            <w:tabs>
              <w:tab w:val="left" w:pos="880"/>
              <w:tab w:val="right" w:leader="dot" w:pos="9350"/>
            </w:tabs>
            <w:rPr>
              <w:rFonts w:asciiTheme="minorHAnsi" w:hAnsiTheme="minorHAnsi"/>
              <w:sz w:val="22"/>
              <w:lang w:eastAsia="en-US"/>
            </w:rPr>
          </w:pPr>
          <w:hyperlink w:anchor="_Toc72966214" w:history="1">
            <w:r w:rsidR="00962D92" w:rsidRPr="001A278B">
              <w:rPr>
                <w:rStyle w:val="Hyperlink"/>
              </w:rPr>
              <w:t>2.7</w:t>
            </w:r>
            <w:r w:rsidR="00962D92" w:rsidRPr="001A278B">
              <w:rPr>
                <w:rFonts w:asciiTheme="minorHAnsi" w:hAnsiTheme="minorHAnsi"/>
                <w:sz w:val="22"/>
                <w:lang w:eastAsia="en-US"/>
              </w:rPr>
              <w:tab/>
            </w:r>
            <w:r w:rsidR="00962D92" w:rsidRPr="001A278B">
              <w:rPr>
                <w:rStyle w:val="Hyperlink"/>
              </w:rPr>
              <w:t>Integration</w:t>
            </w:r>
            <w:r w:rsidR="00962D92" w:rsidRPr="001A278B">
              <w:rPr>
                <w:webHidden/>
              </w:rPr>
              <w:tab/>
            </w:r>
            <w:r w:rsidR="00962D92" w:rsidRPr="001A278B">
              <w:rPr>
                <w:webHidden/>
              </w:rPr>
              <w:fldChar w:fldCharType="begin"/>
            </w:r>
            <w:r w:rsidR="00962D92" w:rsidRPr="001A278B">
              <w:rPr>
                <w:webHidden/>
              </w:rPr>
              <w:instrText xml:space="preserve"> PAGEREF _Toc72966214 \h </w:instrText>
            </w:r>
            <w:r w:rsidR="00962D92" w:rsidRPr="001A278B">
              <w:rPr>
                <w:webHidden/>
              </w:rPr>
            </w:r>
            <w:r w:rsidR="00962D92" w:rsidRPr="001A278B">
              <w:rPr>
                <w:webHidden/>
              </w:rPr>
              <w:fldChar w:fldCharType="separate"/>
            </w:r>
            <w:r w:rsidR="00962D92" w:rsidRPr="001A278B">
              <w:rPr>
                <w:webHidden/>
              </w:rPr>
              <w:t>37</w:t>
            </w:r>
            <w:r w:rsidR="00962D92" w:rsidRPr="001A278B">
              <w:rPr>
                <w:webHidden/>
              </w:rPr>
              <w:fldChar w:fldCharType="end"/>
            </w:r>
          </w:hyperlink>
        </w:p>
        <w:p w14:paraId="774F848B" w14:textId="1EA21FED" w:rsidR="00962D92" w:rsidRPr="001A278B" w:rsidRDefault="00C04B24">
          <w:pPr>
            <w:pStyle w:val="TOC2"/>
            <w:tabs>
              <w:tab w:val="left" w:pos="880"/>
              <w:tab w:val="right" w:leader="dot" w:pos="9350"/>
            </w:tabs>
            <w:rPr>
              <w:rFonts w:asciiTheme="minorHAnsi" w:hAnsiTheme="minorHAnsi"/>
              <w:sz w:val="22"/>
              <w:lang w:eastAsia="en-US"/>
            </w:rPr>
          </w:pPr>
          <w:hyperlink w:anchor="_Toc72966215" w:history="1">
            <w:r w:rsidR="00962D92" w:rsidRPr="001A278B">
              <w:rPr>
                <w:rStyle w:val="Hyperlink"/>
              </w:rPr>
              <w:t>2.8</w:t>
            </w:r>
            <w:r w:rsidR="00962D92" w:rsidRPr="001A278B">
              <w:rPr>
                <w:rFonts w:asciiTheme="minorHAnsi" w:hAnsiTheme="minorHAnsi"/>
                <w:sz w:val="22"/>
                <w:lang w:eastAsia="en-US"/>
              </w:rPr>
              <w:tab/>
            </w:r>
            <w:r w:rsidR="00962D92" w:rsidRPr="001A278B">
              <w:rPr>
                <w:rStyle w:val="Hyperlink"/>
              </w:rPr>
              <w:t>Limitations/Further Development</w:t>
            </w:r>
            <w:r w:rsidR="00962D92" w:rsidRPr="001A278B">
              <w:rPr>
                <w:webHidden/>
              </w:rPr>
              <w:tab/>
            </w:r>
            <w:r w:rsidR="00962D92" w:rsidRPr="001A278B">
              <w:rPr>
                <w:webHidden/>
              </w:rPr>
              <w:fldChar w:fldCharType="begin"/>
            </w:r>
            <w:r w:rsidR="00962D92" w:rsidRPr="001A278B">
              <w:rPr>
                <w:webHidden/>
              </w:rPr>
              <w:instrText xml:space="preserve"> PAGEREF _Toc72966215 \h </w:instrText>
            </w:r>
            <w:r w:rsidR="00962D92" w:rsidRPr="001A278B">
              <w:rPr>
                <w:webHidden/>
              </w:rPr>
            </w:r>
            <w:r w:rsidR="00962D92" w:rsidRPr="001A278B">
              <w:rPr>
                <w:webHidden/>
              </w:rPr>
              <w:fldChar w:fldCharType="separate"/>
            </w:r>
            <w:r w:rsidR="00962D92" w:rsidRPr="001A278B">
              <w:rPr>
                <w:webHidden/>
              </w:rPr>
              <w:t>39</w:t>
            </w:r>
            <w:r w:rsidR="00962D92" w:rsidRPr="001A278B">
              <w:rPr>
                <w:webHidden/>
              </w:rPr>
              <w:fldChar w:fldCharType="end"/>
            </w:r>
          </w:hyperlink>
        </w:p>
        <w:p w14:paraId="409CB13F" w14:textId="58AE50B2" w:rsidR="00962D92" w:rsidRPr="001A278B" w:rsidRDefault="00C04B24">
          <w:pPr>
            <w:pStyle w:val="TOC1"/>
            <w:tabs>
              <w:tab w:val="left" w:pos="440"/>
              <w:tab w:val="right" w:leader="dot" w:pos="9350"/>
            </w:tabs>
            <w:rPr>
              <w:rFonts w:asciiTheme="minorHAnsi" w:hAnsiTheme="minorHAnsi"/>
              <w:sz w:val="22"/>
              <w:lang w:eastAsia="en-US"/>
            </w:rPr>
          </w:pPr>
          <w:hyperlink w:anchor="_Toc72966216" w:history="1">
            <w:r w:rsidR="00962D92" w:rsidRPr="001A278B">
              <w:rPr>
                <w:rStyle w:val="Hyperlink"/>
              </w:rPr>
              <w:t>3</w:t>
            </w:r>
            <w:r w:rsidR="00962D92" w:rsidRPr="001A278B">
              <w:rPr>
                <w:rFonts w:asciiTheme="minorHAnsi" w:hAnsiTheme="minorHAnsi"/>
                <w:sz w:val="22"/>
                <w:lang w:eastAsia="en-US"/>
              </w:rPr>
              <w:tab/>
            </w:r>
            <w:r w:rsidR="00962D92" w:rsidRPr="001A278B">
              <w:rPr>
                <w:rStyle w:val="Hyperlink"/>
              </w:rPr>
              <w:t>Results</w:t>
            </w:r>
            <w:r w:rsidR="00962D92" w:rsidRPr="001A278B">
              <w:rPr>
                <w:webHidden/>
              </w:rPr>
              <w:tab/>
            </w:r>
            <w:r w:rsidR="00962D92" w:rsidRPr="001A278B">
              <w:rPr>
                <w:webHidden/>
              </w:rPr>
              <w:fldChar w:fldCharType="begin"/>
            </w:r>
            <w:r w:rsidR="00962D92" w:rsidRPr="001A278B">
              <w:rPr>
                <w:webHidden/>
              </w:rPr>
              <w:instrText xml:space="preserve"> PAGEREF _Toc72966216 \h </w:instrText>
            </w:r>
            <w:r w:rsidR="00962D92" w:rsidRPr="001A278B">
              <w:rPr>
                <w:webHidden/>
              </w:rPr>
            </w:r>
            <w:r w:rsidR="00962D92" w:rsidRPr="001A278B">
              <w:rPr>
                <w:webHidden/>
              </w:rPr>
              <w:fldChar w:fldCharType="separate"/>
            </w:r>
            <w:r w:rsidR="00962D92" w:rsidRPr="001A278B">
              <w:rPr>
                <w:webHidden/>
              </w:rPr>
              <w:t>40</w:t>
            </w:r>
            <w:r w:rsidR="00962D92" w:rsidRPr="001A278B">
              <w:rPr>
                <w:webHidden/>
              </w:rPr>
              <w:fldChar w:fldCharType="end"/>
            </w:r>
          </w:hyperlink>
        </w:p>
        <w:p w14:paraId="5648952D" w14:textId="1762A456" w:rsidR="00962D92" w:rsidRPr="001A278B" w:rsidRDefault="00C04B24">
          <w:pPr>
            <w:pStyle w:val="TOC2"/>
            <w:tabs>
              <w:tab w:val="left" w:pos="880"/>
              <w:tab w:val="right" w:leader="dot" w:pos="9350"/>
            </w:tabs>
            <w:rPr>
              <w:rFonts w:asciiTheme="minorHAnsi" w:hAnsiTheme="minorHAnsi"/>
              <w:sz w:val="22"/>
              <w:lang w:eastAsia="en-US"/>
            </w:rPr>
          </w:pPr>
          <w:hyperlink w:anchor="_Toc72966217" w:history="1">
            <w:r w:rsidR="00962D92" w:rsidRPr="001A278B">
              <w:rPr>
                <w:rStyle w:val="Hyperlink"/>
              </w:rPr>
              <w:t>3.1</w:t>
            </w:r>
            <w:r w:rsidR="00962D92" w:rsidRPr="001A278B">
              <w:rPr>
                <w:rFonts w:asciiTheme="minorHAnsi" w:hAnsiTheme="minorHAnsi"/>
                <w:sz w:val="22"/>
                <w:lang w:eastAsia="en-US"/>
              </w:rPr>
              <w:tab/>
            </w:r>
            <w:r w:rsidR="00962D92" w:rsidRPr="001A278B">
              <w:rPr>
                <w:rStyle w:val="Hyperlink"/>
              </w:rPr>
              <w:t>Adoption</w:t>
            </w:r>
            <w:r w:rsidR="00962D92" w:rsidRPr="001A278B">
              <w:rPr>
                <w:webHidden/>
              </w:rPr>
              <w:tab/>
            </w:r>
            <w:r w:rsidR="00962D92" w:rsidRPr="001A278B">
              <w:rPr>
                <w:webHidden/>
              </w:rPr>
              <w:fldChar w:fldCharType="begin"/>
            </w:r>
            <w:r w:rsidR="00962D92" w:rsidRPr="001A278B">
              <w:rPr>
                <w:webHidden/>
              </w:rPr>
              <w:instrText xml:space="preserve"> PAGEREF _Toc72966217 \h </w:instrText>
            </w:r>
            <w:r w:rsidR="00962D92" w:rsidRPr="001A278B">
              <w:rPr>
                <w:webHidden/>
              </w:rPr>
            </w:r>
            <w:r w:rsidR="00962D92" w:rsidRPr="001A278B">
              <w:rPr>
                <w:webHidden/>
              </w:rPr>
              <w:fldChar w:fldCharType="separate"/>
            </w:r>
            <w:r w:rsidR="00962D92" w:rsidRPr="001A278B">
              <w:rPr>
                <w:webHidden/>
              </w:rPr>
              <w:t>40</w:t>
            </w:r>
            <w:r w:rsidR="00962D92" w:rsidRPr="001A278B">
              <w:rPr>
                <w:webHidden/>
              </w:rPr>
              <w:fldChar w:fldCharType="end"/>
            </w:r>
          </w:hyperlink>
        </w:p>
        <w:p w14:paraId="398FD0A4" w14:textId="57690EDA" w:rsidR="00962D92" w:rsidRPr="001A278B" w:rsidRDefault="00C04B24">
          <w:pPr>
            <w:pStyle w:val="TOC2"/>
            <w:tabs>
              <w:tab w:val="left" w:pos="880"/>
              <w:tab w:val="right" w:leader="dot" w:pos="9350"/>
            </w:tabs>
            <w:rPr>
              <w:rFonts w:asciiTheme="minorHAnsi" w:hAnsiTheme="minorHAnsi"/>
              <w:sz w:val="22"/>
              <w:lang w:eastAsia="en-US"/>
            </w:rPr>
          </w:pPr>
          <w:hyperlink w:anchor="_Toc72966218" w:history="1">
            <w:r w:rsidR="00962D92" w:rsidRPr="001A278B">
              <w:rPr>
                <w:rStyle w:val="Hyperlink"/>
              </w:rPr>
              <w:t>3.2</w:t>
            </w:r>
            <w:r w:rsidR="00962D92" w:rsidRPr="001A278B">
              <w:rPr>
                <w:rFonts w:asciiTheme="minorHAnsi" w:hAnsiTheme="minorHAnsi"/>
                <w:sz w:val="22"/>
                <w:lang w:eastAsia="en-US"/>
              </w:rPr>
              <w:tab/>
            </w:r>
            <w:r w:rsidR="00962D92" w:rsidRPr="001A278B">
              <w:rPr>
                <w:rStyle w:val="Hyperlink"/>
              </w:rPr>
              <w:t>Climate Impacts</w:t>
            </w:r>
            <w:r w:rsidR="00962D92" w:rsidRPr="001A278B">
              <w:rPr>
                <w:webHidden/>
              </w:rPr>
              <w:tab/>
            </w:r>
            <w:r w:rsidR="00962D92" w:rsidRPr="001A278B">
              <w:rPr>
                <w:webHidden/>
              </w:rPr>
              <w:fldChar w:fldCharType="begin"/>
            </w:r>
            <w:r w:rsidR="00962D92" w:rsidRPr="001A278B">
              <w:rPr>
                <w:webHidden/>
              </w:rPr>
              <w:instrText xml:space="preserve"> PAGEREF _Toc72966218 \h </w:instrText>
            </w:r>
            <w:r w:rsidR="00962D92" w:rsidRPr="001A278B">
              <w:rPr>
                <w:webHidden/>
              </w:rPr>
            </w:r>
            <w:r w:rsidR="00962D92" w:rsidRPr="001A278B">
              <w:rPr>
                <w:webHidden/>
              </w:rPr>
              <w:fldChar w:fldCharType="separate"/>
            </w:r>
            <w:r w:rsidR="00962D92" w:rsidRPr="001A278B">
              <w:rPr>
                <w:webHidden/>
              </w:rPr>
              <w:t>41</w:t>
            </w:r>
            <w:r w:rsidR="00962D92" w:rsidRPr="001A278B">
              <w:rPr>
                <w:webHidden/>
              </w:rPr>
              <w:fldChar w:fldCharType="end"/>
            </w:r>
          </w:hyperlink>
        </w:p>
        <w:p w14:paraId="5D43EFA1" w14:textId="30DA8DB2" w:rsidR="00962D92" w:rsidRPr="001A278B" w:rsidRDefault="00C04B24">
          <w:pPr>
            <w:pStyle w:val="TOC2"/>
            <w:tabs>
              <w:tab w:val="left" w:pos="880"/>
              <w:tab w:val="right" w:leader="dot" w:pos="9350"/>
            </w:tabs>
            <w:rPr>
              <w:rFonts w:asciiTheme="minorHAnsi" w:hAnsiTheme="minorHAnsi"/>
              <w:sz w:val="22"/>
              <w:lang w:eastAsia="en-US"/>
            </w:rPr>
          </w:pPr>
          <w:hyperlink w:anchor="_Toc72966219" w:history="1">
            <w:r w:rsidR="00962D92" w:rsidRPr="001A278B">
              <w:rPr>
                <w:rStyle w:val="Hyperlink"/>
              </w:rPr>
              <w:t>3.3</w:t>
            </w:r>
            <w:r w:rsidR="00962D92" w:rsidRPr="001A278B">
              <w:rPr>
                <w:rFonts w:asciiTheme="minorHAnsi" w:hAnsiTheme="minorHAnsi"/>
                <w:sz w:val="22"/>
                <w:lang w:eastAsia="en-US"/>
              </w:rPr>
              <w:tab/>
            </w:r>
            <w:r w:rsidR="00962D92" w:rsidRPr="001A278B">
              <w:rPr>
                <w:rStyle w:val="Hyperlink"/>
              </w:rPr>
              <w:t>Financial Impacts</w:t>
            </w:r>
            <w:r w:rsidR="00962D92" w:rsidRPr="001A278B">
              <w:rPr>
                <w:webHidden/>
              </w:rPr>
              <w:tab/>
            </w:r>
            <w:r w:rsidR="00962D92" w:rsidRPr="001A278B">
              <w:rPr>
                <w:webHidden/>
              </w:rPr>
              <w:fldChar w:fldCharType="begin"/>
            </w:r>
            <w:r w:rsidR="00962D92" w:rsidRPr="001A278B">
              <w:rPr>
                <w:webHidden/>
              </w:rPr>
              <w:instrText xml:space="preserve"> PAGEREF _Toc72966219 \h </w:instrText>
            </w:r>
            <w:r w:rsidR="00962D92" w:rsidRPr="001A278B">
              <w:rPr>
                <w:webHidden/>
              </w:rPr>
            </w:r>
            <w:r w:rsidR="00962D92" w:rsidRPr="001A278B">
              <w:rPr>
                <w:webHidden/>
              </w:rPr>
              <w:fldChar w:fldCharType="separate"/>
            </w:r>
            <w:r w:rsidR="00962D92" w:rsidRPr="001A278B">
              <w:rPr>
                <w:webHidden/>
              </w:rPr>
              <w:t>43</w:t>
            </w:r>
            <w:r w:rsidR="00962D92" w:rsidRPr="001A278B">
              <w:rPr>
                <w:webHidden/>
              </w:rPr>
              <w:fldChar w:fldCharType="end"/>
            </w:r>
          </w:hyperlink>
        </w:p>
        <w:p w14:paraId="124CDB58" w14:textId="6D479213" w:rsidR="00962D92" w:rsidRPr="001A278B" w:rsidRDefault="00C04B24">
          <w:pPr>
            <w:pStyle w:val="TOC1"/>
            <w:tabs>
              <w:tab w:val="left" w:pos="440"/>
              <w:tab w:val="right" w:leader="dot" w:pos="9350"/>
            </w:tabs>
            <w:rPr>
              <w:rFonts w:asciiTheme="minorHAnsi" w:hAnsiTheme="minorHAnsi"/>
              <w:sz w:val="22"/>
              <w:lang w:eastAsia="en-US"/>
            </w:rPr>
          </w:pPr>
          <w:hyperlink w:anchor="_Toc72966220" w:history="1">
            <w:r w:rsidR="00962D92" w:rsidRPr="001A278B">
              <w:rPr>
                <w:rStyle w:val="Hyperlink"/>
              </w:rPr>
              <w:t>4</w:t>
            </w:r>
            <w:r w:rsidR="00962D92" w:rsidRPr="001A278B">
              <w:rPr>
                <w:rFonts w:asciiTheme="minorHAnsi" w:hAnsiTheme="minorHAnsi"/>
                <w:sz w:val="22"/>
                <w:lang w:eastAsia="en-US"/>
              </w:rPr>
              <w:tab/>
            </w:r>
            <w:r w:rsidR="00962D92" w:rsidRPr="001A278B">
              <w:rPr>
                <w:rStyle w:val="Hyperlink"/>
              </w:rPr>
              <w:t>Discussion</w:t>
            </w:r>
            <w:r w:rsidR="00962D92" w:rsidRPr="001A278B">
              <w:rPr>
                <w:webHidden/>
              </w:rPr>
              <w:tab/>
            </w:r>
            <w:r w:rsidR="00962D92" w:rsidRPr="001A278B">
              <w:rPr>
                <w:webHidden/>
              </w:rPr>
              <w:fldChar w:fldCharType="begin"/>
            </w:r>
            <w:r w:rsidR="00962D92" w:rsidRPr="001A278B">
              <w:rPr>
                <w:webHidden/>
              </w:rPr>
              <w:instrText xml:space="preserve"> PAGEREF _Toc72966220 \h </w:instrText>
            </w:r>
            <w:r w:rsidR="00962D92" w:rsidRPr="001A278B">
              <w:rPr>
                <w:webHidden/>
              </w:rPr>
            </w:r>
            <w:r w:rsidR="00962D92" w:rsidRPr="001A278B">
              <w:rPr>
                <w:webHidden/>
              </w:rPr>
              <w:fldChar w:fldCharType="separate"/>
            </w:r>
            <w:r w:rsidR="00962D92" w:rsidRPr="001A278B">
              <w:rPr>
                <w:webHidden/>
              </w:rPr>
              <w:t>44</w:t>
            </w:r>
            <w:r w:rsidR="00962D92" w:rsidRPr="001A278B">
              <w:rPr>
                <w:webHidden/>
              </w:rPr>
              <w:fldChar w:fldCharType="end"/>
            </w:r>
          </w:hyperlink>
        </w:p>
        <w:p w14:paraId="29876901" w14:textId="0C69EE6F" w:rsidR="00962D92" w:rsidRPr="001A278B" w:rsidRDefault="00C04B24">
          <w:pPr>
            <w:pStyle w:val="TOC2"/>
            <w:tabs>
              <w:tab w:val="left" w:pos="880"/>
              <w:tab w:val="right" w:leader="dot" w:pos="9350"/>
            </w:tabs>
            <w:rPr>
              <w:rFonts w:asciiTheme="minorHAnsi" w:hAnsiTheme="minorHAnsi"/>
              <w:sz w:val="22"/>
              <w:lang w:eastAsia="en-US"/>
            </w:rPr>
          </w:pPr>
          <w:hyperlink w:anchor="_Toc72966221" w:history="1">
            <w:r w:rsidR="00962D92" w:rsidRPr="001A278B">
              <w:rPr>
                <w:rStyle w:val="Hyperlink"/>
              </w:rPr>
              <w:t>4.1</w:t>
            </w:r>
            <w:r w:rsidR="00962D92" w:rsidRPr="001A278B">
              <w:rPr>
                <w:rFonts w:asciiTheme="minorHAnsi" w:hAnsiTheme="minorHAnsi"/>
                <w:sz w:val="22"/>
                <w:lang w:eastAsia="en-US"/>
              </w:rPr>
              <w:tab/>
            </w:r>
            <w:r w:rsidR="00962D92" w:rsidRPr="001A278B">
              <w:rPr>
                <w:rStyle w:val="Hyperlink"/>
              </w:rPr>
              <w:t>Limitations</w:t>
            </w:r>
            <w:r w:rsidR="00962D92" w:rsidRPr="001A278B">
              <w:rPr>
                <w:webHidden/>
              </w:rPr>
              <w:tab/>
            </w:r>
            <w:r w:rsidR="00962D92" w:rsidRPr="001A278B">
              <w:rPr>
                <w:webHidden/>
              </w:rPr>
              <w:fldChar w:fldCharType="begin"/>
            </w:r>
            <w:r w:rsidR="00962D92" w:rsidRPr="001A278B">
              <w:rPr>
                <w:webHidden/>
              </w:rPr>
              <w:instrText xml:space="preserve"> PAGEREF _Toc72966221 \h </w:instrText>
            </w:r>
            <w:r w:rsidR="00962D92" w:rsidRPr="001A278B">
              <w:rPr>
                <w:webHidden/>
              </w:rPr>
            </w:r>
            <w:r w:rsidR="00962D92" w:rsidRPr="001A278B">
              <w:rPr>
                <w:webHidden/>
              </w:rPr>
              <w:fldChar w:fldCharType="separate"/>
            </w:r>
            <w:r w:rsidR="00962D92" w:rsidRPr="001A278B">
              <w:rPr>
                <w:webHidden/>
              </w:rPr>
              <w:t>47</w:t>
            </w:r>
            <w:r w:rsidR="00962D92" w:rsidRPr="001A278B">
              <w:rPr>
                <w:webHidden/>
              </w:rPr>
              <w:fldChar w:fldCharType="end"/>
            </w:r>
          </w:hyperlink>
        </w:p>
        <w:p w14:paraId="4AD42161" w14:textId="08564FF7" w:rsidR="00962D92" w:rsidRPr="001A278B" w:rsidRDefault="00C04B24">
          <w:pPr>
            <w:pStyle w:val="TOC2"/>
            <w:tabs>
              <w:tab w:val="left" w:pos="880"/>
              <w:tab w:val="right" w:leader="dot" w:pos="9350"/>
            </w:tabs>
            <w:rPr>
              <w:rFonts w:asciiTheme="minorHAnsi" w:hAnsiTheme="minorHAnsi"/>
              <w:sz w:val="22"/>
              <w:lang w:eastAsia="en-US"/>
            </w:rPr>
          </w:pPr>
          <w:hyperlink w:anchor="_Toc72966222" w:history="1">
            <w:r w:rsidR="00962D92" w:rsidRPr="001A278B">
              <w:rPr>
                <w:rStyle w:val="Hyperlink"/>
              </w:rPr>
              <w:t>4.2</w:t>
            </w:r>
            <w:r w:rsidR="00962D92" w:rsidRPr="001A278B">
              <w:rPr>
                <w:rFonts w:asciiTheme="minorHAnsi" w:hAnsiTheme="minorHAnsi"/>
                <w:sz w:val="22"/>
                <w:lang w:eastAsia="en-US"/>
              </w:rPr>
              <w:tab/>
            </w:r>
            <w:r w:rsidR="00962D92" w:rsidRPr="001A278B">
              <w:rPr>
                <w:rStyle w:val="Hyperlink"/>
              </w:rPr>
              <w:t>Benchmarks</w:t>
            </w:r>
            <w:r w:rsidR="00962D92" w:rsidRPr="001A278B">
              <w:rPr>
                <w:webHidden/>
              </w:rPr>
              <w:tab/>
            </w:r>
            <w:r w:rsidR="00962D92" w:rsidRPr="001A278B">
              <w:rPr>
                <w:webHidden/>
              </w:rPr>
              <w:fldChar w:fldCharType="begin"/>
            </w:r>
            <w:r w:rsidR="00962D92" w:rsidRPr="001A278B">
              <w:rPr>
                <w:webHidden/>
              </w:rPr>
              <w:instrText xml:space="preserve"> PAGEREF _Toc72966222 \h </w:instrText>
            </w:r>
            <w:r w:rsidR="00962D92" w:rsidRPr="001A278B">
              <w:rPr>
                <w:webHidden/>
              </w:rPr>
            </w:r>
            <w:r w:rsidR="00962D92" w:rsidRPr="001A278B">
              <w:rPr>
                <w:webHidden/>
              </w:rPr>
              <w:fldChar w:fldCharType="separate"/>
            </w:r>
            <w:r w:rsidR="00962D92" w:rsidRPr="001A278B">
              <w:rPr>
                <w:webHidden/>
              </w:rPr>
              <w:t>47</w:t>
            </w:r>
            <w:r w:rsidR="00962D92" w:rsidRPr="001A278B">
              <w:rPr>
                <w:webHidden/>
              </w:rPr>
              <w:fldChar w:fldCharType="end"/>
            </w:r>
          </w:hyperlink>
        </w:p>
        <w:p w14:paraId="47117428" w14:textId="057CFA7B" w:rsidR="00962D92" w:rsidRPr="001A278B" w:rsidRDefault="00C04B24">
          <w:pPr>
            <w:pStyle w:val="TOC1"/>
            <w:tabs>
              <w:tab w:val="right" w:leader="dot" w:pos="9350"/>
            </w:tabs>
            <w:rPr>
              <w:rFonts w:asciiTheme="minorHAnsi" w:hAnsiTheme="minorHAnsi"/>
              <w:sz w:val="22"/>
              <w:lang w:eastAsia="en-US"/>
            </w:rPr>
          </w:pPr>
          <w:hyperlink w:anchor="_Toc72966223" w:history="1">
            <w:r w:rsidR="00962D92" w:rsidRPr="001A278B">
              <w:rPr>
                <w:rStyle w:val="Hyperlink"/>
              </w:rPr>
              <w:t>5. References</w:t>
            </w:r>
            <w:r w:rsidR="00962D92" w:rsidRPr="001A278B">
              <w:rPr>
                <w:webHidden/>
              </w:rPr>
              <w:tab/>
            </w:r>
            <w:r w:rsidR="00962D92" w:rsidRPr="001A278B">
              <w:rPr>
                <w:webHidden/>
              </w:rPr>
              <w:fldChar w:fldCharType="begin"/>
            </w:r>
            <w:r w:rsidR="00962D92" w:rsidRPr="001A278B">
              <w:rPr>
                <w:webHidden/>
              </w:rPr>
              <w:instrText xml:space="preserve"> PAGEREF _Toc72966223 \h </w:instrText>
            </w:r>
            <w:r w:rsidR="00962D92" w:rsidRPr="001A278B">
              <w:rPr>
                <w:webHidden/>
              </w:rPr>
            </w:r>
            <w:r w:rsidR="00962D92" w:rsidRPr="001A278B">
              <w:rPr>
                <w:webHidden/>
              </w:rPr>
              <w:fldChar w:fldCharType="separate"/>
            </w:r>
            <w:r w:rsidR="00962D92" w:rsidRPr="001A278B">
              <w:rPr>
                <w:webHidden/>
              </w:rPr>
              <w:t>48</w:t>
            </w:r>
            <w:r w:rsidR="00962D92" w:rsidRPr="001A278B">
              <w:rPr>
                <w:webHidden/>
              </w:rPr>
              <w:fldChar w:fldCharType="end"/>
            </w:r>
          </w:hyperlink>
        </w:p>
        <w:p w14:paraId="03A20E48" w14:textId="0B84BE76" w:rsidR="00962D92" w:rsidRPr="001A278B" w:rsidRDefault="00C04B24">
          <w:pPr>
            <w:pStyle w:val="TOC1"/>
            <w:tabs>
              <w:tab w:val="left" w:pos="440"/>
              <w:tab w:val="right" w:leader="dot" w:pos="9350"/>
            </w:tabs>
            <w:rPr>
              <w:rFonts w:asciiTheme="minorHAnsi" w:hAnsiTheme="minorHAnsi"/>
              <w:sz w:val="22"/>
              <w:lang w:eastAsia="en-US"/>
            </w:rPr>
          </w:pPr>
          <w:hyperlink w:anchor="_Toc72966224" w:history="1">
            <w:r w:rsidR="00962D92" w:rsidRPr="001A278B">
              <w:rPr>
                <w:rStyle w:val="Hyperlink"/>
              </w:rPr>
              <w:t>5</w:t>
            </w:r>
            <w:r w:rsidR="00962D92" w:rsidRPr="001A278B">
              <w:rPr>
                <w:rFonts w:asciiTheme="minorHAnsi" w:hAnsiTheme="minorHAnsi"/>
                <w:sz w:val="22"/>
                <w:lang w:eastAsia="en-US"/>
              </w:rPr>
              <w:tab/>
            </w:r>
            <w:r w:rsidR="00962D92" w:rsidRPr="001A278B">
              <w:rPr>
                <w:rStyle w:val="Hyperlink"/>
              </w:rPr>
              <w:t>Glossary</w:t>
            </w:r>
            <w:r w:rsidR="00962D92" w:rsidRPr="001A278B">
              <w:rPr>
                <w:webHidden/>
              </w:rPr>
              <w:tab/>
            </w:r>
            <w:r w:rsidR="00962D92" w:rsidRPr="001A278B">
              <w:rPr>
                <w:webHidden/>
              </w:rPr>
              <w:fldChar w:fldCharType="begin"/>
            </w:r>
            <w:r w:rsidR="00962D92" w:rsidRPr="001A278B">
              <w:rPr>
                <w:webHidden/>
              </w:rPr>
              <w:instrText xml:space="preserve"> PAGEREF _Toc72966224 \h </w:instrText>
            </w:r>
            <w:r w:rsidR="00962D92" w:rsidRPr="001A278B">
              <w:rPr>
                <w:webHidden/>
              </w:rPr>
            </w:r>
            <w:r w:rsidR="00962D92" w:rsidRPr="001A278B">
              <w:rPr>
                <w:webHidden/>
              </w:rPr>
              <w:fldChar w:fldCharType="separate"/>
            </w:r>
            <w:r w:rsidR="00962D92" w:rsidRPr="001A278B">
              <w:rPr>
                <w:webHidden/>
              </w:rPr>
              <w:t>57</w:t>
            </w:r>
            <w:r w:rsidR="00962D92" w:rsidRPr="001A278B">
              <w:rPr>
                <w:webHidden/>
              </w:rPr>
              <w:fldChar w:fldCharType="end"/>
            </w:r>
          </w:hyperlink>
        </w:p>
        <w:p w14:paraId="1827C10C" w14:textId="7B0A9B45" w:rsidR="00F15AEE" w:rsidRPr="001A278B" w:rsidRDefault="00640665" w:rsidP="00EB247F">
          <w:pPr>
            <w:spacing w:after="0"/>
          </w:pPr>
          <w:r w:rsidRPr="001A278B">
            <w:rPr>
              <w:b/>
              <w:bCs/>
            </w:rPr>
            <w:fldChar w:fldCharType="end"/>
          </w:r>
        </w:p>
      </w:sdtContent>
    </w:sdt>
    <w:p w14:paraId="325B3971" w14:textId="5D9B7BF9" w:rsidR="2D56E7D4" w:rsidRPr="001A278B" w:rsidRDefault="00C23CAC" w:rsidP="00EB247F">
      <w:pPr>
        <w:pStyle w:val="Heading1"/>
        <w:numPr>
          <w:ilvl w:val="0"/>
          <w:numId w:val="0"/>
        </w:numPr>
      </w:pPr>
      <w:bookmarkStart w:id="0" w:name="_Toc72966182"/>
      <w:r w:rsidRPr="001A278B">
        <w:t xml:space="preserve">List of </w:t>
      </w:r>
      <w:r w:rsidR="2D56E7D4" w:rsidRPr="001A278B">
        <w:t>Figures</w:t>
      </w:r>
      <w:bookmarkEnd w:id="0"/>
    </w:p>
    <w:p w14:paraId="539608EC" w14:textId="09505FDD" w:rsidR="00F42F2F" w:rsidRPr="001A278B" w:rsidRDefault="00F15AEE">
      <w:pPr>
        <w:pStyle w:val="TableofFigures"/>
        <w:tabs>
          <w:tab w:val="right" w:leader="dot" w:pos="9350"/>
        </w:tabs>
        <w:rPr>
          <w:rFonts w:asciiTheme="minorHAnsi" w:hAnsiTheme="minorHAnsi"/>
          <w:sz w:val="22"/>
          <w:lang w:eastAsia="en-US"/>
        </w:rPr>
      </w:pPr>
      <w:r w:rsidRPr="001A278B">
        <w:fldChar w:fldCharType="begin"/>
      </w:r>
      <w:r w:rsidRPr="001A278B">
        <w:instrText xml:space="preserve"> TOC \h \z \c "Figure" </w:instrText>
      </w:r>
      <w:r w:rsidRPr="001A278B">
        <w:fldChar w:fldCharType="separate"/>
      </w:r>
      <w:hyperlink w:anchor="_Toc72965738" w:history="1">
        <w:r w:rsidR="00F42F2F" w:rsidRPr="001A278B">
          <w:rPr>
            <w:rStyle w:val="Hyperlink"/>
          </w:rPr>
          <w:t xml:space="preserve">Figure </w:t>
        </w:r>
        <w:r w:rsidR="00F42F2F" w:rsidRPr="001A278B">
          <w:rPr>
            <w:rStyle w:val="Hyperlink"/>
            <w:cs/>
          </w:rPr>
          <w:t>‎</w:t>
        </w:r>
        <w:r w:rsidR="00F42F2F" w:rsidRPr="001A278B">
          <w:rPr>
            <w:rStyle w:val="Hyperlink"/>
          </w:rPr>
          <w:t xml:space="preserve">1.1: Life-cycle greenhouse gas emissions of urban transport modes </w:t>
        </w:r>
        <w:r w:rsidR="00F42F2F" w:rsidRPr="001A278B">
          <w:rPr>
            <w:rStyle w:val="Hyperlink"/>
            <w:rFonts w:cs="Times New Roman"/>
          </w:rPr>
          <w:t>(ITF/OECD, 2020)</w:t>
        </w:r>
        <w:r w:rsidR="00F42F2F" w:rsidRPr="001A278B">
          <w:rPr>
            <w:webHidden/>
          </w:rPr>
          <w:tab/>
        </w:r>
        <w:r w:rsidR="00F42F2F" w:rsidRPr="001A278B">
          <w:rPr>
            <w:webHidden/>
          </w:rPr>
          <w:fldChar w:fldCharType="begin"/>
        </w:r>
        <w:r w:rsidR="00F42F2F" w:rsidRPr="001A278B">
          <w:rPr>
            <w:webHidden/>
          </w:rPr>
          <w:instrText xml:space="preserve"> PAGEREF _Toc72965738 \h </w:instrText>
        </w:r>
        <w:r w:rsidR="00F42F2F" w:rsidRPr="001A278B">
          <w:rPr>
            <w:webHidden/>
          </w:rPr>
        </w:r>
        <w:r w:rsidR="00F42F2F" w:rsidRPr="001A278B">
          <w:rPr>
            <w:webHidden/>
          </w:rPr>
          <w:fldChar w:fldCharType="separate"/>
        </w:r>
        <w:r w:rsidR="00F42F2F" w:rsidRPr="001A278B">
          <w:rPr>
            <w:webHidden/>
          </w:rPr>
          <w:t>9</w:t>
        </w:r>
        <w:r w:rsidR="00F42F2F" w:rsidRPr="001A278B">
          <w:rPr>
            <w:webHidden/>
          </w:rPr>
          <w:fldChar w:fldCharType="end"/>
        </w:r>
      </w:hyperlink>
    </w:p>
    <w:p w14:paraId="3DE120B3" w14:textId="23B6708C" w:rsidR="00F42F2F" w:rsidRPr="001A278B" w:rsidRDefault="00C04B24">
      <w:pPr>
        <w:pStyle w:val="TableofFigures"/>
        <w:tabs>
          <w:tab w:val="right" w:leader="dot" w:pos="9350"/>
        </w:tabs>
        <w:rPr>
          <w:rFonts w:asciiTheme="minorHAnsi" w:hAnsiTheme="minorHAnsi"/>
          <w:sz w:val="22"/>
          <w:lang w:eastAsia="en-US"/>
        </w:rPr>
      </w:pPr>
      <w:hyperlink w:anchor="_Toc72965739" w:history="1">
        <w:r w:rsidR="00F42F2F" w:rsidRPr="001A278B">
          <w:rPr>
            <w:rStyle w:val="Hyperlink"/>
          </w:rPr>
          <w:t xml:space="preserve">Figure </w:t>
        </w:r>
        <w:r w:rsidR="00F42F2F" w:rsidRPr="001A278B">
          <w:rPr>
            <w:rStyle w:val="Hyperlink"/>
            <w:cs/>
          </w:rPr>
          <w:t>‎</w:t>
        </w:r>
        <w:r w:rsidR="00F42F2F" w:rsidRPr="001A278B">
          <w:rPr>
            <w:rStyle w:val="Hyperlink"/>
          </w:rPr>
          <w:t xml:space="preserve">1.2: Types of buses </w:t>
        </w:r>
        <w:r w:rsidR="00F42F2F" w:rsidRPr="001A278B">
          <w:rPr>
            <w:rStyle w:val="Hyperlink"/>
            <w:rFonts w:cs="Times New Roman"/>
          </w:rPr>
          <w:t>(UITP, 2019a)</w:t>
        </w:r>
        <w:r w:rsidR="00F42F2F" w:rsidRPr="001A278B">
          <w:rPr>
            <w:webHidden/>
          </w:rPr>
          <w:tab/>
        </w:r>
        <w:r w:rsidR="00F42F2F" w:rsidRPr="001A278B">
          <w:rPr>
            <w:webHidden/>
          </w:rPr>
          <w:fldChar w:fldCharType="begin"/>
        </w:r>
        <w:r w:rsidR="00F42F2F" w:rsidRPr="001A278B">
          <w:rPr>
            <w:webHidden/>
          </w:rPr>
          <w:instrText xml:space="preserve"> PAGEREF _Toc72965739 \h </w:instrText>
        </w:r>
        <w:r w:rsidR="00F42F2F" w:rsidRPr="001A278B">
          <w:rPr>
            <w:webHidden/>
          </w:rPr>
        </w:r>
        <w:r w:rsidR="00F42F2F" w:rsidRPr="001A278B">
          <w:rPr>
            <w:webHidden/>
          </w:rPr>
          <w:fldChar w:fldCharType="separate"/>
        </w:r>
        <w:r w:rsidR="00F42F2F" w:rsidRPr="001A278B">
          <w:rPr>
            <w:webHidden/>
          </w:rPr>
          <w:t>10</w:t>
        </w:r>
        <w:r w:rsidR="00F42F2F" w:rsidRPr="001A278B">
          <w:rPr>
            <w:webHidden/>
          </w:rPr>
          <w:fldChar w:fldCharType="end"/>
        </w:r>
      </w:hyperlink>
    </w:p>
    <w:p w14:paraId="00B03A23" w14:textId="2E23C884" w:rsidR="00F42F2F" w:rsidRPr="001A278B" w:rsidRDefault="00C04B24">
      <w:pPr>
        <w:pStyle w:val="TableofFigures"/>
        <w:tabs>
          <w:tab w:val="right" w:leader="dot" w:pos="9350"/>
        </w:tabs>
        <w:rPr>
          <w:rFonts w:asciiTheme="minorHAnsi" w:hAnsiTheme="minorHAnsi"/>
          <w:sz w:val="22"/>
          <w:lang w:eastAsia="en-US"/>
        </w:rPr>
      </w:pPr>
      <w:hyperlink w:anchor="_Toc72965740" w:history="1">
        <w:r w:rsidR="00F42F2F" w:rsidRPr="001A278B">
          <w:rPr>
            <w:rStyle w:val="Hyperlink"/>
          </w:rPr>
          <w:t xml:space="preserve">Figure </w:t>
        </w:r>
        <w:r w:rsidR="00F42F2F" w:rsidRPr="001A278B">
          <w:rPr>
            <w:rStyle w:val="Hyperlink"/>
            <w:cs/>
          </w:rPr>
          <w:t>‎</w:t>
        </w:r>
        <w:r w:rsidR="00F42F2F" w:rsidRPr="001A278B">
          <w:rPr>
            <w:rStyle w:val="Hyperlink"/>
          </w:rPr>
          <w:t xml:space="preserve">1.3:Global bus fleet composition </w:t>
        </w:r>
        <w:r w:rsidR="00F42F2F" w:rsidRPr="001A278B">
          <w:rPr>
            <w:rStyle w:val="Hyperlink"/>
            <w:rFonts w:cs="Times New Roman"/>
          </w:rPr>
          <w:t>(UITP, 2019a)</w:t>
        </w:r>
        <w:r w:rsidR="00F42F2F" w:rsidRPr="001A278B">
          <w:rPr>
            <w:webHidden/>
          </w:rPr>
          <w:tab/>
        </w:r>
        <w:r w:rsidR="00F42F2F" w:rsidRPr="001A278B">
          <w:rPr>
            <w:webHidden/>
          </w:rPr>
          <w:fldChar w:fldCharType="begin"/>
        </w:r>
        <w:r w:rsidR="00F42F2F" w:rsidRPr="001A278B">
          <w:rPr>
            <w:webHidden/>
          </w:rPr>
          <w:instrText xml:space="preserve"> PAGEREF _Toc72965740 \h </w:instrText>
        </w:r>
        <w:r w:rsidR="00F42F2F" w:rsidRPr="001A278B">
          <w:rPr>
            <w:webHidden/>
          </w:rPr>
        </w:r>
        <w:r w:rsidR="00F42F2F" w:rsidRPr="001A278B">
          <w:rPr>
            <w:webHidden/>
          </w:rPr>
          <w:fldChar w:fldCharType="separate"/>
        </w:r>
        <w:r w:rsidR="00F42F2F" w:rsidRPr="001A278B">
          <w:rPr>
            <w:webHidden/>
          </w:rPr>
          <w:t>11</w:t>
        </w:r>
        <w:r w:rsidR="00F42F2F" w:rsidRPr="001A278B">
          <w:rPr>
            <w:webHidden/>
          </w:rPr>
          <w:fldChar w:fldCharType="end"/>
        </w:r>
      </w:hyperlink>
    </w:p>
    <w:p w14:paraId="03B312A8" w14:textId="710C660F" w:rsidR="00F42F2F" w:rsidRPr="001A278B" w:rsidRDefault="00C04B24">
      <w:pPr>
        <w:pStyle w:val="TableofFigures"/>
        <w:tabs>
          <w:tab w:val="right" w:leader="dot" w:pos="9350"/>
        </w:tabs>
        <w:rPr>
          <w:rFonts w:asciiTheme="minorHAnsi" w:hAnsiTheme="minorHAnsi"/>
          <w:sz w:val="22"/>
          <w:lang w:eastAsia="en-US"/>
        </w:rPr>
      </w:pPr>
      <w:hyperlink w:anchor="_Toc72965741" w:history="1">
        <w:r w:rsidR="00F42F2F" w:rsidRPr="001A278B">
          <w:rPr>
            <w:rStyle w:val="Hyperlink"/>
          </w:rPr>
          <w:t xml:space="preserve">Figure </w:t>
        </w:r>
        <w:r w:rsidR="00F42F2F" w:rsidRPr="001A278B">
          <w:rPr>
            <w:rStyle w:val="Hyperlink"/>
            <w:cs/>
          </w:rPr>
          <w:t>‎</w:t>
        </w:r>
        <w:r w:rsidR="00F42F2F" w:rsidRPr="001A278B">
          <w:rPr>
            <w:rStyle w:val="Hyperlink"/>
          </w:rPr>
          <w:t xml:space="preserve">1.4:Type of energy consumed by global bus fleet </w:t>
        </w:r>
        <w:r w:rsidR="00F42F2F" w:rsidRPr="001A278B">
          <w:rPr>
            <w:rStyle w:val="Hyperlink"/>
            <w:rFonts w:cs="Times New Roman"/>
          </w:rPr>
          <w:t>(UITP, 2019a)</w:t>
        </w:r>
        <w:r w:rsidR="00F42F2F" w:rsidRPr="001A278B">
          <w:rPr>
            <w:webHidden/>
          </w:rPr>
          <w:tab/>
        </w:r>
        <w:r w:rsidR="00F42F2F" w:rsidRPr="001A278B">
          <w:rPr>
            <w:webHidden/>
          </w:rPr>
          <w:fldChar w:fldCharType="begin"/>
        </w:r>
        <w:r w:rsidR="00F42F2F" w:rsidRPr="001A278B">
          <w:rPr>
            <w:webHidden/>
          </w:rPr>
          <w:instrText xml:space="preserve"> PAGEREF _Toc72965741 \h </w:instrText>
        </w:r>
        <w:r w:rsidR="00F42F2F" w:rsidRPr="001A278B">
          <w:rPr>
            <w:webHidden/>
          </w:rPr>
        </w:r>
        <w:r w:rsidR="00F42F2F" w:rsidRPr="001A278B">
          <w:rPr>
            <w:webHidden/>
          </w:rPr>
          <w:fldChar w:fldCharType="separate"/>
        </w:r>
        <w:r w:rsidR="00F42F2F" w:rsidRPr="001A278B">
          <w:rPr>
            <w:webHidden/>
          </w:rPr>
          <w:t>12</w:t>
        </w:r>
        <w:r w:rsidR="00F42F2F" w:rsidRPr="001A278B">
          <w:rPr>
            <w:webHidden/>
          </w:rPr>
          <w:fldChar w:fldCharType="end"/>
        </w:r>
      </w:hyperlink>
    </w:p>
    <w:p w14:paraId="07DF6485" w14:textId="5612A37C" w:rsidR="00F42F2F" w:rsidRPr="001A278B" w:rsidRDefault="00C04B24">
      <w:pPr>
        <w:pStyle w:val="TableofFigures"/>
        <w:tabs>
          <w:tab w:val="right" w:leader="dot" w:pos="9350"/>
        </w:tabs>
        <w:rPr>
          <w:rFonts w:asciiTheme="minorHAnsi" w:hAnsiTheme="minorHAnsi"/>
          <w:sz w:val="22"/>
          <w:lang w:eastAsia="en-US"/>
        </w:rPr>
      </w:pPr>
      <w:hyperlink w:anchor="_Toc72965742" w:history="1">
        <w:r w:rsidR="00F42F2F" w:rsidRPr="001A278B">
          <w:rPr>
            <w:rStyle w:val="Hyperlink"/>
          </w:rPr>
          <w:t xml:space="preserve">Figure </w:t>
        </w:r>
        <w:r w:rsidR="00F42F2F" w:rsidRPr="001A278B">
          <w:rPr>
            <w:rStyle w:val="Hyperlink"/>
            <w:cs/>
          </w:rPr>
          <w:t>‎</w:t>
        </w:r>
        <w:r w:rsidR="00F42F2F" w:rsidRPr="001A278B">
          <w:rPr>
            <w:rStyle w:val="Hyperlink"/>
          </w:rPr>
          <w:t xml:space="preserve">1.5: BRT Evolution </w:t>
        </w:r>
        <w:r w:rsidR="00F42F2F" w:rsidRPr="001A278B">
          <w:rPr>
            <w:rStyle w:val="Hyperlink"/>
            <w:rFonts w:cs="Times New Roman"/>
          </w:rPr>
          <w:t>(BRT Data, 2021)</w:t>
        </w:r>
        <w:r w:rsidR="00F42F2F" w:rsidRPr="001A278B">
          <w:rPr>
            <w:webHidden/>
          </w:rPr>
          <w:tab/>
        </w:r>
        <w:r w:rsidR="00F42F2F" w:rsidRPr="001A278B">
          <w:rPr>
            <w:webHidden/>
          </w:rPr>
          <w:fldChar w:fldCharType="begin"/>
        </w:r>
        <w:r w:rsidR="00F42F2F" w:rsidRPr="001A278B">
          <w:rPr>
            <w:webHidden/>
          </w:rPr>
          <w:instrText xml:space="preserve"> PAGEREF _Toc72965742 \h </w:instrText>
        </w:r>
        <w:r w:rsidR="00F42F2F" w:rsidRPr="001A278B">
          <w:rPr>
            <w:webHidden/>
          </w:rPr>
        </w:r>
        <w:r w:rsidR="00F42F2F" w:rsidRPr="001A278B">
          <w:rPr>
            <w:webHidden/>
          </w:rPr>
          <w:fldChar w:fldCharType="separate"/>
        </w:r>
        <w:r w:rsidR="00F42F2F" w:rsidRPr="001A278B">
          <w:rPr>
            <w:webHidden/>
          </w:rPr>
          <w:t>12</w:t>
        </w:r>
        <w:r w:rsidR="00F42F2F" w:rsidRPr="001A278B">
          <w:rPr>
            <w:webHidden/>
          </w:rPr>
          <w:fldChar w:fldCharType="end"/>
        </w:r>
      </w:hyperlink>
    </w:p>
    <w:p w14:paraId="201FE4C0" w14:textId="1D0FFA17" w:rsidR="00F42F2F" w:rsidRPr="001A278B" w:rsidRDefault="00C04B24">
      <w:pPr>
        <w:pStyle w:val="TableofFigures"/>
        <w:tabs>
          <w:tab w:val="right" w:leader="dot" w:pos="9350"/>
        </w:tabs>
        <w:rPr>
          <w:rFonts w:asciiTheme="minorHAnsi" w:hAnsiTheme="minorHAnsi"/>
          <w:sz w:val="22"/>
          <w:lang w:eastAsia="en-US"/>
        </w:rPr>
      </w:pPr>
      <w:hyperlink w:anchor="_Toc72965743" w:history="1">
        <w:r w:rsidR="00F42F2F" w:rsidRPr="001A278B">
          <w:rPr>
            <w:rStyle w:val="Hyperlink"/>
          </w:rPr>
          <w:t xml:space="preserve">Figure </w:t>
        </w:r>
        <w:r w:rsidR="00F42F2F" w:rsidRPr="001A278B">
          <w:rPr>
            <w:rStyle w:val="Hyperlink"/>
            <w:cs/>
          </w:rPr>
          <w:t>‎</w:t>
        </w:r>
        <w:r w:rsidR="00F42F2F" w:rsidRPr="001A278B">
          <w:rPr>
            <w:rStyle w:val="Hyperlink"/>
          </w:rPr>
          <w:t xml:space="preserve">1.6: Metro system opening by decade </w:t>
        </w:r>
        <w:r w:rsidR="00F42F2F" w:rsidRPr="001A278B">
          <w:rPr>
            <w:rStyle w:val="Hyperlink"/>
            <w:rFonts w:cs="Times New Roman"/>
          </w:rPr>
          <w:t>(UITP, 2018)</w:t>
        </w:r>
        <w:r w:rsidR="00F42F2F" w:rsidRPr="001A278B">
          <w:rPr>
            <w:webHidden/>
          </w:rPr>
          <w:tab/>
        </w:r>
        <w:r w:rsidR="00F42F2F" w:rsidRPr="001A278B">
          <w:rPr>
            <w:webHidden/>
          </w:rPr>
          <w:fldChar w:fldCharType="begin"/>
        </w:r>
        <w:r w:rsidR="00F42F2F" w:rsidRPr="001A278B">
          <w:rPr>
            <w:webHidden/>
          </w:rPr>
          <w:instrText xml:space="preserve"> PAGEREF _Toc72965743 \h </w:instrText>
        </w:r>
        <w:r w:rsidR="00F42F2F" w:rsidRPr="001A278B">
          <w:rPr>
            <w:webHidden/>
          </w:rPr>
        </w:r>
        <w:r w:rsidR="00F42F2F" w:rsidRPr="001A278B">
          <w:rPr>
            <w:webHidden/>
          </w:rPr>
          <w:fldChar w:fldCharType="separate"/>
        </w:r>
        <w:r w:rsidR="00F42F2F" w:rsidRPr="001A278B">
          <w:rPr>
            <w:webHidden/>
          </w:rPr>
          <w:t>13</w:t>
        </w:r>
        <w:r w:rsidR="00F42F2F" w:rsidRPr="001A278B">
          <w:rPr>
            <w:webHidden/>
          </w:rPr>
          <w:fldChar w:fldCharType="end"/>
        </w:r>
      </w:hyperlink>
    </w:p>
    <w:p w14:paraId="02974BD8" w14:textId="4D8E2AB6" w:rsidR="00F42F2F" w:rsidRPr="001A278B" w:rsidRDefault="00C04B24">
      <w:pPr>
        <w:pStyle w:val="TableofFigures"/>
        <w:tabs>
          <w:tab w:val="right" w:leader="dot" w:pos="9350"/>
        </w:tabs>
        <w:rPr>
          <w:rFonts w:asciiTheme="minorHAnsi" w:hAnsiTheme="minorHAnsi"/>
          <w:sz w:val="22"/>
          <w:lang w:eastAsia="en-US"/>
        </w:rPr>
      </w:pPr>
      <w:hyperlink w:anchor="_Toc72965744" w:history="1">
        <w:r w:rsidR="00F42F2F" w:rsidRPr="001A278B">
          <w:rPr>
            <w:rStyle w:val="Hyperlink"/>
          </w:rPr>
          <w:t xml:space="preserve">Figure </w:t>
        </w:r>
        <w:r w:rsidR="00F42F2F" w:rsidRPr="001A278B">
          <w:rPr>
            <w:rStyle w:val="Hyperlink"/>
            <w:cs/>
          </w:rPr>
          <w:t>‎</w:t>
        </w:r>
        <w:r w:rsidR="00F42F2F" w:rsidRPr="001A278B">
          <w:rPr>
            <w:rStyle w:val="Hyperlink"/>
          </w:rPr>
          <w:t xml:space="preserve">1.7: LRT system opening </w:t>
        </w:r>
        <w:r w:rsidR="00F42F2F" w:rsidRPr="001A278B">
          <w:rPr>
            <w:rStyle w:val="Hyperlink"/>
            <w:rFonts w:cs="Times New Roman"/>
          </w:rPr>
          <w:t>(UITP, 2019b)</w:t>
        </w:r>
        <w:r w:rsidR="00F42F2F" w:rsidRPr="001A278B">
          <w:rPr>
            <w:webHidden/>
          </w:rPr>
          <w:tab/>
        </w:r>
        <w:r w:rsidR="00F42F2F" w:rsidRPr="001A278B">
          <w:rPr>
            <w:webHidden/>
          </w:rPr>
          <w:fldChar w:fldCharType="begin"/>
        </w:r>
        <w:r w:rsidR="00F42F2F" w:rsidRPr="001A278B">
          <w:rPr>
            <w:webHidden/>
          </w:rPr>
          <w:instrText xml:space="preserve"> PAGEREF _Toc72965744 \h </w:instrText>
        </w:r>
        <w:r w:rsidR="00F42F2F" w:rsidRPr="001A278B">
          <w:rPr>
            <w:webHidden/>
          </w:rPr>
        </w:r>
        <w:r w:rsidR="00F42F2F" w:rsidRPr="001A278B">
          <w:rPr>
            <w:webHidden/>
          </w:rPr>
          <w:fldChar w:fldCharType="separate"/>
        </w:r>
        <w:r w:rsidR="00F42F2F" w:rsidRPr="001A278B">
          <w:rPr>
            <w:webHidden/>
          </w:rPr>
          <w:t>14</w:t>
        </w:r>
        <w:r w:rsidR="00F42F2F" w:rsidRPr="001A278B">
          <w:rPr>
            <w:webHidden/>
          </w:rPr>
          <w:fldChar w:fldCharType="end"/>
        </w:r>
      </w:hyperlink>
    </w:p>
    <w:p w14:paraId="01454E24" w14:textId="34ABBF0B" w:rsidR="00F42F2F" w:rsidRPr="001A278B" w:rsidRDefault="00C04B24">
      <w:pPr>
        <w:pStyle w:val="TableofFigures"/>
        <w:tabs>
          <w:tab w:val="right" w:leader="dot" w:pos="9350"/>
        </w:tabs>
        <w:rPr>
          <w:rFonts w:asciiTheme="minorHAnsi" w:hAnsiTheme="minorHAnsi"/>
          <w:sz w:val="22"/>
          <w:lang w:eastAsia="en-US"/>
        </w:rPr>
      </w:pPr>
      <w:hyperlink w:anchor="_Toc72965745" w:history="1">
        <w:r w:rsidR="00F42F2F" w:rsidRPr="001A278B">
          <w:rPr>
            <w:rStyle w:val="Hyperlink"/>
          </w:rPr>
          <w:t xml:space="preserve">Figure </w:t>
        </w:r>
        <w:r w:rsidR="00F42F2F" w:rsidRPr="001A278B">
          <w:rPr>
            <w:rStyle w:val="Hyperlink"/>
            <w:cs/>
          </w:rPr>
          <w:t>‎</w:t>
        </w:r>
        <w:r w:rsidR="00F42F2F" w:rsidRPr="001A278B">
          <w:rPr>
            <w:rStyle w:val="Hyperlink"/>
          </w:rPr>
          <w:t>1.8 Example Public Transit Systems.</w:t>
        </w:r>
        <w:r w:rsidR="00F42F2F" w:rsidRPr="001A278B">
          <w:rPr>
            <w:webHidden/>
          </w:rPr>
          <w:tab/>
        </w:r>
        <w:r w:rsidR="00F42F2F" w:rsidRPr="001A278B">
          <w:rPr>
            <w:webHidden/>
          </w:rPr>
          <w:fldChar w:fldCharType="begin"/>
        </w:r>
        <w:r w:rsidR="00F42F2F" w:rsidRPr="001A278B">
          <w:rPr>
            <w:webHidden/>
          </w:rPr>
          <w:instrText xml:space="preserve"> PAGEREF _Toc72965745 \h </w:instrText>
        </w:r>
        <w:r w:rsidR="00F42F2F" w:rsidRPr="001A278B">
          <w:rPr>
            <w:webHidden/>
          </w:rPr>
        </w:r>
        <w:r w:rsidR="00F42F2F" w:rsidRPr="001A278B">
          <w:rPr>
            <w:webHidden/>
          </w:rPr>
          <w:fldChar w:fldCharType="separate"/>
        </w:r>
        <w:r w:rsidR="00F42F2F" w:rsidRPr="001A278B">
          <w:rPr>
            <w:webHidden/>
          </w:rPr>
          <w:t>15</w:t>
        </w:r>
        <w:r w:rsidR="00F42F2F" w:rsidRPr="001A278B">
          <w:rPr>
            <w:webHidden/>
          </w:rPr>
          <w:fldChar w:fldCharType="end"/>
        </w:r>
      </w:hyperlink>
    </w:p>
    <w:p w14:paraId="5AD35A70" w14:textId="4D6C2E8F" w:rsidR="00F42F2F" w:rsidRPr="001A278B" w:rsidRDefault="00C04B24">
      <w:pPr>
        <w:pStyle w:val="TableofFigures"/>
        <w:tabs>
          <w:tab w:val="right" w:leader="dot" w:pos="9350"/>
        </w:tabs>
        <w:rPr>
          <w:rFonts w:asciiTheme="minorHAnsi" w:hAnsiTheme="minorHAnsi"/>
          <w:sz w:val="22"/>
          <w:lang w:eastAsia="en-US"/>
        </w:rPr>
      </w:pPr>
      <w:hyperlink w:anchor="_Toc72965746" w:history="1">
        <w:r w:rsidR="00F42F2F" w:rsidRPr="001A278B">
          <w:rPr>
            <w:rStyle w:val="Hyperlink"/>
          </w:rPr>
          <w:t xml:space="preserve">Figure </w:t>
        </w:r>
        <w:r w:rsidR="00F42F2F" w:rsidRPr="001A278B">
          <w:rPr>
            <w:rStyle w:val="Hyperlink"/>
            <w:cs/>
          </w:rPr>
          <w:t>‎</w:t>
        </w:r>
        <w:r w:rsidR="00F42F2F" w:rsidRPr="001A278B">
          <w:rPr>
            <w:rStyle w:val="Hyperlink"/>
          </w:rPr>
          <w:t>3.1 World Annual Adoption 2020-2050</w:t>
        </w:r>
        <w:r w:rsidR="00F42F2F" w:rsidRPr="001A278B">
          <w:rPr>
            <w:webHidden/>
          </w:rPr>
          <w:tab/>
        </w:r>
        <w:r w:rsidR="00F42F2F" w:rsidRPr="001A278B">
          <w:rPr>
            <w:webHidden/>
          </w:rPr>
          <w:fldChar w:fldCharType="begin"/>
        </w:r>
        <w:r w:rsidR="00F42F2F" w:rsidRPr="001A278B">
          <w:rPr>
            <w:webHidden/>
          </w:rPr>
          <w:instrText xml:space="preserve"> PAGEREF _Toc72965746 \h </w:instrText>
        </w:r>
        <w:r w:rsidR="00F42F2F" w:rsidRPr="001A278B">
          <w:rPr>
            <w:webHidden/>
          </w:rPr>
        </w:r>
        <w:r w:rsidR="00F42F2F" w:rsidRPr="001A278B">
          <w:rPr>
            <w:webHidden/>
          </w:rPr>
          <w:fldChar w:fldCharType="separate"/>
        </w:r>
        <w:r w:rsidR="00F42F2F" w:rsidRPr="001A278B">
          <w:rPr>
            <w:webHidden/>
          </w:rPr>
          <w:t>41</w:t>
        </w:r>
        <w:r w:rsidR="00F42F2F" w:rsidRPr="001A278B">
          <w:rPr>
            <w:webHidden/>
          </w:rPr>
          <w:fldChar w:fldCharType="end"/>
        </w:r>
      </w:hyperlink>
    </w:p>
    <w:p w14:paraId="794158FA" w14:textId="4FE5D391" w:rsidR="00F42F2F" w:rsidRPr="001A278B" w:rsidRDefault="00C04B24">
      <w:pPr>
        <w:pStyle w:val="TableofFigures"/>
        <w:tabs>
          <w:tab w:val="right" w:leader="dot" w:pos="9350"/>
        </w:tabs>
        <w:rPr>
          <w:rFonts w:asciiTheme="minorHAnsi" w:hAnsiTheme="minorHAnsi"/>
          <w:sz w:val="22"/>
          <w:lang w:eastAsia="en-US"/>
        </w:rPr>
      </w:pPr>
      <w:hyperlink w:anchor="_Toc72965747" w:history="1">
        <w:r w:rsidR="00F42F2F" w:rsidRPr="001A278B">
          <w:rPr>
            <w:rStyle w:val="Hyperlink"/>
          </w:rPr>
          <w:t xml:space="preserve">Figure </w:t>
        </w:r>
        <w:r w:rsidR="00F42F2F" w:rsidRPr="001A278B">
          <w:rPr>
            <w:rStyle w:val="Hyperlink"/>
            <w:cs/>
          </w:rPr>
          <w:t>‎</w:t>
        </w:r>
        <w:r w:rsidR="00F42F2F" w:rsidRPr="001A278B">
          <w:rPr>
            <w:rStyle w:val="Hyperlink"/>
          </w:rPr>
          <w:t>3.2 World Annual</w:t>
        </w:r>
        <w:r w:rsidR="00F42F2F" w:rsidRPr="001A278B">
          <w:rPr>
            <w:rStyle w:val="Hyperlink"/>
            <w:vertAlign w:val="subscript"/>
          </w:rPr>
          <w:t xml:space="preserve"> </w:t>
        </w:r>
        <w:r w:rsidR="00F42F2F" w:rsidRPr="001A278B">
          <w:rPr>
            <w:rStyle w:val="Hyperlink"/>
          </w:rPr>
          <w:t>Greenhouse Gas Emissions Reduction</w:t>
        </w:r>
        <w:r w:rsidR="00F42F2F" w:rsidRPr="001A278B">
          <w:rPr>
            <w:webHidden/>
          </w:rPr>
          <w:tab/>
        </w:r>
        <w:r w:rsidR="00F42F2F" w:rsidRPr="001A278B">
          <w:rPr>
            <w:webHidden/>
          </w:rPr>
          <w:fldChar w:fldCharType="begin"/>
        </w:r>
        <w:r w:rsidR="00F42F2F" w:rsidRPr="001A278B">
          <w:rPr>
            <w:webHidden/>
          </w:rPr>
          <w:instrText xml:space="preserve"> PAGEREF _Toc72965747 \h </w:instrText>
        </w:r>
        <w:r w:rsidR="00F42F2F" w:rsidRPr="001A278B">
          <w:rPr>
            <w:webHidden/>
          </w:rPr>
        </w:r>
        <w:r w:rsidR="00F42F2F" w:rsidRPr="001A278B">
          <w:rPr>
            <w:webHidden/>
          </w:rPr>
          <w:fldChar w:fldCharType="separate"/>
        </w:r>
        <w:r w:rsidR="00F42F2F" w:rsidRPr="001A278B">
          <w:rPr>
            <w:webHidden/>
          </w:rPr>
          <w:t>43</w:t>
        </w:r>
        <w:r w:rsidR="00F42F2F" w:rsidRPr="001A278B">
          <w:rPr>
            <w:webHidden/>
          </w:rPr>
          <w:fldChar w:fldCharType="end"/>
        </w:r>
      </w:hyperlink>
    </w:p>
    <w:p w14:paraId="5AFF5F83" w14:textId="4121D0E2" w:rsidR="00F42F2F" w:rsidRPr="001A278B" w:rsidRDefault="00C04B24">
      <w:pPr>
        <w:pStyle w:val="TableofFigures"/>
        <w:tabs>
          <w:tab w:val="right" w:leader="dot" w:pos="9350"/>
        </w:tabs>
        <w:rPr>
          <w:rFonts w:asciiTheme="minorHAnsi" w:hAnsiTheme="minorHAnsi"/>
          <w:sz w:val="22"/>
          <w:lang w:eastAsia="en-US"/>
        </w:rPr>
      </w:pPr>
      <w:hyperlink w:anchor="_Toc72965748" w:history="1">
        <w:r w:rsidR="00F42F2F" w:rsidRPr="001A278B">
          <w:rPr>
            <w:rStyle w:val="Hyperlink"/>
          </w:rPr>
          <w:t xml:space="preserve">Figure </w:t>
        </w:r>
        <w:r w:rsidR="00F42F2F" w:rsidRPr="001A278B">
          <w:rPr>
            <w:rStyle w:val="Hyperlink"/>
            <w:cs/>
          </w:rPr>
          <w:t>‎</w:t>
        </w:r>
        <w:r w:rsidR="00F42F2F" w:rsidRPr="001A278B">
          <w:rPr>
            <w:rStyle w:val="Hyperlink"/>
          </w:rPr>
          <w:t>3.3 Operating Costs Over Time</w:t>
        </w:r>
        <w:r w:rsidR="00F42F2F" w:rsidRPr="001A278B">
          <w:rPr>
            <w:webHidden/>
          </w:rPr>
          <w:tab/>
        </w:r>
        <w:r w:rsidR="00F42F2F" w:rsidRPr="001A278B">
          <w:rPr>
            <w:webHidden/>
          </w:rPr>
          <w:fldChar w:fldCharType="begin"/>
        </w:r>
        <w:r w:rsidR="00F42F2F" w:rsidRPr="001A278B">
          <w:rPr>
            <w:webHidden/>
          </w:rPr>
          <w:instrText xml:space="preserve"> PAGEREF _Toc72965748 \h </w:instrText>
        </w:r>
        <w:r w:rsidR="00F42F2F" w:rsidRPr="001A278B">
          <w:rPr>
            <w:webHidden/>
          </w:rPr>
        </w:r>
        <w:r w:rsidR="00F42F2F" w:rsidRPr="001A278B">
          <w:rPr>
            <w:webHidden/>
          </w:rPr>
          <w:fldChar w:fldCharType="separate"/>
        </w:r>
        <w:r w:rsidR="00F42F2F" w:rsidRPr="001A278B">
          <w:rPr>
            <w:webHidden/>
          </w:rPr>
          <w:t>44</w:t>
        </w:r>
        <w:r w:rsidR="00F42F2F" w:rsidRPr="001A278B">
          <w:rPr>
            <w:webHidden/>
          </w:rPr>
          <w:fldChar w:fldCharType="end"/>
        </w:r>
      </w:hyperlink>
    </w:p>
    <w:p w14:paraId="5AD133BD" w14:textId="120005A0" w:rsidR="00640665" w:rsidRPr="001A278B" w:rsidRDefault="00F15AEE" w:rsidP="00483FFA">
      <w:r w:rsidRPr="001A278B">
        <w:fldChar w:fldCharType="end"/>
      </w:r>
    </w:p>
    <w:p w14:paraId="6055DED9" w14:textId="24973E3A" w:rsidR="006A4A08" w:rsidRPr="001A278B" w:rsidRDefault="00C23CAC" w:rsidP="00EB247F">
      <w:pPr>
        <w:pStyle w:val="Heading1"/>
        <w:numPr>
          <w:ilvl w:val="0"/>
          <w:numId w:val="0"/>
        </w:numPr>
      </w:pPr>
      <w:bookmarkStart w:id="1" w:name="_Toc72966183"/>
      <w:r w:rsidRPr="001A278B">
        <w:t xml:space="preserve">List of </w:t>
      </w:r>
      <w:r w:rsidR="2D56E7D4" w:rsidRPr="001A278B">
        <w:t>Tables</w:t>
      </w:r>
      <w:bookmarkEnd w:id="1"/>
    </w:p>
    <w:p w14:paraId="3C63D915" w14:textId="41EEE760" w:rsidR="00F42F2F" w:rsidRPr="001A278B" w:rsidRDefault="00F42F2F">
      <w:pPr>
        <w:pStyle w:val="TableofFigures"/>
        <w:tabs>
          <w:tab w:val="right" w:leader="dot" w:pos="9350"/>
        </w:tabs>
        <w:rPr>
          <w:rFonts w:asciiTheme="minorHAnsi" w:hAnsiTheme="minorHAnsi"/>
          <w:sz w:val="22"/>
          <w:lang w:eastAsia="en-US"/>
        </w:rPr>
      </w:pPr>
      <w:r w:rsidRPr="001A278B">
        <w:fldChar w:fldCharType="begin"/>
      </w:r>
      <w:r w:rsidRPr="001A278B">
        <w:instrText xml:space="preserve"> TOC \h \z \c "Table" </w:instrText>
      </w:r>
      <w:r w:rsidRPr="001A278B">
        <w:fldChar w:fldCharType="separate"/>
      </w:r>
      <w:hyperlink w:anchor="_Toc72965755" w:history="1">
        <w:r w:rsidRPr="001A278B">
          <w:rPr>
            <w:rStyle w:val="Hyperlink"/>
          </w:rPr>
          <w:t xml:space="preserve">Table </w:t>
        </w:r>
        <w:r w:rsidRPr="001A278B">
          <w:rPr>
            <w:rStyle w:val="Hyperlink"/>
            <w:cs/>
          </w:rPr>
          <w:t>‎</w:t>
        </w:r>
        <w:r w:rsidRPr="001A278B">
          <w:rPr>
            <w:rStyle w:val="Hyperlink"/>
          </w:rPr>
          <w:t>1.1 Current Global Modal Share and Adoption of Public Transit in billion pkm</w:t>
        </w:r>
        <w:r w:rsidRPr="001A278B">
          <w:rPr>
            <w:webHidden/>
          </w:rPr>
          <w:tab/>
        </w:r>
        <w:r w:rsidRPr="001A278B">
          <w:rPr>
            <w:webHidden/>
          </w:rPr>
          <w:fldChar w:fldCharType="begin"/>
        </w:r>
        <w:r w:rsidRPr="001A278B">
          <w:rPr>
            <w:webHidden/>
          </w:rPr>
          <w:instrText xml:space="preserve"> PAGEREF _Toc72965755 \h </w:instrText>
        </w:r>
        <w:r w:rsidRPr="001A278B">
          <w:rPr>
            <w:webHidden/>
          </w:rPr>
        </w:r>
        <w:r w:rsidRPr="001A278B">
          <w:rPr>
            <w:webHidden/>
          </w:rPr>
          <w:fldChar w:fldCharType="separate"/>
        </w:r>
        <w:r w:rsidRPr="001A278B">
          <w:rPr>
            <w:webHidden/>
          </w:rPr>
          <w:t>16</w:t>
        </w:r>
        <w:r w:rsidRPr="001A278B">
          <w:rPr>
            <w:webHidden/>
          </w:rPr>
          <w:fldChar w:fldCharType="end"/>
        </w:r>
      </w:hyperlink>
    </w:p>
    <w:p w14:paraId="5D8BD5E4" w14:textId="73B7D702" w:rsidR="00F42F2F" w:rsidRPr="001A278B" w:rsidRDefault="00C04B24">
      <w:pPr>
        <w:pStyle w:val="TableofFigures"/>
        <w:tabs>
          <w:tab w:val="right" w:leader="dot" w:pos="9350"/>
        </w:tabs>
        <w:rPr>
          <w:rFonts w:asciiTheme="minorHAnsi" w:hAnsiTheme="minorHAnsi"/>
          <w:sz w:val="22"/>
          <w:lang w:eastAsia="en-US"/>
        </w:rPr>
      </w:pPr>
      <w:hyperlink w:anchor="_Toc72965756" w:history="1">
        <w:r w:rsidR="00F42F2F" w:rsidRPr="001A278B">
          <w:rPr>
            <w:rStyle w:val="Hyperlink"/>
          </w:rPr>
          <w:t xml:space="preserve">Table </w:t>
        </w:r>
        <w:r w:rsidR="00F42F2F" w:rsidRPr="001A278B">
          <w:rPr>
            <w:rStyle w:val="Hyperlink"/>
            <w:cs/>
          </w:rPr>
          <w:t>‎</w:t>
        </w:r>
        <w:r w:rsidR="00F42F2F" w:rsidRPr="001A278B">
          <w:rPr>
            <w:rStyle w:val="Hyperlink"/>
          </w:rPr>
          <w:t>1.2 Urban Passenger Mode Comparison</w:t>
        </w:r>
        <w:r w:rsidR="00F42F2F" w:rsidRPr="001A278B">
          <w:rPr>
            <w:webHidden/>
          </w:rPr>
          <w:tab/>
        </w:r>
        <w:r w:rsidR="00F42F2F" w:rsidRPr="001A278B">
          <w:rPr>
            <w:webHidden/>
          </w:rPr>
          <w:fldChar w:fldCharType="begin"/>
        </w:r>
        <w:r w:rsidR="00F42F2F" w:rsidRPr="001A278B">
          <w:rPr>
            <w:webHidden/>
          </w:rPr>
          <w:instrText xml:space="preserve"> PAGEREF _Toc72965756 \h </w:instrText>
        </w:r>
        <w:r w:rsidR="00F42F2F" w:rsidRPr="001A278B">
          <w:rPr>
            <w:webHidden/>
          </w:rPr>
        </w:r>
        <w:r w:rsidR="00F42F2F" w:rsidRPr="001A278B">
          <w:rPr>
            <w:webHidden/>
          </w:rPr>
          <w:fldChar w:fldCharType="separate"/>
        </w:r>
        <w:r w:rsidR="00F42F2F" w:rsidRPr="001A278B">
          <w:rPr>
            <w:webHidden/>
          </w:rPr>
          <w:t>24</w:t>
        </w:r>
        <w:r w:rsidR="00F42F2F" w:rsidRPr="001A278B">
          <w:rPr>
            <w:webHidden/>
          </w:rPr>
          <w:fldChar w:fldCharType="end"/>
        </w:r>
      </w:hyperlink>
    </w:p>
    <w:p w14:paraId="58996ECF" w14:textId="48DDA758" w:rsidR="00F42F2F" w:rsidRPr="001A278B" w:rsidRDefault="00C04B24">
      <w:pPr>
        <w:pStyle w:val="TableofFigures"/>
        <w:tabs>
          <w:tab w:val="right" w:leader="dot" w:pos="9350"/>
        </w:tabs>
        <w:rPr>
          <w:rFonts w:asciiTheme="minorHAnsi" w:hAnsiTheme="minorHAnsi"/>
          <w:sz w:val="22"/>
          <w:lang w:eastAsia="en-US"/>
        </w:rPr>
      </w:pPr>
      <w:hyperlink w:anchor="_Toc72965757" w:history="1">
        <w:r w:rsidR="00F42F2F" w:rsidRPr="001A278B">
          <w:rPr>
            <w:rStyle w:val="Hyperlink"/>
          </w:rPr>
          <w:t xml:space="preserve">Table </w:t>
        </w:r>
        <w:r w:rsidR="00F42F2F" w:rsidRPr="001A278B">
          <w:rPr>
            <w:rStyle w:val="Hyperlink"/>
            <w:cs/>
          </w:rPr>
          <w:t>‎</w:t>
        </w:r>
        <w:r w:rsidR="00F42F2F" w:rsidRPr="001A278B">
          <w:rPr>
            <w:rStyle w:val="Hyperlink"/>
          </w:rPr>
          <w:t>2.1 Global and Regional TAM, in billion pkm</w:t>
        </w:r>
        <w:r w:rsidR="00F42F2F" w:rsidRPr="001A278B">
          <w:rPr>
            <w:webHidden/>
          </w:rPr>
          <w:tab/>
        </w:r>
        <w:r w:rsidR="00F42F2F" w:rsidRPr="001A278B">
          <w:rPr>
            <w:webHidden/>
          </w:rPr>
          <w:fldChar w:fldCharType="begin"/>
        </w:r>
        <w:r w:rsidR="00F42F2F" w:rsidRPr="001A278B">
          <w:rPr>
            <w:webHidden/>
          </w:rPr>
          <w:instrText xml:space="preserve"> PAGEREF _Toc72965757 \h </w:instrText>
        </w:r>
        <w:r w:rsidR="00F42F2F" w:rsidRPr="001A278B">
          <w:rPr>
            <w:webHidden/>
          </w:rPr>
        </w:r>
        <w:r w:rsidR="00F42F2F" w:rsidRPr="001A278B">
          <w:rPr>
            <w:webHidden/>
          </w:rPr>
          <w:fldChar w:fldCharType="separate"/>
        </w:r>
        <w:r w:rsidR="00F42F2F" w:rsidRPr="001A278B">
          <w:rPr>
            <w:webHidden/>
          </w:rPr>
          <w:t>29</w:t>
        </w:r>
        <w:r w:rsidR="00F42F2F" w:rsidRPr="001A278B">
          <w:rPr>
            <w:webHidden/>
          </w:rPr>
          <w:fldChar w:fldCharType="end"/>
        </w:r>
      </w:hyperlink>
    </w:p>
    <w:p w14:paraId="113CD305" w14:textId="169D3D9E" w:rsidR="00F42F2F" w:rsidRPr="001A278B" w:rsidRDefault="00C04B24">
      <w:pPr>
        <w:pStyle w:val="TableofFigures"/>
        <w:tabs>
          <w:tab w:val="right" w:leader="dot" w:pos="9350"/>
        </w:tabs>
        <w:rPr>
          <w:rFonts w:asciiTheme="minorHAnsi" w:hAnsiTheme="minorHAnsi"/>
          <w:sz w:val="22"/>
          <w:lang w:eastAsia="en-US"/>
        </w:rPr>
      </w:pPr>
      <w:hyperlink w:anchor="_Toc72965758" w:history="1">
        <w:r w:rsidR="00F42F2F" w:rsidRPr="001A278B">
          <w:rPr>
            <w:rStyle w:val="Hyperlink"/>
          </w:rPr>
          <w:t xml:space="preserve">Table </w:t>
        </w:r>
        <w:r w:rsidR="00F42F2F" w:rsidRPr="001A278B">
          <w:rPr>
            <w:rStyle w:val="Hyperlink"/>
            <w:cs/>
          </w:rPr>
          <w:t>‎</w:t>
        </w:r>
        <w:r w:rsidR="00F42F2F" w:rsidRPr="001A278B">
          <w:rPr>
            <w:rStyle w:val="Hyperlink"/>
          </w:rPr>
          <w:t>2.2 Climate Inputs</w:t>
        </w:r>
        <w:r w:rsidR="00F42F2F" w:rsidRPr="001A278B">
          <w:rPr>
            <w:webHidden/>
          </w:rPr>
          <w:tab/>
        </w:r>
        <w:r w:rsidR="00F42F2F" w:rsidRPr="001A278B">
          <w:rPr>
            <w:webHidden/>
          </w:rPr>
          <w:fldChar w:fldCharType="begin"/>
        </w:r>
        <w:r w:rsidR="00F42F2F" w:rsidRPr="001A278B">
          <w:rPr>
            <w:webHidden/>
          </w:rPr>
          <w:instrText xml:space="preserve"> PAGEREF _Toc72965758 \h </w:instrText>
        </w:r>
        <w:r w:rsidR="00F42F2F" w:rsidRPr="001A278B">
          <w:rPr>
            <w:webHidden/>
          </w:rPr>
        </w:r>
        <w:r w:rsidR="00F42F2F" w:rsidRPr="001A278B">
          <w:rPr>
            <w:webHidden/>
          </w:rPr>
          <w:fldChar w:fldCharType="separate"/>
        </w:r>
        <w:r w:rsidR="00F42F2F" w:rsidRPr="001A278B">
          <w:rPr>
            <w:webHidden/>
          </w:rPr>
          <w:t>33</w:t>
        </w:r>
        <w:r w:rsidR="00F42F2F" w:rsidRPr="001A278B">
          <w:rPr>
            <w:webHidden/>
          </w:rPr>
          <w:fldChar w:fldCharType="end"/>
        </w:r>
      </w:hyperlink>
    </w:p>
    <w:p w14:paraId="657815CB" w14:textId="395AD1B5" w:rsidR="00F42F2F" w:rsidRPr="001A278B" w:rsidRDefault="00C04B24">
      <w:pPr>
        <w:pStyle w:val="TableofFigures"/>
        <w:tabs>
          <w:tab w:val="right" w:leader="dot" w:pos="9350"/>
        </w:tabs>
        <w:rPr>
          <w:rFonts w:asciiTheme="minorHAnsi" w:hAnsiTheme="minorHAnsi"/>
          <w:sz w:val="22"/>
          <w:lang w:eastAsia="en-US"/>
        </w:rPr>
      </w:pPr>
      <w:hyperlink w:anchor="_Toc72965759" w:history="1">
        <w:r w:rsidR="00F42F2F" w:rsidRPr="001A278B">
          <w:rPr>
            <w:rStyle w:val="Hyperlink"/>
          </w:rPr>
          <w:t xml:space="preserve">Table </w:t>
        </w:r>
        <w:r w:rsidR="00F42F2F" w:rsidRPr="001A278B">
          <w:rPr>
            <w:rStyle w:val="Hyperlink"/>
            <w:cs/>
          </w:rPr>
          <w:t>‎</w:t>
        </w:r>
        <w:r w:rsidR="00F42F2F" w:rsidRPr="001A278B">
          <w:rPr>
            <w:rStyle w:val="Hyperlink"/>
          </w:rPr>
          <w:t>2.3 Financial Inputs for Conventional Technologies</w:t>
        </w:r>
        <w:r w:rsidR="00F42F2F" w:rsidRPr="001A278B">
          <w:rPr>
            <w:webHidden/>
          </w:rPr>
          <w:tab/>
        </w:r>
        <w:r w:rsidR="00F42F2F" w:rsidRPr="001A278B">
          <w:rPr>
            <w:webHidden/>
          </w:rPr>
          <w:fldChar w:fldCharType="begin"/>
        </w:r>
        <w:r w:rsidR="00F42F2F" w:rsidRPr="001A278B">
          <w:rPr>
            <w:webHidden/>
          </w:rPr>
          <w:instrText xml:space="preserve"> PAGEREF _Toc72965759 \h </w:instrText>
        </w:r>
        <w:r w:rsidR="00F42F2F" w:rsidRPr="001A278B">
          <w:rPr>
            <w:webHidden/>
          </w:rPr>
        </w:r>
        <w:r w:rsidR="00F42F2F" w:rsidRPr="001A278B">
          <w:rPr>
            <w:webHidden/>
          </w:rPr>
          <w:fldChar w:fldCharType="separate"/>
        </w:r>
        <w:r w:rsidR="00F42F2F" w:rsidRPr="001A278B">
          <w:rPr>
            <w:webHidden/>
          </w:rPr>
          <w:t>35</w:t>
        </w:r>
        <w:r w:rsidR="00F42F2F" w:rsidRPr="001A278B">
          <w:rPr>
            <w:webHidden/>
          </w:rPr>
          <w:fldChar w:fldCharType="end"/>
        </w:r>
      </w:hyperlink>
    </w:p>
    <w:p w14:paraId="4AE908AD" w14:textId="73804E9B" w:rsidR="00F42F2F" w:rsidRPr="001A278B" w:rsidRDefault="00C04B24">
      <w:pPr>
        <w:pStyle w:val="TableofFigures"/>
        <w:tabs>
          <w:tab w:val="right" w:leader="dot" w:pos="9350"/>
        </w:tabs>
        <w:rPr>
          <w:rFonts w:asciiTheme="minorHAnsi" w:hAnsiTheme="minorHAnsi"/>
          <w:sz w:val="22"/>
          <w:lang w:eastAsia="en-US"/>
        </w:rPr>
      </w:pPr>
      <w:hyperlink w:anchor="_Toc72965760" w:history="1">
        <w:r w:rsidR="00F42F2F" w:rsidRPr="001A278B">
          <w:rPr>
            <w:rStyle w:val="Hyperlink"/>
          </w:rPr>
          <w:t xml:space="preserve">Table </w:t>
        </w:r>
        <w:r w:rsidR="00F42F2F" w:rsidRPr="001A278B">
          <w:rPr>
            <w:rStyle w:val="Hyperlink"/>
            <w:cs/>
          </w:rPr>
          <w:t>‎</w:t>
        </w:r>
        <w:r w:rsidR="00F42F2F" w:rsidRPr="001A278B">
          <w:rPr>
            <w:rStyle w:val="Hyperlink"/>
          </w:rPr>
          <w:t>2.4 Financial Inputs for Solution</w:t>
        </w:r>
        <w:r w:rsidR="00F42F2F" w:rsidRPr="001A278B">
          <w:rPr>
            <w:webHidden/>
          </w:rPr>
          <w:tab/>
        </w:r>
        <w:r w:rsidR="00F42F2F" w:rsidRPr="001A278B">
          <w:rPr>
            <w:webHidden/>
          </w:rPr>
          <w:fldChar w:fldCharType="begin"/>
        </w:r>
        <w:r w:rsidR="00F42F2F" w:rsidRPr="001A278B">
          <w:rPr>
            <w:webHidden/>
          </w:rPr>
          <w:instrText xml:space="preserve"> PAGEREF _Toc72965760 \h </w:instrText>
        </w:r>
        <w:r w:rsidR="00F42F2F" w:rsidRPr="001A278B">
          <w:rPr>
            <w:webHidden/>
          </w:rPr>
        </w:r>
        <w:r w:rsidR="00F42F2F" w:rsidRPr="001A278B">
          <w:rPr>
            <w:webHidden/>
          </w:rPr>
          <w:fldChar w:fldCharType="separate"/>
        </w:r>
        <w:r w:rsidR="00F42F2F" w:rsidRPr="001A278B">
          <w:rPr>
            <w:webHidden/>
          </w:rPr>
          <w:t>36</w:t>
        </w:r>
        <w:r w:rsidR="00F42F2F" w:rsidRPr="001A278B">
          <w:rPr>
            <w:webHidden/>
          </w:rPr>
          <w:fldChar w:fldCharType="end"/>
        </w:r>
      </w:hyperlink>
    </w:p>
    <w:p w14:paraId="68FEBF52" w14:textId="363B8C3D" w:rsidR="00F42F2F" w:rsidRPr="001A278B" w:rsidRDefault="00C04B24">
      <w:pPr>
        <w:pStyle w:val="TableofFigures"/>
        <w:tabs>
          <w:tab w:val="right" w:leader="dot" w:pos="9350"/>
        </w:tabs>
        <w:rPr>
          <w:rFonts w:asciiTheme="minorHAnsi" w:hAnsiTheme="minorHAnsi"/>
          <w:sz w:val="22"/>
          <w:lang w:eastAsia="en-US"/>
        </w:rPr>
      </w:pPr>
      <w:hyperlink w:anchor="_Toc72965761" w:history="1">
        <w:r w:rsidR="00F42F2F" w:rsidRPr="001A278B">
          <w:rPr>
            <w:rStyle w:val="Hyperlink"/>
          </w:rPr>
          <w:t xml:space="preserve">Table </w:t>
        </w:r>
        <w:r w:rsidR="00F42F2F" w:rsidRPr="001A278B">
          <w:rPr>
            <w:rStyle w:val="Hyperlink"/>
            <w:cs/>
          </w:rPr>
          <w:t>‎</w:t>
        </w:r>
        <w:r w:rsidR="00F42F2F" w:rsidRPr="001A278B">
          <w:rPr>
            <w:rStyle w:val="Hyperlink"/>
          </w:rPr>
          <w:t>2.5 Technical Inputs</w:t>
        </w:r>
        <w:r w:rsidR="00F42F2F" w:rsidRPr="001A278B">
          <w:rPr>
            <w:webHidden/>
          </w:rPr>
          <w:tab/>
        </w:r>
        <w:r w:rsidR="00F42F2F" w:rsidRPr="001A278B">
          <w:rPr>
            <w:webHidden/>
          </w:rPr>
          <w:fldChar w:fldCharType="begin"/>
        </w:r>
        <w:r w:rsidR="00F42F2F" w:rsidRPr="001A278B">
          <w:rPr>
            <w:webHidden/>
          </w:rPr>
          <w:instrText xml:space="preserve"> PAGEREF _Toc72965761 \h </w:instrText>
        </w:r>
        <w:r w:rsidR="00F42F2F" w:rsidRPr="001A278B">
          <w:rPr>
            <w:webHidden/>
          </w:rPr>
        </w:r>
        <w:r w:rsidR="00F42F2F" w:rsidRPr="001A278B">
          <w:rPr>
            <w:webHidden/>
          </w:rPr>
          <w:fldChar w:fldCharType="separate"/>
        </w:r>
        <w:r w:rsidR="00F42F2F" w:rsidRPr="001A278B">
          <w:rPr>
            <w:webHidden/>
          </w:rPr>
          <w:t>37</w:t>
        </w:r>
        <w:r w:rsidR="00F42F2F" w:rsidRPr="001A278B">
          <w:rPr>
            <w:webHidden/>
          </w:rPr>
          <w:fldChar w:fldCharType="end"/>
        </w:r>
      </w:hyperlink>
    </w:p>
    <w:p w14:paraId="0FFE8AE7" w14:textId="6EDC1419" w:rsidR="00F42F2F" w:rsidRPr="001A278B" w:rsidRDefault="00C04B24">
      <w:pPr>
        <w:pStyle w:val="TableofFigures"/>
        <w:tabs>
          <w:tab w:val="right" w:leader="dot" w:pos="9350"/>
        </w:tabs>
        <w:rPr>
          <w:rFonts w:asciiTheme="minorHAnsi" w:hAnsiTheme="minorHAnsi"/>
          <w:sz w:val="22"/>
          <w:lang w:eastAsia="en-US"/>
        </w:rPr>
      </w:pPr>
      <w:hyperlink w:anchor="_Toc72965762" w:history="1">
        <w:r w:rsidR="00F42F2F" w:rsidRPr="001A278B">
          <w:rPr>
            <w:rStyle w:val="Hyperlink"/>
          </w:rPr>
          <w:t xml:space="preserve">Table </w:t>
        </w:r>
        <w:r w:rsidR="00F42F2F" w:rsidRPr="001A278B">
          <w:rPr>
            <w:rStyle w:val="Hyperlink"/>
            <w:cs/>
          </w:rPr>
          <w:t>‎</w:t>
        </w:r>
        <w:r w:rsidR="00F42F2F" w:rsidRPr="001A278B">
          <w:rPr>
            <w:rStyle w:val="Hyperlink"/>
          </w:rPr>
          <w:t>3.1 World Adoption of the Solution</w:t>
        </w:r>
        <w:r w:rsidR="00F42F2F" w:rsidRPr="001A278B">
          <w:rPr>
            <w:webHidden/>
          </w:rPr>
          <w:tab/>
        </w:r>
        <w:r w:rsidR="00F42F2F" w:rsidRPr="001A278B">
          <w:rPr>
            <w:webHidden/>
          </w:rPr>
          <w:fldChar w:fldCharType="begin"/>
        </w:r>
        <w:r w:rsidR="00F42F2F" w:rsidRPr="001A278B">
          <w:rPr>
            <w:webHidden/>
          </w:rPr>
          <w:instrText xml:space="preserve"> PAGEREF _Toc72965762 \h </w:instrText>
        </w:r>
        <w:r w:rsidR="00F42F2F" w:rsidRPr="001A278B">
          <w:rPr>
            <w:webHidden/>
          </w:rPr>
        </w:r>
        <w:r w:rsidR="00F42F2F" w:rsidRPr="001A278B">
          <w:rPr>
            <w:webHidden/>
          </w:rPr>
          <w:fldChar w:fldCharType="separate"/>
        </w:r>
        <w:r w:rsidR="00F42F2F" w:rsidRPr="001A278B">
          <w:rPr>
            <w:webHidden/>
          </w:rPr>
          <w:t>40</w:t>
        </w:r>
        <w:r w:rsidR="00F42F2F" w:rsidRPr="001A278B">
          <w:rPr>
            <w:webHidden/>
          </w:rPr>
          <w:fldChar w:fldCharType="end"/>
        </w:r>
      </w:hyperlink>
    </w:p>
    <w:p w14:paraId="332378CA" w14:textId="64C81A3F" w:rsidR="00F42F2F" w:rsidRPr="001A278B" w:rsidRDefault="00C04B24">
      <w:pPr>
        <w:pStyle w:val="TableofFigures"/>
        <w:tabs>
          <w:tab w:val="right" w:leader="dot" w:pos="9350"/>
        </w:tabs>
        <w:rPr>
          <w:rFonts w:asciiTheme="minorHAnsi" w:hAnsiTheme="minorHAnsi"/>
          <w:sz w:val="22"/>
          <w:lang w:eastAsia="en-US"/>
        </w:rPr>
      </w:pPr>
      <w:hyperlink w:anchor="_Toc72965763" w:history="1">
        <w:r w:rsidR="00F42F2F" w:rsidRPr="001A278B">
          <w:rPr>
            <w:rStyle w:val="Hyperlink"/>
          </w:rPr>
          <w:t xml:space="preserve">Table </w:t>
        </w:r>
        <w:r w:rsidR="00F42F2F" w:rsidRPr="001A278B">
          <w:rPr>
            <w:rStyle w:val="Hyperlink"/>
            <w:cs/>
          </w:rPr>
          <w:t>‎</w:t>
        </w:r>
        <w:r w:rsidR="00F42F2F" w:rsidRPr="001A278B">
          <w:rPr>
            <w:rStyle w:val="Hyperlink"/>
          </w:rPr>
          <w:t>3.2 Climate Impacts</w:t>
        </w:r>
        <w:r w:rsidR="00F42F2F" w:rsidRPr="001A278B">
          <w:rPr>
            <w:webHidden/>
          </w:rPr>
          <w:tab/>
        </w:r>
        <w:r w:rsidR="00F42F2F" w:rsidRPr="001A278B">
          <w:rPr>
            <w:webHidden/>
          </w:rPr>
          <w:fldChar w:fldCharType="begin"/>
        </w:r>
        <w:r w:rsidR="00F42F2F" w:rsidRPr="001A278B">
          <w:rPr>
            <w:webHidden/>
          </w:rPr>
          <w:instrText xml:space="preserve"> PAGEREF _Toc72965763 \h </w:instrText>
        </w:r>
        <w:r w:rsidR="00F42F2F" w:rsidRPr="001A278B">
          <w:rPr>
            <w:webHidden/>
          </w:rPr>
        </w:r>
        <w:r w:rsidR="00F42F2F" w:rsidRPr="001A278B">
          <w:rPr>
            <w:webHidden/>
          </w:rPr>
          <w:fldChar w:fldCharType="separate"/>
        </w:r>
        <w:r w:rsidR="00F42F2F" w:rsidRPr="001A278B">
          <w:rPr>
            <w:webHidden/>
          </w:rPr>
          <w:t>41</w:t>
        </w:r>
        <w:r w:rsidR="00F42F2F" w:rsidRPr="001A278B">
          <w:rPr>
            <w:webHidden/>
          </w:rPr>
          <w:fldChar w:fldCharType="end"/>
        </w:r>
      </w:hyperlink>
    </w:p>
    <w:p w14:paraId="72DDB20D" w14:textId="2F33364A" w:rsidR="00F42F2F" w:rsidRPr="001A278B" w:rsidRDefault="00C04B24">
      <w:pPr>
        <w:pStyle w:val="TableofFigures"/>
        <w:tabs>
          <w:tab w:val="right" w:leader="dot" w:pos="9350"/>
        </w:tabs>
        <w:rPr>
          <w:rFonts w:asciiTheme="minorHAnsi" w:hAnsiTheme="minorHAnsi"/>
          <w:sz w:val="22"/>
          <w:lang w:eastAsia="en-US"/>
        </w:rPr>
      </w:pPr>
      <w:hyperlink w:anchor="_Toc72965764" w:history="1">
        <w:r w:rsidR="00F42F2F" w:rsidRPr="001A278B">
          <w:rPr>
            <w:rStyle w:val="Hyperlink"/>
          </w:rPr>
          <w:t xml:space="preserve">Table </w:t>
        </w:r>
        <w:r w:rsidR="00F42F2F" w:rsidRPr="001A278B">
          <w:rPr>
            <w:rStyle w:val="Hyperlink"/>
            <w:cs/>
          </w:rPr>
          <w:t>‎</w:t>
        </w:r>
        <w:r w:rsidR="00F42F2F" w:rsidRPr="001A278B">
          <w:rPr>
            <w:rStyle w:val="Hyperlink"/>
          </w:rPr>
          <w:t>3.3 Impacts on Atmospheric Concentrations of CO</w:t>
        </w:r>
        <w:r w:rsidR="00F42F2F" w:rsidRPr="001A278B">
          <w:rPr>
            <w:rStyle w:val="Hyperlink"/>
            <w:vertAlign w:val="subscript"/>
          </w:rPr>
          <w:t>2</w:t>
        </w:r>
        <w:r w:rsidR="00F42F2F" w:rsidRPr="001A278B">
          <w:rPr>
            <w:rStyle w:val="Hyperlink"/>
          </w:rPr>
          <w:t>-eq</w:t>
        </w:r>
        <w:r w:rsidR="00F42F2F" w:rsidRPr="001A278B">
          <w:rPr>
            <w:webHidden/>
          </w:rPr>
          <w:tab/>
        </w:r>
        <w:r w:rsidR="00F42F2F" w:rsidRPr="001A278B">
          <w:rPr>
            <w:webHidden/>
          </w:rPr>
          <w:fldChar w:fldCharType="begin"/>
        </w:r>
        <w:r w:rsidR="00F42F2F" w:rsidRPr="001A278B">
          <w:rPr>
            <w:webHidden/>
          </w:rPr>
          <w:instrText xml:space="preserve"> PAGEREF _Toc72965764 \h </w:instrText>
        </w:r>
        <w:r w:rsidR="00F42F2F" w:rsidRPr="001A278B">
          <w:rPr>
            <w:webHidden/>
          </w:rPr>
        </w:r>
        <w:r w:rsidR="00F42F2F" w:rsidRPr="001A278B">
          <w:rPr>
            <w:webHidden/>
          </w:rPr>
          <w:fldChar w:fldCharType="separate"/>
        </w:r>
        <w:r w:rsidR="00F42F2F" w:rsidRPr="001A278B">
          <w:rPr>
            <w:webHidden/>
          </w:rPr>
          <w:t>42</w:t>
        </w:r>
        <w:r w:rsidR="00F42F2F" w:rsidRPr="001A278B">
          <w:rPr>
            <w:webHidden/>
          </w:rPr>
          <w:fldChar w:fldCharType="end"/>
        </w:r>
      </w:hyperlink>
    </w:p>
    <w:p w14:paraId="3E04804E" w14:textId="7591562F" w:rsidR="00F42F2F" w:rsidRPr="001A278B" w:rsidRDefault="00C04B24">
      <w:pPr>
        <w:pStyle w:val="TableofFigures"/>
        <w:tabs>
          <w:tab w:val="right" w:leader="dot" w:pos="9350"/>
        </w:tabs>
        <w:rPr>
          <w:rFonts w:asciiTheme="minorHAnsi" w:hAnsiTheme="minorHAnsi"/>
          <w:sz w:val="22"/>
          <w:lang w:eastAsia="en-US"/>
        </w:rPr>
      </w:pPr>
      <w:hyperlink w:anchor="_Toc72965765" w:history="1">
        <w:r w:rsidR="00F42F2F" w:rsidRPr="001A278B">
          <w:rPr>
            <w:rStyle w:val="Hyperlink"/>
          </w:rPr>
          <w:t xml:space="preserve">Table </w:t>
        </w:r>
        <w:r w:rsidR="00F42F2F" w:rsidRPr="001A278B">
          <w:rPr>
            <w:rStyle w:val="Hyperlink"/>
            <w:cs/>
          </w:rPr>
          <w:t>‎</w:t>
        </w:r>
        <w:r w:rsidR="00F42F2F" w:rsidRPr="001A278B">
          <w:rPr>
            <w:rStyle w:val="Hyperlink"/>
          </w:rPr>
          <w:t>3.4 Financial Impacts</w:t>
        </w:r>
        <w:r w:rsidR="00F42F2F" w:rsidRPr="001A278B">
          <w:rPr>
            <w:webHidden/>
          </w:rPr>
          <w:tab/>
        </w:r>
        <w:r w:rsidR="00F42F2F" w:rsidRPr="001A278B">
          <w:rPr>
            <w:webHidden/>
          </w:rPr>
          <w:fldChar w:fldCharType="begin"/>
        </w:r>
        <w:r w:rsidR="00F42F2F" w:rsidRPr="001A278B">
          <w:rPr>
            <w:webHidden/>
          </w:rPr>
          <w:instrText xml:space="preserve"> PAGEREF _Toc72965765 \h </w:instrText>
        </w:r>
        <w:r w:rsidR="00F42F2F" w:rsidRPr="001A278B">
          <w:rPr>
            <w:webHidden/>
          </w:rPr>
        </w:r>
        <w:r w:rsidR="00F42F2F" w:rsidRPr="001A278B">
          <w:rPr>
            <w:webHidden/>
          </w:rPr>
          <w:fldChar w:fldCharType="separate"/>
        </w:r>
        <w:r w:rsidR="00F42F2F" w:rsidRPr="001A278B">
          <w:rPr>
            <w:webHidden/>
          </w:rPr>
          <w:t>43</w:t>
        </w:r>
        <w:r w:rsidR="00F42F2F" w:rsidRPr="001A278B">
          <w:rPr>
            <w:webHidden/>
          </w:rPr>
          <w:fldChar w:fldCharType="end"/>
        </w:r>
      </w:hyperlink>
    </w:p>
    <w:p w14:paraId="4DBAF33F" w14:textId="4A3FA825" w:rsidR="00F42F2F" w:rsidRPr="001A278B" w:rsidRDefault="00C04B24">
      <w:pPr>
        <w:pStyle w:val="TableofFigures"/>
        <w:tabs>
          <w:tab w:val="right" w:leader="dot" w:pos="9350"/>
        </w:tabs>
        <w:rPr>
          <w:rFonts w:asciiTheme="minorHAnsi" w:hAnsiTheme="minorHAnsi"/>
          <w:sz w:val="22"/>
          <w:lang w:eastAsia="en-US"/>
        </w:rPr>
      </w:pPr>
      <w:hyperlink w:anchor="_Toc72965766" w:history="1">
        <w:r w:rsidR="00F42F2F" w:rsidRPr="001A278B">
          <w:rPr>
            <w:rStyle w:val="Hyperlink"/>
          </w:rPr>
          <w:t xml:space="preserve">Table </w:t>
        </w:r>
        <w:r w:rsidR="00F42F2F" w:rsidRPr="001A278B">
          <w:rPr>
            <w:rStyle w:val="Hyperlink"/>
            <w:cs/>
          </w:rPr>
          <w:t>‎</w:t>
        </w:r>
        <w:r w:rsidR="00F42F2F" w:rsidRPr="001A278B">
          <w:rPr>
            <w:rStyle w:val="Hyperlink"/>
          </w:rPr>
          <w:t>4.1 Benchmarks</w:t>
        </w:r>
        <w:r w:rsidR="00F42F2F" w:rsidRPr="001A278B">
          <w:rPr>
            <w:webHidden/>
          </w:rPr>
          <w:tab/>
        </w:r>
        <w:r w:rsidR="00F42F2F" w:rsidRPr="001A278B">
          <w:rPr>
            <w:webHidden/>
          </w:rPr>
          <w:fldChar w:fldCharType="begin"/>
        </w:r>
        <w:r w:rsidR="00F42F2F" w:rsidRPr="001A278B">
          <w:rPr>
            <w:webHidden/>
          </w:rPr>
          <w:instrText xml:space="preserve"> PAGEREF _Toc72965766 \h </w:instrText>
        </w:r>
        <w:r w:rsidR="00F42F2F" w:rsidRPr="001A278B">
          <w:rPr>
            <w:webHidden/>
          </w:rPr>
        </w:r>
        <w:r w:rsidR="00F42F2F" w:rsidRPr="001A278B">
          <w:rPr>
            <w:webHidden/>
          </w:rPr>
          <w:fldChar w:fldCharType="separate"/>
        </w:r>
        <w:r w:rsidR="00F42F2F" w:rsidRPr="001A278B">
          <w:rPr>
            <w:webHidden/>
          </w:rPr>
          <w:t>47</w:t>
        </w:r>
        <w:r w:rsidR="00F42F2F" w:rsidRPr="001A278B">
          <w:rPr>
            <w:webHidden/>
          </w:rPr>
          <w:fldChar w:fldCharType="end"/>
        </w:r>
      </w:hyperlink>
    </w:p>
    <w:p w14:paraId="59531BD3" w14:textId="18129999" w:rsidR="006A4A08" w:rsidRPr="001A278B" w:rsidRDefault="00F42F2F" w:rsidP="003A0234">
      <w:r w:rsidRPr="001A278B">
        <w:fldChar w:fldCharType="end"/>
      </w:r>
    </w:p>
    <w:p w14:paraId="4825AD3F" w14:textId="40954F23" w:rsidR="00640665" w:rsidRPr="001A278B" w:rsidRDefault="00640665" w:rsidP="00EB247F">
      <w:pPr>
        <w:rPr>
          <w:rFonts w:asciiTheme="majorHAnsi" w:eastAsiaTheme="majorEastAsia" w:hAnsiTheme="majorHAnsi" w:cstheme="majorBidi"/>
          <w:b/>
          <w:bCs/>
          <w:smallCaps/>
          <w:color w:val="000000" w:themeColor="text1"/>
          <w:sz w:val="36"/>
          <w:szCs w:val="36"/>
        </w:rPr>
      </w:pPr>
      <w:r w:rsidRPr="001A278B">
        <w:br w:type="page"/>
      </w:r>
    </w:p>
    <w:p w14:paraId="314CD877" w14:textId="0A90708E" w:rsidR="00FA6897" w:rsidRPr="001A278B" w:rsidRDefault="2D56E7D4" w:rsidP="00EB247F">
      <w:pPr>
        <w:pStyle w:val="Heading1"/>
        <w:numPr>
          <w:ilvl w:val="0"/>
          <w:numId w:val="0"/>
        </w:numPr>
        <w:ind w:left="720" w:hanging="360"/>
      </w:pPr>
      <w:bookmarkStart w:id="2" w:name="_Toc72966184"/>
      <w:r w:rsidRPr="001A278B">
        <w:lastRenderedPageBreak/>
        <w:t>Acronyms and Symbols Used</w:t>
      </w:r>
      <w:bookmarkEnd w:id="2"/>
    </w:p>
    <w:p w14:paraId="2F1B4D84" w14:textId="77777777" w:rsidR="00701364" w:rsidRPr="00955DAE" w:rsidRDefault="00701364" w:rsidP="00701364">
      <w:pPr>
        <w:pStyle w:val="ListParagraph"/>
        <w:numPr>
          <w:ilvl w:val="0"/>
          <w:numId w:val="5"/>
        </w:numPr>
      </w:pPr>
      <w:r>
        <w:rPr>
          <w:b/>
        </w:rPr>
        <w:t>E-Scooter</w:t>
      </w:r>
      <w:r w:rsidRPr="00955DAE">
        <w:t xml:space="preserve"> – </w:t>
      </w:r>
      <w:r>
        <w:t>Electric kick scooter</w:t>
      </w:r>
    </w:p>
    <w:p w14:paraId="45799938" w14:textId="77777777" w:rsidR="00701364" w:rsidRPr="00955DAE" w:rsidRDefault="00701364" w:rsidP="00701364">
      <w:pPr>
        <w:pStyle w:val="ListParagraph"/>
        <w:numPr>
          <w:ilvl w:val="0"/>
          <w:numId w:val="5"/>
        </w:numPr>
      </w:pPr>
      <w:r w:rsidRPr="00955DAE">
        <w:rPr>
          <w:b/>
        </w:rPr>
        <w:t xml:space="preserve">ICE </w:t>
      </w:r>
      <w:r w:rsidRPr="00955DAE">
        <w:t xml:space="preserve">– Internal Combustion Engine </w:t>
      </w:r>
    </w:p>
    <w:p w14:paraId="64F7D222" w14:textId="77777777" w:rsidR="00701364" w:rsidRPr="00955DAE" w:rsidRDefault="00701364" w:rsidP="00701364">
      <w:pPr>
        <w:pStyle w:val="ListParagraph"/>
        <w:numPr>
          <w:ilvl w:val="0"/>
          <w:numId w:val="5"/>
        </w:numPr>
      </w:pPr>
      <w:r w:rsidRPr="00955DAE">
        <w:rPr>
          <w:b/>
        </w:rPr>
        <w:t xml:space="preserve">ITDP </w:t>
      </w:r>
      <w:r w:rsidRPr="00955DAE">
        <w:t xml:space="preserve">– Institute for Transportation and Development Policy </w:t>
      </w:r>
    </w:p>
    <w:p w14:paraId="1245458F" w14:textId="77777777" w:rsidR="00701364" w:rsidRPr="00955DAE" w:rsidRDefault="00701364" w:rsidP="00701364">
      <w:pPr>
        <w:pStyle w:val="ListParagraph"/>
        <w:numPr>
          <w:ilvl w:val="0"/>
          <w:numId w:val="5"/>
        </w:numPr>
      </w:pPr>
      <w:r w:rsidRPr="00955DAE">
        <w:rPr>
          <w:b/>
        </w:rPr>
        <w:t>ITF</w:t>
      </w:r>
      <w:r w:rsidRPr="00955DAE">
        <w:t xml:space="preserve"> – International Transport Forum</w:t>
      </w:r>
    </w:p>
    <w:p w14:paraId="068A4550" w14:textId="77777777" w:rsidR="00701364" w:rsidRPr="00955DAE" w:rsidRDefault="00701364" w:rsidP="00701364">
      <w:pPr>
        <w:pStyle w:val="ListParagraph"/>
        <w:numPr>
          <w:ilvl w:val="0"/>
          <w:numId w:val="5"/>
        </w:numPr>
      </w:pPr>
      <w:r w:rsidRPr="00955DAE">
        <w:rPr>
          <w:b/>
        </w:rPr>
        <w:t xml:space="preserve">PDS </w:t>
      </w:r>
      <w:r w:rsidRPr="00955DAE">
        <w:t>– Project Drawdown Scenario</w:t>
      </w:r>
    </w:p>
    <w:p w14:paraId="0191B0AF" w14:textId="77777777" w:rsidR="00701364" w:rsidRPr="00955DAE" w:rsidRDefault="00701364" w:rsidP="00701364">
      <w:pPr>
        <w:pStyle w:val="ListParagraph"/>
        <w:numPr>
          <w:ilvl w:val="0"/>
          <w:numId w:val="5"/>
        </w:numPr>
      </w:pPr>
      <w:r w:rsidRPr="00955DAE">
        <w:rPr>
          <w:b/>
        </w:rPr>
        <w:t xml:space="preserve">PKM </w:t>
      </w:r>
      <w:r w:rsidRPr="00955DAE">
        <w:t>– Passenger-kilometer (1 passenger moved 1 kilometer)</w:t>
      </w:r>
    </w:p>
    <w:p w14:paraId="4D33D9E7" w14:textId="77777777" w:rsidR="00701364" w:rsidRPr="00955DAE" w:rsidRDefault="00701364" w:rsidP="00701364">
      <w:pPr>
        <w:pStyle w:val="ListParagraph"/>
        <w:numPr>
          <w:ilvl w:val="0"/>
          <w:numId w:val="5"/>
        </w:numPr>
      </w:pPr>
      <w:r w:rsidRPr="00955DAE">
        <w:rPr>
          <w:b/>
        </w:rPr>
        <w:t xml:space="preserve">REF </w:t>
      </w:r>
      <w:r w:rsidRPr="00955DAE">
        <w:t>– Reference Scenario (of Project Drawdown)</w:t>
      </w:r>
    </w:p>
    <w:p w14:paraId="593B52D3" w14:textId="6CD0E854" w:rsidR="00701364" w:rsidRDefault="00701364" w:rsidP="00701364">
      <w:pPr>
        <w:pStyle w:val="ListParagraph"/>
        <w:numPr>
          <w:ilvl w:val="0"/>
          <w:numId w:val="5"/>
        </w:numPr>
      </w:pPr>
      <w:r w:rsidRPr="00955DAE">
        <w:rPr>
          <w:b/>
        </w:rPr>
        <w:t xml:space="preserve">TAM </w:t>
      </w:r>
      <w:r w:rsidRPr="00955DAE">
        <w:t>– Total Addressable Market</w:t>
      </w:r>
    </w:p>
    <w:p w14:paraId="256DD43B" w14:textId="01E2B55F" w:rsidR="00B555C9" w:rsidRPr="00955DAE" w:rsidRDefault="00B555C9" w:rsidP="00B555C9">
      <w:pPr>
        <w:pStyle w:val="ListParagraph"/>
        <w:numPr>
          <w:ilvl w:val="0"/>
          <w:numId w:val="5"/>
        </w:numPr>
      </w:pPr>
      <w:r w:rsidRPr="00955DAE">
        <w:rPr>
          <w:b/>
        </w:rPr>
        <w:t xml:space="preserve">GHG </w:t>
      </w:r>
      <w:r w:rsidRPr="00955DAE">
        <w:t>– Greenhouse Gas</w:t>
      </w:r>
    </w:p>
    <w:p w14:paraId="53E56123" w14:textId="5864739A" w:rsidR="00701364" w:rsidRDefault="00701364" w:rsidP="00701364">
      <w:pPr>
        <w:pStyle w:val="ListParagraph"/>
        <w:numPr>
          <w:ilvl w:val="0"/>
          <w:numId w:val="5"/>
        </w:numPr>
      </w:pPr>
      <w:r w:rsidRPr="00955DAE">
        <w:rPr>
          <w:b/>
        </w:rPr>
        <w:t xml:space="preserve">GT </w:t>
      </w:r>
      <w:r w:rsidRPr="00955DAE">
        <w:t xml:space="preserve">– Gigatons </w:t>
      </w:r>
    </w:p>
    <w:p w14:paraId="20B3BE3A" w14:textId="1D09E4DC" w:rsidR="00B555C9" w:rsidRDefault="00B555C9" w:rsidP="00701364">
      <w:pPr>
        <w:pStyle w:val="ListParagraph"/>
        <w:numPr>
          <w:ilvl w:val="0"/>
          <w:numId w:val="5"/>
        </w:numPr>
      </w:pPr>
      <w:r w:rsidRPr="00955DAE">
        <w:rPr>
          <w:b/>
        </w:rPr>
        <w:t xml:space="preserve">ICT </w:t>
      </w:r>
      <w:r w:rsidRPr="00955DAE">
        <w:t>– Information and Communication Technology</w:t>
      </w:r>
    </w:p>
    <w:p w14:paraId="1F9D8E76" w14:textId="215856A2" w:rsidR="00B555C9" w:rsidRPr="00955DAE" w:rsidRDefault="00B555C9" w:rsidP="00701364">
      <w:pPr>
        <w:pStyle w:val="ListParagraph"/>
        <w:numPr>
          <w:ilvl w:val="0"/>
          <w:numId w:val="5"/>
        </w:numPr>
      </w:pPr>
      <w:r w:rsidRPr="00955DAE">
        <w:rPr>
          <w:b/>
        </w:rPr>
        <w:t>IEA</w:t>
      </w:r>
      <w:r w:rsidRPr="00955DAE">
        <w:t xml:space="preserve"> – International Energy Agency</w:t>
      </w:r>
    </w:p>
    <w:p w14:paraId="25BC328C" w14:textId="77777777" w:rsidR="00FB2C53" w:rsidRPr="001A278B"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1A278B">
        <w:br w:type="page"/>
      </w:r>
    </w:p>
    <w:p w14:paraId="258D1C7E" w14:textId="73E7FC05" w:rsidR="00E844EA" w:rsidRPr="001A278B" w:rsidRDefault="551A77D0" w:rsidP="00EB247F">
      <w:pPr>
        <w:pStyle w:val="Heading1"/>
        <w:numPr>
          <w:ilvl w:val="0"/>
          <w:numId w:val="0"/>
        </w:numPr>
      </w:pPr>
      <w:bookmarkStart w:id="3" w:name="_Toc72966185"/>
      <w:r w:rsidRPr="001A278B">
        <w:lastRenderedPageBreak/>
        <w:t>Executive Summary</w:t>
      </w:r>
      <w:bookmarkEnd w:id="3"/>
    </w:p>
    <w:p w14:paraId="0726FF0E" w14:textId="52C9A865" w:rsidR="00A57A66" w:rsidRPr="00A700D2" w:rsidRDefault="00A57A66" w:rsidP="00A700D2">
      <w:r w:rsidRPr="00A700D2">
        <w:t>The act of walking as a sustainable form of mobility is a relatively new concept. Walking is the neglected transport mode, which is the simplest, most sustainable and cheapest medium of locomotion. Currently we walk 1,</w:t>
      </w:r>
      <w:r w:rsidR="00375806" w:rsidRPr="00A700D2">
        <w:t>334</w:t>
      </w:r>
      <w:r w:rsidRPr="00A700D2">
        <w:t xml:space="preserve"> billion kilometers, equivalent to around 200km (130 miles) per person per year or barely 7 minutes per day. We drive 7 times as much as we walk. Walkability is </w:t>
      </w:r>
      <w:r w:rsidR="00375806" w:rsidRPr="00A700D2">
        <w:t>mostly</w:t>
      </w:r>
      <w:r w:rsidRPr="00A700D2">
        <w:t xml:space="preserve"> associated with leisure and recreation in the majority of urban projects around the world; however, the notion of walking as a competitor in the area of sustainable urban mobility is increasing</w:t>
      </w:r>
      <w:r w:rsidR="00375806" w:rsidRPr="00A700D2">
        <w:t xml:space="preserve"> especially post covid</w:t>
      </w:r>
      <w:r w:rsidRPr="00A700D2">
        <w:t xml:space="preserve">. </w:t>
      </w:r>
    </w:p>
    <w:p w14:paraId="7E136A77" w14:textId="77777777" w:rsidR="00A57A66" w:rsidRPr="00A700D2" w:rsidRDefault="00A57A66" w:rsidP="00A700D2">
      <w:r w:rsidRPr="00A700D2">
        <w:t>The specialized literature that studies travel choices in cities across the world uses regularly an agreement of seven variables with words beginning with D to measure walkability: 1) Density: Computes an overall activity density per area unit. 2) Diversity: It measures the number of diverse land uses in a given area, 3) Design: It includes street network characteristics within an area. 4) Destination accessibility: It measures effortless access to trip attractions such as employment, which is measured by distance or time, 5) Distance to transit: This factor studies how far an area is from the nearest public transport stop or station, 6) Demand management: This variable studies parking supply (cars, bicycles, buses) and its cost, and 7) Demographics: While not part of the built environment, demographics is the seventh D because it influences patterns in travel choices based on the age of users.</w:t>
      </w:r>
    </w:p>
    <w:p w14:paraId="49E841C7" w14:textId="082942E5" w:rsidR="00A57A66" w:rsidRPr="00A700D2" w:rsidRDefault="00A57A66" w:rsidP="00A700D2">
      <w:r w:rsidRPr="00A700D2">
        <w:t xml:space="preserve">Population density is </w:t>
      </w:r>
      <w:r w:rsidR="00A700D2" w:rsidRPr="00A700D2">
        <w:t xml:space="preserve">one of </w:t>
      </w:r>
      <w:r w:rsidRPr="00A700D2">
        <w:t>the variable</w:t>
      </w:r>
      <w:r w:rsidR="00A700D2" w:rsidRPr="00A700D2">
        <w:t>s</w:t>
      </w:r>
      <w:r w:rsidRPr="00A700D2">
        <w:t xml:space="preserve"> chosen to measure walkability </w:t>
      </w:r>
      <w:r w:rsidR="00A700D2" w:rsidRPr="00A700D2">
        <w:t>o</w:t>
      </w:r>
      <w:r w:rsidRPr="00A700D2">
        <w:t xml:space="preserve">n a global scale. It is </w:t>
      </w:r>
      <w:r w:rsidR="00A700D2" w:rsidRPr="00A700D2">
        <w:t>a</w:t>
      </w:r>
      <w:r w:rsidRPr="00A700D2">
        <w:t xml:space="preserve"> widely used metric globally for making a city walkable. </w:t>
      </w:r>
      <w:r w:rsidRPr="001A278B">
        <w:t>The methodology uses annual variations of population density in cities from 2014 to 2050 in order to create</w:t>
      </w:r>
      <w:r w:rsidR="00A700D2">
        <w:t xml:space="preserve"> one of the</w:t>
      </w:r>
      <w:r w:rsidRPr="001A278B">
        <w:t xml:space="preserve"> projection</w:t>
      </w:r>
      <w:r w:rsidR="00A700D2">
        <w:t>s</w:t>
      </w:r>
      <w:r w:rsidRPr="001A278B">
        <w:t xml:space="preserve"> for the future. </w:t>
      </w:r>
    </w:p>
    <w:p w14:paraId="133DC21C" w14:textId="7D4C2923" w:rsidR="00E0541E" w:rsidRPr="00A700D2" w:rsidRDefault="00E0541E" w:rsidP="00E0541E">
      <w:r w:rsidRPr="00A700D2">
        <w:t xml:space="preserve">The Reduction and Replacement Solutions (RRS) model was used to evaluate the impacts of increased </w:t>
      </w:r>
      <w:r w:rsidR="00A700D2">
        <w:t>walkable cities</w:t>
      </w:r>
      <w:r w:rsidRPr="00A700D2">
        <w:t xml:space="preserve"> around the world from 2014 to 2060 with primary results being reported here for the period 2020-2050. The current adoption of </w:t>
      </w:r>
      <w:r w:rsidR="00A700D2">
        <w:t>walkable cities</w:t>
      </w:r>
      <w:r w:rsidRPr="00A700D2">
        <w:t xml:space="preserve"> was found to be about </w:t>
      </w:r>
      <w:r w:rsidR="00A700D2">
        <w:t>4.5</w:t>
      </w:r>
      <w:r w:rsidRPr="00A700D2">
        <w:t>% of the total addressable market</w:t>
      </w:r>
      <w:r w:rsidR="00B47171" w:rsidRPr="00A700D2">
        <w:t xml:space="preserve"> (TAM)</w:t>
      </w:r>
      <w:r w:rsidRPr="00A700D2">
        <w:t xml:space="preserve"> globally</w:t>
      </w:r>
      <w:r w:rsidR="00B47171" w:rsidRPr="00A700D2">
        <w:t>.</w:t>
      </w:r>
      <w:r w:rsidRPr="00A700D2">
        <w:t xml:space="preserve"> </w:t>
      </w:r>
      <w:r w:rsidR="00B47171" w:rsidRPr="00A700D2">
        <w:t xml:space="preserve"> </w:t>
      </w:r>
      <w:r w:rsidRPr="00A700D2">
        <w:t xml:space="preserve"> </w:t>
      </w:r>
    </w:p>
    <w:p w14:paraId="443E67C0" w14:textId="48B806D2" w:rsidR="00962D92" w:rsidRPr="00A700D2" w:rsidRDefault="00962D92" w:rsidP="00962D92">
      <w:pPr>
        <w:rPr>
          <w:bCs/>
        </w:rPr>
      </w:pPr>
      <w:r w:rsidRPr="00A700D2">
        <w:rPr>
          <w:bCs/>
        </w:rPr>
        <w:t xml:space="preserve">The model is based on </w:t>
      </w:r>
      <w:r w:rsidR="00E0541E" w:rsidRPr="00A700D2">
        <w:rPr>
          <w:bCs/>
        </w:rPr>
        <w:t>three</w:t>
      </w:r>
      <w:r w:rsidRPr="00A700D2">
        <w:rPr>
          <w:bCs/>
        </w:rPr>
        <w:t xml:space="preserve"> main sources for </w:t>
      </w:r>
      <w:r w:rsidR="00A700D2">
        <w:rPr>
          <w:bCs/>
        </w:rPr>
        <w:t>walking</w:t>
      </w:r>
      <w:r w:rsidRPr="00A700D2">
        <w:rPr>
          <w:bCs/>
        </w:rPr>
        <w:t xml:space="preserve"> statistics: International Transportation Forum Transport Outlook</w:t>
      </w:r>
      <w:r w:rsidR="00B47171" w:rsidRPr="00A700D2">
        <w:rPr>
          <w:bCs/>
        </w:rPr>
        <w:t xml:space="preserve"> (ITF)</w:t>
      </w:r>
      <w:r w:rsidRPr="00A700D2">
        <w:rPr>
          <w:bCs/>
        </w:rPr>
        <w:t xml:space="preserve">, the Institute for Transportation and Development Policy’s </w:t>
      </w:r>
      <w:r w:rsidR="00B47171" w:rsidRPr="00A700D2">
        <w:rPr>
          <w:bCs/>
        </w:rPr>
        <w:t xml:space="preserve">(ITDP) </w:t>
      </w:r>
      <w:r w:rsidRPr="00A700D2">
        <w:rPr>
          <w:bCs/>
        </w:rPr>
        <w:t xml:space="preserve">Global High-Shift Cycling </w:t>
      </w:r>
      <w:r w:rsidR="00E0541E" w:rsidRPr="00A700D2">
        <w:rPr>
          <w:bCs/>
        </w:rPr>
        <w:t xml:space="preserve">report and </w:t>
      </w:r>
      <w:r w:rsidR="00A700D2">
        <w:rPr>
          <w:bCs/>
        </w:rPr>
        <w:t xml:space="preserve">previously published methodology by Project </w:t>
      </w:r>
      <w:r w:rsidR="00A700D2">
        <w:rPr>
          <w:bCs/>
        </w:rPr>
        <w:lastRenderedPageBreak/>
        <w:t>Drawdown utilizing</w:t>
      </w:r>
      <w:r w:rsidR="00E0541E" w:rsidRPr="00A700D2">
        <w:rPr>
          <w:bCs/>
        </w:rPr>
        <w:t xml:space="preserve"> </w:t>
      </w:r>
      <w:r w:rsidR="00A700D2">
        <w:rPr>
          <w:bCs/>
        </w:rPr>
        <w:t>urban population density</w:t>
      </w:r>
      <w:r w:rsidRPr="00A700D2">
        <w:rPr>
          <w:bCs/>
        </w:rPr>
        <w:t xml:space="preserve">. These three sources yield an estimated current adoption of </w:t>
      </w:r>
      <w:r w:rsidR="00A700D2">
        <w:rPr>
          <w:bCs/>
        </w:rPr>
        <w:t>1,334</w:t>
      </w:r>
      <w:r w:rsidR="00E0541E" w:rsidRPr="00A700D2">
        <w:rPr>
          <w:bCs/>
        </w:rPr>
        <w:t xml:space="preserve"> b</w:t>
      </w:r>
      <w:r w:rsidRPr="00A700D2">
        <w:rPr>
          <w:bCs/>
        </w:rPr>
        <w:t>illion passenger-kilometers (</w:t>
      </w:r>
      <w:r w:rsidR="00A700D2">
        <w:rPr>
          <w:bCs/>
        </w:rPr>
        <w:t>pkm</w:t>
      </w:r>
      <w:r w:rsidRPr="00A700D2">
        <w:rPr>
          <w:bCs/>
        </w:rPr>
        <w:t xml:space="preserve">) of </w:t>
      </w:r>
      <w:r w:rsidR="00A700D2">
        <w:rPr>
          <w:bCs/>
        </w:rPr>
        <w:t>walkable cities</w:t>
      </w:r>
      <w:r w:rsidR="00E0541E" w:rsidRPr="00A700D2">
        <w:rPr>
          <w:bCs/>
        </w:rPr>
        <w:t xml:space="preserve"> use</w:t>
      </w:r>
      <w:r w:rsidRPr="00A700D2">
        <w:rPr>
          <w:bCs/>
        </w:rPr>
        <w:t xml:space="preserve"> around the world. The model then projects </w:t>
      </w:r>
      <w:r w:rsidR="00A700D2">
        <w:rPr>
          <w:bCs/>
        </w:rPr>
        <w:t>walkable city</w:t>
      </w:r>
      <w:r w:rsidRPr="00A700D2">
        <w:rPr>
          <w:bCs/>
        </w:rPr>
        <w:t xml:space="preserve"> </w:t>
      </w:r>
      <w:r w:rsidR="00A700D2">
        <w:rPr>
          <w:bCs/>
        </w:rPr>
        <w:t>pkm</w:t>
      </w:r>
      <w:r w:rsidRPr="00A700D2">
        <w:rPr>
          <w:bCs/>
        </w:rPr>
        <w:t xml:space="preserve"> to increase to over </w:t>
      </w:r>
      <w:r w:rsidR="00434923">
        <w:rPr>
          <w:bCs/>
        </w:rPr>
        <w:t>3,409</w:t>
      </w:r>
      <w:r w:rsidRPr="00A700D2">
        <w:rPr>
          <w:bCs/>
        </w:rPr>
        <w:t xml:space="preserve"> billion </w:t>
      </w:r>
      <w:r w:rsidR="00434923">
        <w:rPr>
          <w:bCs/>
        </w:rPr>
        <w:t>pkm</w:t>
      </w:r>
      <w:r w:rsidRPr="00A700D2">
        <w:rPr>
          <w:bCs/>
        </w:rPr>
        <w:t xml:space="preserve"> by 2050. </w:t>
      </w:r>
    </w:p>
    <w:p w14:paraId="701FFA29" w14:textId="7B96262D" w:rsidR="000E2DB5" w:rsidRPr="001A278B" w:rsidRDefault="00962D92" w:rsidP="00962D92">
      <w:r w:rsidRPr="00A700D2">
        <w:rPr>
          <w:bCs/>
        </w:rPr>
        <w:t xml:space="preserve">The results of the analysis show that </w:t>
      </w:r>
      <w:r w:rsidR="00434923">
        <w:rPr>
          <w:bCs/>
        </w:rPr>
        <w:t>walkable cities</w:t>
      </w:r>
      <w:r w:rsidRPr="00A700D2">
        <w:rPr>
          <w:bCs/>
        </w:rPr>
        <w:t xml:space="preserve"> represent a net financial benefit for the individuals who </w:t>
      </w:r>
      <w:r w:rsidR="008C6017" w:rsidRPr="00A700D2">
        <w:rPr>
          <w:bCs/>
        </w:rPr>
        <w:t>use it</w:t>
      </w:r>
      <w:r w:rsidRPr="00A700D2">
        <w:rPr>
          <w:bCs/>
        </w:rPr>
        <w:t xml:space="preserve">, as well as a net greenhouse gas (GHG) benefit for the globe. Given the projections described above and the emissions factors of </w:t>
      </w:r>
      <w:r w:rsidR="00434923">
        <w:rPr>
          <w:bCs/>
        </w:rPr>
        <w:t>the conventional alternative</w:t>
      </w:r>
      <w:r w:rsidRPr="00A700D2">
        <w:rPr>
          <w:bCs/>
        </w:rPr>
        <w:t xml:space="preserve">, </w:t>
      </w:r>
      <w:r w:rsidR="00100F3B" w:rsidRPr="00A700D2">
        <w:rPr>
          <w:bCs/>
        </w:rPr>
        <w:t xml:space="preserve">the predicted increase in the use of </w:t>
      </w:r>
      <w:r w:rsidR="00434923">
        <w:rPr>
          <w:bCs/>
        </w:rPr>
        <w:t>walkable cities</w:t>
      </w:r>
      <w:r w:rsidR="00100F3B" w:rsidRPr="00A700D2">
        <w:rPr>
          <w:bCs/>
        </w:rPr>
        <w:t xml:space="preserve"> over current levels </w:t>
      </w:r>
      <w:r w:rsidRPr="00A700D2">
        <w:rPr>
          <w:bCs/>
        </w:rPr>
        <w:t xml:space="preserve">could prevent the release of </w:t>
      </w:r>
      <w:r w:rsidR="00434923">
        <w:rPr>
          <w:bCs/>
        </w:rPr>
        <w:t>4.4</w:t>
      </w:r>
      <w:r w:rsidR="008C6017" w:rsidRPr="00A700D2">
        <w:rPr>
          <w:bCs/>
        </w:rPr>
        <w:t>7</w:t>
      </w:r>
      <w:r w:rsidRPr="00A700D2">
        <w:rPr>
          <w:bCs/>
        </w:rPr>
        <w:t xml:space="preserve"> cumulative gigatons of carbon dioxide-equivalents and save consumers $</w:t>
      </w:r>
      <w:r w:rsidR="00434923">
        <w:rPr>
          <w:bCs/>
        </w:rPr>
        <w:t>7,048</w:t>
      </w:r>
      <w:r w:rsidRPr="00A700D2">
        <w:rPr>
          <w:bCs/>
        </w:rPr>
        <w:t xml:space="preserve"> billion over the </w:t>
      </w:r>
      <w:r w:rsidR="008C6017" w:rsidRPr="00A700D2">
        <w:rPr>
          <w:bCs/>
        </w:rPr>
        <w:t>period studied</w:t>
      </w:r>
      <w:r w:rsidRPr="00A700D2">
        <w:rPr>
          <w:bCs/>
        </w:rPr>
        <w:t>.</w:t>
      </w:r>
      <w:r w:rsidR="008C6017" w:rsidRPr="001A278B">
        <w:rPr>
          <w:bCs/>
        </w:rPr>
        <w:t xml:space="preserve"> </w:t>
      </w:r>
    </w:p>
    <w:p w14:paraId="6D7F86BD" w14:textId="69F2BB54" w:rsidR="000E2DB5" w:rsidRPr="001A278B" w:rsidRDefault="000E2DB5" w:rsidP="000E2DB5">
      <w:pPr>
        <w:sectPr w:rsidR="000E2DB5" w:rsidRPr="001A278B" w:rsidSect="00F26176">
          <w:footerReference w:type="even" r:id="rId12"/>
          <w:footerReference w:type="default" r:id="rId13"/>
          <w:pgSz w:w="12240" w:h="15840"/>
          <w:pgMar w:top="1440" w:right="1440" w:bottom="1440" w:left="1440" w:header="720" w:footer="720" w:gutter="0"/>
          <w:pgNumType w:fmt="upperRoman"/>
          <w:cols w:space="720"/>
        </w:sectPr>
      </w:pPr>
    </w:p>
    <w:p w14:paraId="34916870" w14:textId="15CCDCBA" w:rsidR="00E815C8" w:rsidRPr="001A278B" w:rsidRDefault="551A77D0" w:rsidP="00EB247F">
      <w:pPr>
        <w:pStyle w:val="Heading1"/>
      </w:pPr>
      <w:bookmarkStart w:id="4" w:name="_Toc72966186"/>
      <w:r w:rsidRPr="001A278B">
        <w:lastRenderedPageBreak/>
        <w:t>Literature Review</w:t>
      </w:r>
      <w:bookmarkEnd w:id="4"/>
    </w:p>
    <w:p w14:paraId="09ECB429" w14:textId="5C7BCE54" w:rsidR="006A484F" w:rsidRPr="001A278B" w:rsidRDefault="00AE7256" w:rsidP="00F95384">
      <w:r w:rsidRPr="001A278B">
        <w:t>Globally, t</w:t>
      </w:r>
      <w:r w:rsidR="006A484F" w:rsidRPr="001A278B">
        <w:t xml:space="preserve">ransport of people and goods produces </w:t>
      </w:r>
      <w:r w:rsidR="0049734F" w:rsidRPr="001A278B">
        <w:t>9.5</w:t>
      </w:r>
      <w:r w:rsidR="006A484F" w:rsidRPr="001A278B">
        <w:t xml:space="preserve"> gigatons</w:t>
      </w:r>
      <w:r w:rsidR="00B47171" w:rsidRPr="001A278B">
        <w:t xml:space="preserve"> (Gt)</w:t>
      </w:r>
      <w:r w:rsidR="006A484F" w:rsidRPr="001A278B">
        <w:t xml:space="preserve"> of carbon dioxide-equivalent</w:t>
      </w:r>
      <w:r w:rsidR="00B47171" w:rsidRPr="001A278B">
        <w:t xml:space="preserve"> (CO</w:t>
      </w:r>
      <w:r w:rsidR="00B47171" w:rsidRPr="001A278B">
        <w:rPr>
          <w:vertAlign w:val="subscript"/>
        </w:rPr>
        <w:t>2</w:t>
      </w:r>
      <w:r w:rsidR="00B47171" w:rsidRPr="001A278B">
        <w:t xml:space="preserve">-eq) </w:t>
      </w:r>
      <w:r w:rsidR="006A484F" w:rsidRPr="001A278B">
        <w:t xml:space="preserve">greenhouse gas emissions annually, </w:t>
      </w:r>
      <w:r w:rsidRPr="001A278B">
        <w:t>equivalent to</w:t>
      </w:r>
      <w:r w:rsidR="006A484F" w:rsidRPr="001A278B">
        <w:t xml:space="preserve"> 23 percent of </w:t>
      </w:r>
      <w:r w:rsidR="006A484F" w:rsidRPr="001A278B">
        <w:rPr>
          <w:i/>
        </w:rPr>
        <w:t>energy-related</w:t>
      </w:r>
      <w:r w:rsidR="006A484F" w:rsidRPr="001A278B">
        <w:t xml:space="preserve"> emissions, </w:t>
      </w:r>
      <w:r w:rsidR="00A85603" w:rsidRPr="001A278B">
        <w:t>or</w:t>
      </w:r>
      <w:r w:rsidR="006A484F" w:rsidRPr="001A278B">
        <w:t xml:space="preserve"> 14 percent of </w:t>
      </w:r>
      <w:r w:rsidR="006A484F" w:rsidRPr="001A278B">
        <w:rPr>
          <w:i/>
        </w:rPr>
        <w:t>all</w:t>
      </w:r>
      <w:r w:rsidR="006A484F" w:rsidRPr="001A278B">
        <w:t xml:space="preserve"> emissions</w:t>
      </w:r>
      <w:r w:rsidR="00B34E81" w:rsidRPr="001A278B">
        <w:t xml:space="preserve"> </w:t>
      </w:r>
      <w:r w:rsidR="00B34E81" w:rsidRPr="001A278B">
        <w:fldChar w:fldCharType="begin"/>
      </w:r>
      <w:r w:rsidR="00B34E81" w:rsidRPr="001A278B">
        <w:instrText xml:space="preserve"> ADDIN ZOTERO_ITEM CSL_CITATION {"citationID":"JMzC4IdT","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B34E81" w:rsidRPr="001A278B">
        <w:fldChar w:fldCharType="separate"/>
      </w:r>
      <w:r w:rsidR="00B34E81" w:rsidRPr="001A278B">
        <w:rPr>
          <w:rFonts w:cs="Times New Roman"/>
        </w:rPr>
        <w:t>(IEA, 2018)</w:t>
      </w:r>
      <w:r w:rsidR="00B34E81" w:rsidRPr="001A278B">
        <w:fldChar w:fldCharType="end"/>
      </w:r>
      <w:r w:rsidR="00A85603" w:rsidRPr="001A278B">
        <w:rPr>
          <w:rStyle w:val="FootnoteReference"/>
        </w:rPr>
        <w:footnoteReference w:id="1"/>
      </w:r>
      <w:r w:rsidR="006A484F" w:rsidRPr="001A278B">
        <w:t xml:space="preserve">. In individual countries, </w:t>
      </w:r>
      <w:r w:rsidRPr="001A278B">
        <w:t xml:space="preserve">where transport is based on high-emission modes, </w:t>
      </w:r>
      <w:r w:rsidR="006A484F" w:rsidRPr="001A278B">
        <w:t xml:space="preserve">transport can account for much higher shares. </w:t>
      </w:r>
      <w:r w:rsidR="00A55AE4" w:rsidRPr="001A278B">
        <w:t xml:space="preserve">The sources of those 9.5 Gt are chiefly from cars and light trucks, which account for over 50% of </w:t>
      </w:r>
      <w:r w:rsidR="0050257C" w:rsidRPr="001A278B">
        <w:t xml:space="preserve">all </w:t>
      </w:r>
      <w:r w:rsidR="00A55AE4" w:rsidRPr="001A278B">
        <w:t xml:space="preserve">transport emissions. Heavy freight trucks and buses contribute an additional 26% and air transport and shipping each generate 10% of global transport emissions </w:t>
      </w:r>
      <w:r w:rsidR="00F95384" w:rsidRPr="001A278B">
        <w:fldChar w:fldCharType="begin"/>
      </w:r>
      <w:r w:rsidR="00F95384" w:rsidRPr="001A278B">
        <w:instrText xml:space="preserve"> ADDIN ZOTERO_ITEM CSL_CITATION {"citationID":"Eqzfs2Sv","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F95384" w:rsidRPr="001A278B">
        <w:fldChar w:fldCharType="separate"/>
      </w:r>
      <w:r w:rsidR="00F95384" w:rsidRPr="001A278B">
        <w:rPr>
          <w:rFonts w:cs="Times New Roman"/>
        </w:rPr>
        <w:t>(IEA, 2018)</w:t>
      </w:r>
      <w:r w:rsidR="00F95384" w:rsidRPr="001A278B">
        <w:fldChar w:fldCharType="end"/>
      </w:r>
      <w:r w:rsidR="00A55AE4" w:rsidRPr="001A278B">
        <w:t xml:space="preserve">. </w:t>
      </w:r>
      <w:r w:rsidR="006A484F" w:rsidRPr="001A278B">
        <w:t xml:space="preserve">Growth rates in emissions for some subsectors like air transport and shipping are very high, so the Transport Sector requires special focus to keep emissions from ballooning out of control, as some projections indicate. Transport, however, is a service derived from economic growth. </w:t>
      </w:r>
      <w:r w:rsidR="00FC0C33" w:rsidRPr="001A278B">
        <w:t>Research shows</w:t>
      </w:r>
      <w:r w:rsidR="006A484F" w:rsidRPr="001A278B">
        <w:t xml:space="preserve"> that wealthier people travel more, locally and internationally, and demand more goods and services. So, as a country develops economically, movement of people and goods increases.</w:t>
      </w:r>
      <w:r w:rsidR="00B32981" w:rsidRPr="001A278B">
        <w:t xml:space="preserve"> Solution</w:t>
      </w:r>
      <w:r w:rsidR="00816726" w:rsidRPr="001A278B">
        <w:t>s</w:t>
      </w:r>
      <w:r w:rsidR="00B32981" w:rsidRPr="001A278B">
        <w:t xml:space="preserve"> generally can be classified </w:t>
      </w:r>
      <w:r w:rsidR="00816726" w:rsidRPr="001A278B">
        <w:t>using</w:t>
      </w:r>
      <w:r w:rsidR="00B32981" w:rsidRPr="001A278B">
        <w:t xml:space="preserve"> the “</w:t>
      </w:r>
      <w:r w:rsidR="00B32981" w:rsidRPr="001A278B">
        <w:rPr>
          <w:i/>
        </w:rPr>
        <w:t>avoid-shift-improve</w:t>
      </w:r>
      <w:r w:rsidR="00B32981" w:rsidRPr="001A278B">
        <w:t>” framework</w:t>
      </w:r>
      <w:r w:rsidR="00816726" w:rsidRPr="001A278B">
        <w:t>:</w:t>
      </w:r>
      <w:r w:rsidR="00B32981" w:rsidRPr="001A278B">
        <w:t xml:space="preserve"> </w:t>
      </w:r>
      <w:r w:rsidR="00B32981" w:rsidRPr="001A278B">
        <w:rPr>
          <w:i/>
        </w:rPr>
        <w:t>avoid</w:t>
      </w:r>
      <w:r w:rsidR="00B32981" w:rsidRPr="001A278B">
        <w:t xml:space="preserve"> travel altogether, </w:t>
      </w:r>
      <w:r w:rsidR="00B32981" w:rsidRPr="001A278B">
        <w:rPr>
          <w:i/>
        </w:rPr>
        <w:t>shift</w:t>
      </w:r>
      <w:r w:rsidR="00B32981" w:rsidRPr="001A278B">
        <w:t xml:space="preserve"> travel to low-carbon modes or </w:t>
      </w:r>
      <w:r w:rsidR="00B32981" w:rsidRPr="001A278B">
        <w:rPr>
          <w:i/>
        </w:rPr>
        <w:t>improve</w:t>
      </w:r>
      <w:r w:rsidR="00B32981" w:rsidRPr="001A278B">
        <w:t xml:space="preserve"> modes to generate lower emissions.</w:t>
      </w:r>
    </w:p>
    <w:p w14:paraId="05406D4C" w14:textId="1FC47863" w:rsidR="006A4A08" w:rsidRPr="001A278B" w:rsidRDefault="00815696" w:rsidP="006A484F">
      <w:pPr>
        <w:pStyle w:val="Heading2"/>
      </w:pPr>
      <w:bookmarkStart w:id="5" w:name="_Toc72966187"/>
      <w:r w:rsidRPr="001A278B">
        <w:t>State</w:t>
      </w:r>
      <w:r w:rsidR="551A77D0" w:rsidRPr="001A278B">
        <w:t xml:space="preserve"> of </w:t>
      </w:r>
      <w:bookmarkEnd w:id="5"/>
      <w:r w:rsidR="00A57A66" w:rsidRPr="001A278B">
        <w:t>Walkable Cities</w:t>
      </w:r>
    </w:p>
    <w:p w14:paraId="577899A9" w14:textId="40BB93F0" w:rsidR="002F0854" w:rsidRPr="001A278B" w:rsidRDefault="002F0854" w:rsidP="00357E2A">
      <w:r w:rsidRPr="001A278B">
        <w:t xml:space="preserve">The act of walking as a sustainable form of mobility is a relatively new concept. As Dan Burden mentions, “walkability is a word that did not exist just 20 years ago; we made walking so unnatural that we had to create a word to pronounce what we were missing” </w:t>
      </w:r>
      <w:r w:rsidR="00F95384" w:rsidRPr="001A278B">
        <w:fldChar w:fldCharType="begin"/>
      </w:r>
      <w:r w:rsidR="00F95384" w:rsidRPr="001A278B">
        <w:instrText xml:space="preserve"> ADDIN ZOTERO_ITEM CSL_CITATION {"citationID":"lambVIyS","properties":{"formattedCitation":"(ARUP, 2016)","plainCitation":"(ARUP, 2016)","noteIndex":0},"citationItems":[{"id":7623,"uris":["http://zotero.org/groups/277937/items/KKRUJV5W"],"uri":["http://zotero.org/groups/277937/items/KKRUJV5W"],"itemData":{"id":7623,"type":"report","abstract":"Cities Alive: Towards a walking world highlights the significant social, economic, environmental and political benefits of walking. Informed by specialist insight and multidisciplinary expertise from across our global offices, we highlight 50 benefits of walking explored through 16 distinct indicative themes, and list 40 actions that city leaders can consider to inform walking policy, strategy and design. These are informed by a catalogue of 80 international case studies that will inspire action, and further aid cities in identifying and evaluating opportunities.","publisher":"ARUP","title":"Cities Alive: Towards a Walking World","URL":"http://publications.arup.com/publications/c/cities_alive_towards_a_walking_world","author":[{"family":"ARUP","given":""}],"issued":{"date-parts":[["2016",6]]}}}],"schema":"https://github.com/citation-style-language/schema/raw/master/csl-citation.json"} </w:instrText>
      </w:r>
      <w:r w:rsidR="00F95384" w:rsidRPr="001A278B">
        <w:fldChar w:fldCharType="separate"/>
      </w:r>
      <w:r w:rsidR="00F95384" w:rsidRPr="001A278B">
        <w:rPr>
          <w:rFonts w:cs="Times New Roman"/>
        </w:rPr>
        <w:t>(ARUP, 2016)</w:t>
      </w:r>
      <w:r w:rsidR="00F95384" w:rsidRPr="001A278B">
        <w:fldChar w:fldCharType="end"/>
      </w:r>
      <w:r w:rsidRPr="001A278B">
        <w:t xml:space="preserve">. A report from the </w:t>
      </w:r>
      <w:r w:rsidR="00F95384" w:rsidRPr="001A278B">
        <w:t>International Transport Forum (ITF)</w:t>
      </w:r>
      <w:r w:rsidRPr="001A278B">
        <w:t xml:space="preserve"> has dubbed walking the neglected transport mode, which is the simplest, most sustainable and cheapest means of locomotion. </w:t>
      </w:r>
      <w:r w:rsidR="00F95384" w:rsidRPr="001A278B">
        <w:fldChar w:fldCharType="begin"/>
      </w:r>
      <w:r w:rsidR="00357E2A" w:rsidRPr="001A278B">
        <w:instrText xml:space="preserve"> ADDIN ZOTERO_ITEM CSL_CITATION {"citationID":"QpYxhS4G","properties":{"formattedCitation":"(OECD/ITF, 2011)","plainCitation":"(OECD/ITF, 2011)","noteIndex":0},"citationItems":[{"id":58,"uris":["http://zotero.org/groups/277937/items/N9CUNP27"],"uri":["http://zotero.org/groups/277937/items/N9CUNP27"],"itemData":{"id":58,"type":"report","abstract":"The report\nwas developed by a group of international experts representing 19 countries, under the aegis of\nthe Research Centre of the International Transport Forum at the Organisation for Economic Cooperation\nand Development (OECD).\nRecognising its wide benefits, the purpose of this report is to emphasize the importance of\nwalking as an integral part of the transport system and the vital need for policies to promote\nwalking at all levels of planning.\nThis summary document comprises the conclusions and recommendations, as well as the table of contents of the full report, together with details of the experts who contributed to the\nwork.","title":"Pedestrian Safety, Urban Space and Health","URL":"http://www.itf-oecd.org/sites/default/files/docs/11pedestriansum.pdf","author":[{"literal":"OECD/ITF"}],"issued":{"date-parts":[["2011"]]}}}],"schema":"https://github.com/citation-style-language/schema/raw/master/csl-citation.json"} </w:instrText>
      </w:r>
      <w:r w:rsidR="00F95384" w:rsidRPr="001A278B">
        <w:fldChar w:fldCharType="separate"/>
      </w:r>
      <w:r w:rsidR="00357E2A" w:rsidRPr="001A278B">
        <w:rPr>
          <w:rFonts w:cs="Times New Roman"/>
        </w:rPr>
        <w:t>(OECD/ITF, 2011)</w:t>
      </w:r>
      <w:r w:rsidR="00F95384" w:rsidRPr="001A278B">
        <w:fldChar w:fldCharType="end"/>
      </w:r>
      <w:r w:rsidR="00F95384" w:rsidRPr="001A278B">
        <w:t>.</w:t>
      </w:r>
      <w:r w:rsidRPr="001A278B">
        <w:t xml:space="preserve"> Walkability is associated </w:t>
      </w:r>
      <w:r w:rsidR="00357E2A" w:rsidRPr="001A278B">
        <w:t>main</w:t>
      </w:r>
      <w:r w:rsidRPr="001A278B">
        <w:t xml:space="preserve">ly with leisure and recreation in the majority of urban projects around the world; however, the notion of walking as a </w:t>
      </w:r>
      <w:r w:rsidR="00357E2A" w:rsidRPr="001A278B">
        <w:t>mode choice</w:t>
      </w:r>
      <w:r w:rsidRPr="001A278B">
        <w:t xml:space="preserve"> in the area of sustainable urban mobility is increasing.</w:t>
      </w:r>
    </w:p>
    <w:p w14:paraId="48ABD7E3" w14:textId="77777777" w:rsidR="002F0854" w:rsidRPr="001A278B" w:rsidRDefault="002F0854" w:rsidP="002F0854"/>
    <w:p w14:paraId="03860419" w14:textId="7C9DD155" w:rsidR="002F0854" w:rsidRPr="001A278B" w:rsidRDefault="002F0854" w:rsidP="00357E2A">
      <w:r w:rsidRPr="001A278B">
        <w:lastRenderedPageBreak/>
        <w:t xml:space="preserve">The evolution of human mobility originates with our feet. The historic configuration of cities has been dictated by the human capacity to walk.  The Inca and Aztec civilizations sustained large empires for centuries on foot. In France, mechanical mobility equaled walking only during the 1920s </w:t>
      </w:r>
      <w:r w:rsidR="00357E2A" w:rsidRPr="001A278B">
        <w:fldChar w:fldCharType="begin"/>
      </w:r>
      <w:r w:rsidR="00357E2A" w:rsidRPr="001A278B">
        <w:instrText xml:space="preserve"> ADDIN ZOTERO_ITEM CSL_CITATION {"citationID":"TyfEsDmp","properties":{"formattedCitation":"(Ausubel et al., 1998)","plainCitation":"(Ausubel et al., 1998)","noteIndex":0},"citationItems":[{"id":4965,"uris":["http://zotero.org/groups/277937/items/G9NFGE3R"],"uri":["http://zotero.org/groups/277937/items/G9NFGE3R"],"itemData":{"id":4965,"type":"article-journal","abstract":"We envision a transport system producing zero emissions and sparing the surface landscape, while people on average range hundreds of kilometers daily. We believe this prospect of 'green mobility' is consistent in general principles with historical evolution. We lay out these general principles, extracted from widespread observations of human behavior over long periods, and use them to explain past transport and to project the next 50 to 100 years. Our picture emphasizes the slow penetration of new technologies of transport adding speed in the course of substituting for the old ones in terms of time allocation. We discuss serially and in increasing detail railroads, cars, aeroplanes, and magnetically levitated trains (maglevs).","container-title":"European Review","issue":"No. 2","page":"137-156","title":"Toward green mobility: the evolution of transport","volume":"Vol. 6","author":[{"family":"Ausubel","given":"Jesse H."},{"family":"Marchetti","given":"Cesare"},{"family":"Meyer","given":"Perrin"}],"issued":{"date-parts":[["1998"]]}}}],"schema":"https://github.com/citation-style-language/schema/raw/master/csl-citation.json"} </w:instrText>
      </w:r>
      <w:r w:rsidR="00357E2A" w:rsidRPr="001A278B">
        <w:fldChar w:fldCharType="separate"/>
      </w:r>
      <w:r w:rsidR="00357E2A" w:rsidRPr="001A278B">
        <w:rPr>
          <w:rFonts w:cs="Times New Roman"/>
        </w:rPr>
        <w:t>(Ausubel et al., 1998)</w:t>
      </w:r>
      <w:r w:rsidR="00357E2A" w:rsidRPr="001A278B">
        <w:fldChar w:fldCharType="end"/>
      </w:r>
      <w:r w:rsidRPr="001A278B">
        <w:t xml:space="preserve">. </w:t>
      </w:r>
      <w:r w:rsidR="00357E2A" w:rsidRPr="001A278B">
        <w:t>P</w:t>
      </w:r>
      <w:r w:rsidRPr="001A278B">
        <w:t>edestrian cities usually have a diameter no greater than 5 km</w:t>
      </w:r>
      <w:r w:rsidR="00357E2A" w:rsidRPr="001A278B">
        <w:t xml:space="preserve"> </w:t>
      </w:r>
      <w:r w:rsidR="00357E2A" w:rsidRPr="001A278B">
        <w:fldChar w:fldCharType="begin"/>
      </w:r>
      <w:r w:rsidR="00357E2A" w:rsidRPr="001A278B">
        <w:instrText xml:space="preserve"> ADDIN ZOTERO_ITEM CSL_CITATION {"citationID":"EAGFwRa7","properties":{"formattedCitation":"(Marchetti, 1994)","plainCitation":"(Marchetti, 1994)","noteIndex":0},"citationItems":[{"id":7622,"uris":["http://zotero.org/groups/277937/items/DQ68D24N"],"uri":["http://zotero.org/groups/277937/items/DQ68D24N"],"itemData":{"id":7622,"type":"article-journal","abstract":"Personal travel appears to be much more under the control of basic instincts than of economic drives. This may be the reason for the systematic mismatch between the results of cost benefit analysis and the actual behavior of travelers.\n\nIn this paper we put together a list of the basic instincts that drive and contain travelers' behavior, showing how they mesh with technological progress and economic constraints.","container-title":"Technological Forecasting and Social Change","issue":"1","page":"Pages 75-88","title":"Anthropological invariants in travel behavior","volume":"Volume 47","author":[{"family":"Marchetti","given":"Cesare"}],"issued":{"date-parts":[["1994",9]]}}}],"schema":"https://github.com/citation-style-language/schema/raw/master/csl-citation.json"} </w:instrText>
      </w:r>
      <w:r w:rsidR="00357E2A" w:rsidRPr="001A278B">
        <w:fldChar w:fldCharType="separate"/>
      </w:r>
      <w:r w:rsidR="00357E2A" w:rsidRPr="001A278B">
        <w:rPr>
          <w:rFonts w:cs="Times New Roman"/>
        </w:rPr>
        <w:t>(Marchetti, 1994)</w:t>
      </w:r>
      <w:r w:rsidR="00357E2A" w:rsidRPr="001A278B">
        <w:fldChar w:fldCharType="end"/>
      </w:r>
      <w:r w:rsidRPr="001A278B">
        <w:t>. This is the average hourly speed of a healthy pedestrian</w:t>
      </w:r>
      <w:r w:rsidR="00E3731C" w:rsidRPr="001A278B">
        <w:t xml:space="preserve"> </w:t>
      </w:r>
      <w:r w:rsidR="00FD6E8E" w:rsidRPr="001A278B">
        <w:t>(</w:t>
      </w:r>
      <w:r w:rsidR="00E3731C" w:rsidRPr="001A278B">
        <w:t xml:space="preserve">alternatively, 5 km/hour for males and 4 km/hour for females </w:t>
      </w:r>
      <w:r w:rsidR="00FD6E8E" w:rsidRPr="001A278B">
        <w:fldChar w:fldCharType="begin"/>
      </w:r>
      <w:r w:rsidR="00FD6E8E" w:rsidRPr="001A278B">
        <w:instrText xml:space="preserve"> ADDIN ZOTERO_ITEM CSL_CITATION {"citationID":"0l96IeZ3","properties":{"formattedCitation":"(Wigan, 1994)","plainCitation":"(Wigan, 1994)","noteIndex":0},"citationItems":[{"id":18983,"uris":["http://zotero.org/groups/2241942/items/UGYT4VJK"],"uri":["http://zotero.org/groups/2241942/items/UGYT4VJK"],"itemData":{"id":18983,"type":"report","abstract":"Walking is viewed from many different perspectives, but lacks both informed advocacy groups and a unified policy treatment. As a result, the weight given to pedestrian movements is inconsistent, and an appropriate view will permit a more coherent assessment of walking and pedestrian aspects of movement and access. The importance of road-related and off road walking activities are discussed, and the role of walking in shopping activities used as an illustration of the shortfalls in systematic treatment of pedestrian activity. Walking is treated as a full transport mode in this paper. New data derived from Australian travel surveys is presented. The relative importance of walking to other transport modes is illustrated in terms of the fractions of trips and of travel time for Australia as a whole and for individual cities. The treatment of walking in major studies means that in many cases the surveys may cover it - but the coding manuals actually require whole categories of walking to be excluded: this was the case for several of the earlier NSW major surveys, for example. However, times of day and the levels of activity by age and sex for walking alone are useful, but even more so when aligned with bicycle usage to pick out the NMT travel market segment. Cross checks of the time and distance estimates for pedestrian travel confirm that the data is reasonably consistent, leading to mean walk speeds of 5 km/hr male and 4 km/hr female. The levels of walking activity, trip rates and the times and distances spent in walking are analysed for Australia. The treatment of walking as a travel mode means that both bicycles and pedestrian movement can profitably be analysed together, as they comprise almost all of the non-motorised travel. This has been done for Australia as a whole, and a balancing effect between genders is noted. Walking and bicycling are in many ways complementary, and analysis of non-motorised movements should therefore pay attention to both modes and genders.","genre":"Working Paper","language":"en","note":"Accepted: 2018-11-22","source":"ses.library.usyd.edu.au","title":"Walking as a Transport Mode","URL":"https://ses.library.usyd.edu.au/handle/2123/19329","author":[{"family":"Wigan","given":"Marcus"}],"accessed":{"date-parts":[["2021",9,2]]},"issued":{"date-parts":[["1994",4,1]]}}}],"schema":"https://github.com/citation-style-language/schema/raw/master/csl-citation.json"} </w:instrText>
      </w:r>
      <w:r w:rsidR="00FD6E8E" w:rsidRPr="001A278B">
        <w:fldChar w:fldCharType="separate"/>
      </w:r>
      <w:r w:rsidR="00FD6E8E" w:rsidRPr="001A278B">
        <w:rPr>
          <w:rFonts w:cs="Times New Roman"/>
        </w:rPr>
        <w:t>(Wigan, 1994)</w:t>
      </w:r>
      <w:r w:rsidR="00FD6E8E" w:rsidRPr="001A278B">
        <w:fldChar w:fldCharType="end"/>
      </w:r>
      <w:r w:rsidR="00FD6E8E" w:rsidRPr="001A278B">
        <w:t>)</w:t>
      </w:r>
      <w:r w:rsidRPr="001A278B">
        <w:t xml:space="preserve">. </w:t>
      </w:r>
      <w:r w:rsidR="00357E2A" w:rsidRPr="001A278B">
        <w:t>W</w:t>
      </w:r>
      <w:r w:rsidRPr="001A278B">
        <w:t>hen cars were introduced that traveled 6-7 times faster than a pedestrian, cities increased their connected area 6-7 times in linear terms. Walking 5km/hour for 1 hour provides a radius of 2.5 km and an area of 20km2. These are the distances that define a village globally. Even today the area that can be crossed in one hour with dominant modes of transport functionally defines a city</w:t>
      </w:r>
      <w:r w:rsidR="00357E2A" w:rsidRPr="001A278B">
        <w:t xml:space="preserve"> </w:t>
      </w:r>
      <w:r w:rsidR="00357E2A" w:rsidRPr="001A278B">
        <w:fldChar w:fldCharType="begin"/>
      </w:r>
      <w:r w:rsidR="00357E2A" w:rsidRPr="001A278B">
        <w:instrText xml:space="preserve"> ADDIN ZOTERO_ITEM CSL_CITATION {"citationID":"JmZpvB1I","properties":{"formattedCitation":"(Marchetti, 1994)","plainCitation":"(Marchetti, 1994)","noteIndex":0},"citationItems":[{"id":7622,"uris":["http://zotero.org/groups/277937/items/DQ68D24N"],"uri":["http://zotero.org/groups/277937/items/DQ68D24N"],"itemData":{"id":7622,"type":"article-journal","abstract":"Personal travel appears to be much more under the control of basic instincts than of economic drives. This may be the reason for the systematic mismatch between the results of cost benefit analysis and the actual behavior of travelers.\n\nIn this paper we put together a list of the basic instincts that drive and contain travelers' behavior, showing how they mesh with technological progress and economic constraints.","container-title":"Technological Forecasting and Social Change","issue":"1","page":"Pages 75-88","title":"Anthropological invariants in travel behavior","volume":"Volume 47","author":[{"family":"Marchetti","given":"Cesare"}],"issued":{"date-parts":[["1994",9]]}}}],"schema":"https://github.com/citation-style-language/schema/raw/master/csl-citation.json"} </w:instrText>
      </w:r>
      <w:r w:rsidR="00357E2A" w:rsidRPr="001A278B">
        <w:fldChar w:fldCharType="separate"/>
      </w:r>
      <w:r w:rsidR="00357E2A" w:rsidRPr="001A278B">
        <w:rPr>
          <w:rFonts w:cs="Times New Roman"/>
        </w:rPr>
        <w:t>(Marchetti, 1994)</w:t>
      </w:r>
      <w:r w:rsidR="00357E2A" w:rsidRPr="001A278B">
        <w:fldChar w:fldCharType="end"/>
      </w:r>
      <w:r w:rsidRPr="001A278B">
        <w:t>.</w:t>
      </w:r>
    </w:p>
    <w:p w14:paraId="3CFEAF72" w14:textId="2D7EF86B" w:rsidR="00A57A66" w:rsidRPr="001A278B" w:rsidRDefault="002F0854" w:rsidP="008168CD">
      <w:r w:rsidRPr="001A278B">
        <w:t xml:space="preserve">The term ‘pedestrian’ often includes anyone walking or using a mobility aid such as a wheelchair </w:t>
      </w:r>
      <w:r w:rsidR="00357E2A" w:rsidRPr="001A278B">
        <w:fldChar w:fldCharType="begin"/>
      </w:r>
      <w:r w:rsidR="00357E2A" w:rsidRPr="001A278B">
        <w:instrText xml:space="preserve"> ADDIN ZOTERO_ITEM CSL_CITATION {"citationID":"qLSiIQOQ","properties":{"formattedCitation":"(Lo, 2009)","plainCitation":"(Lo, 2009)","noteIndex":0},"citationItems":[{"id":7603,"uris":["http://zotero.org/groups/277937/items/FBDIWBVI"],"uri":["http://zotero.org/groups/277937/items/FBDIWBVI"],"itemData":{"id":7603,"type":"article-journal","abstract":"In order to understand walkability, it is important to consider how pedestrians are defined and the discourses that shape the development of pedestrian space. This paper examines both these issues and identifies points of agreement and disagreement between metrics for walkability. Convergence points include the notion of sidewalk access, street connectivity, and land‐use density and diversity. On the other hand, contradictions are identified between prominent pedestrian level of service (LOS) measures which emphasize personal space and those which advocate safety – and comfort – in numbers. Recommendations are made to encourage more multidisciplinary and research‐based development of metrics for walkability.","container-title":"Journal of Urbanism International Research on Placemaking and Urban Sustainability","issue":"2","page":"145-166","title":"Walkability: What is it?","volume":"2","author":[{"family":"Lo","given":"Ria Hutabarat"}],"issued":{"date-parts":[["2009",7]]}}}],"schema":"https://github.com/citation-style-language/schema/raw/master/csl-citation.json"} </w:instrText>
      </w:r>
      <w:r w:rsidR="00357E2A" w:rsidRPr="001A278B">
        <w:fldChar w:fldCharType="separate"/>
      </w:r>
      <w:r w:rsidR="00357E2A" w:rsidRPr="001A278B">
        <w:rPr>
          <w:rFonts w:cs="Times New Roman"/>
        </w:rPr>
        <w:t>(Lo, 2009)</w:t>
      </w:r>
      <w:r w:rsidR="00357E2A" w:rsidRPr="001A278B">
        <w:fldChar w:fldCharType="end"/>
      </w:r>
      <w:r w:rsidRPr="001A278B">
        <w:t xml:space="preserve">. </w:t>
      </w:r>
      <w:r w:rsidR="008168CD" w:rsidRPr="001A278B">
        <w:t>T</w:t>
      </w:r>
      <w:r w:rsidRPr="001A278B">
        <w:t>he non-work walking modal share differs in traditional and contemporary neighborhoods</w:t>
      </w:r>
      <w:r w:rsidR="004607D3" w:rsidRPr="001A278B">
        <w:t xml:space="preserve"> (or grid and cul-de-sac </w:t>
      </w:r>
      <w:r w:rsidR="004607D3" w:rsidRPr="001A278B">
        <w:fldChar w:fldCharType="begin"/>
      </w:r>
      <w:r w:rsidR="00357E2A" w:rsidRPr="001A278B">
        <w:instrText xml:space="preserve"> ADDIN ZOTERO_ITEM CSL_CITATION {"citationID":"jb1B4Wmv","properties":{"formattedCitation":"(Lindel\\uc0\\u246{}w, 2016)","plainCitation":"(Lindelöw, 2016)","noteIndex":0},"citationItems":[{"id":18980,"uris":["http://zotero.org/groups/2241942/items/2CJ2VUJL"],"uri":["http://zotero.org/groups/2241942/items/2CJ2VUJL"],"itemData":{"id":18980,"type":"thesis","language":"English","note":"ISBN: 9789176238028 9789176238035","publisher":"Lund University","source":"portal.research.lu.se","title":"Walking as a transport mode: Examining the role of preconditions, planning aspects and personal traits for the urban pedestrian","title-short":"Walking as a transport mode","URL":"https://portal.research.lu.se/portal/en/publications/walking-as-a-transport-mode(455bdfad-5be3-4e74-b305-d31b1e49aed7).html","author":[{"family":"Lindelöw","given":"David"}],"accessed":{"date-parts":[["2021",9,2]]},"issued":{"date-parts":[["2016",5,2]]}}}],"schema":"https://github.com/citation-style-language/schema/raw/master/csl-citation.json"} </w:instrText>
      </w:r>
      <w:r w:rsidR="004607D3" w:rsidRPr="001A278B">
        <w:fldChar w:fldCharType="separate"/>
      </w:r>
      <w:r w:rsidR="00357E2A" w:rsidRPr="001A278B">
        <w:rPr>
          <w:rFonts w:cs="Times New Roman"/>
          <w:szCs w:val="24"/>
        </w:rPr>
        <w:t>(Lindelöw, 2016)</w:t>
      </w:r>
      <w:r w:rsidR="004607D3" w:rsidRPr="001A278B">
        <w:fldChar w:fldCharType="end"/>
      </w:r>
      <w:r w:rsidR="004607D3" w:rsidRPr="001A278B">
        <w:t>)</w:t>
      </w:r>
      <w:r w:rsidRPr="001A278B">
        <w:t>; the share for walking is 7% (automobiles 85%) in the traditional neighborhood, while for the contemporary non-dense neighborhood the share is 2% (automobiles 96%)</w:t>
      </w:r>
      <w:r w:rsidR="008168CD" w:rsidRPr="001A278B">
        <w:t xml:space="preserve"> </w:t>
      </w:r>
      <w:r w:rsidR="008168CD" w:rsidRPr="001A278B">
        <w:fldChar w:fldCharType="begin"/>
      </w:r>
      <w:r w:rsidR="008168CD" w:rsidRPr="001A278B">
        <w:instrText xml:space="preserve"> ADDIN ZOTERO_ITEM CSL_CITATION {"citationID":"PXGsrXsS","properties":{"formattedCitation":"(Cervero &amp; Radisch, 1996)","plainCitation":"(Cervero &amp; Radisch, 1996)","noteIndex":0},"citationItems":[{"id":9626,"uris":["http://zotero.org/groups/277937/items/9TKD29LU"],"uri":["http://zotero.org/groups/277937/items/9TKD29LU"],"itemData":{"id":9626,"type":"article-journal","abstract":"The New Urbanism movement calls for redesigning American neighborhoods so that they are less oriented toward automobile travel and more conducive to walking, bicycling, and transit riding, especially for non-work trips. New Urbanism calls for a return to compact neighborhoods with grid-like street patterns, mixed land uses, and pedestrian amenities. This paper investigates the effects of New Urbanism design principles on both non-work and commuting travel by comparing modal splits between two distinctly different neighborhoods in the San Francisco Bay Area. The neo-traditional neighborhood, Rockridge, and the nearby conventional suburban community, Lafayette, were chosen as case studies because they have similar income profiles, freeway and transit service levels, and geographical locations. Rockridge residents averaged around a 10 percent higher share of non-work trips by non-automobile modes than did residents of Lafayette, controlling for relevant factors like income and transit service levels. The greatest differences were for shop trips under one mile. Modal splits were more similar for work trips, confirming the proposition that neighborhood design practices exert their greatest influence on local shopping trips and other non-work purposes. For work trips, compact, mixed-use, and pedestrian-oriented development appears to have the strongest effect on access trips to rail stations, in particular inducing higher shares of access trips by foot and bicycle.","container-title":"Transport Policy","DOI":"10.1016/0967-070X(96)00016-9","ISSN":"0967070X","issue":"3","language":"en","page":"127-141","source":"Crossref","title":"Travel choices in pedestrian versus automobile oriented neighborhoods","volume":"3","author":[{"family":"Cervero","given":"Robert"},{"family":"Radisch","given":"Carolyn"}],"issued":{"date-parts":[["1996",7]]}}}],"schema":"https://github.com/citation-style-language/schema/raw/master/csl-citation.json"} </w:instrText>
      </w:r>
      <w:r w:rsidR="008168CD" w:rsidRPr="001A278B">
        <w:fldChar w:fldCharType="separate"/>
      </w:r>
      <w:r w:rsidR="008168CD" w:rsidRPr="001A278B">
        <w:rPr>
          <w:rFonts w:cs="Times New Roman"/>
        </w:rPr>
        <w:t>(Cervero &amp; Radisch, 1996)</w:t>
      </w:r>
      <w:r w:rsidR="008168CD" w:rsidRPr="001A278B">
        <w:fldChar w:fldCharType="end"/>
      </w:r>
      <w:r w:rsidRPr="001A278B">
        <w:t xml:space="preserve">. Even dissimilar cities such as Paris and Houston share a non-motorized transportation mode of less than 4% </w:t>
      </w:r>
      <w:r w:rsidR="008168CD" w:rsidRPr="001A278B">
        <w:fldChar w:fldCharType="begin"/>
      </w:r>
      <w:r w:rsidR="008168CD" w:rsidRPr="001A278B">
        <w:instrText xml:space="preserve"> ADDIN ZOTERO_ITEM CSL_CITATION {"citationID":"RDRbpRcI","properties":{"formattedCitation":"(Rode &amp; Floater, 2014)","plainCitation":"(Rode &amp; Floater, 2014)","noteIndex":0},"citationItems":[{"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8168CD" w:rsidRPr="001A278B">
        <w:fldChar w:fldCharType="separate"/>
      </w:r>
      <w:r w:rsidR="008168CD" w:rsidRPr="001A278B">
        <w:rPr>
          <w:rFonts w:cs="Times New Roman"/>
        </w:rPr>
        <w:t>(Rode &amp; Floater, 2014)</w:t>
      </w:r>
      <w:r w:rsidR="008168CD" w:rsidRPr="001A278B">
        <w:fldChar w:fldCharType="end"/>
      </w:r>
      <w:r w:rsidRPr="001A278B">
        <w:t xml:space="preserve">. </w:t>
      </w:r>
      <w:r w:rsidR="00145EA8" w:rsidRPr="001A278B">
        <w:t xml:space="preserve">In the United States, commuting by walking </w:t>
      </w:r>
      <w:r w:rsidR="004E7FA0" w:rsidRPr="001A278B">
        <w:t>has decreased</w:t>
      </w:r>
      <w:r w:rsidR="00145EA8" w:rsidRPr="001A278B">
        <w:t xml:space="preserve"> significantly from 9.9% in 1960</w:t>
      </w:r>
      <w:r w:rsidR="004E7FA0" w:rsidRPr="001A278B">
        <w:t xml:space="preserve"> to 5.6% in 1980 and 2.6% in 2019</w:t>
      </w:r>
      <w:r w:rsidR="00145EA8" w:rsidRPr="001A278B">
        <w:t xml:space="preserve"> </w:t>
      </w:r>
      <w:r w:rsidR="004E7FA0" w:rsidRPr="001A278B">
        <w:fldChar w:fldCharType="begin"/>
      </w:r>
      <w:r w:rsidR="004E7FA0" w:rsidRPr="001A278B">
        <w:instrText xml:space="preserve"> ADDIN ZOTERO_ITEM CSL_CITATION {"citationID":"uEq5MrPM","properties":{"formattedCitation":"(U.S. Census, 2019)","plainCitation":"(U.S. Census, 2019)","noteIndex":0},"citationItems":[{"id":18986,"uris":["http://zotero.org/groups/2241942/items/3YH88QRG"],"uri":["http://zotero.org/groups/2241942/items/3YH88QRG"],"itemData":{"id":18986,"type":"webpage","title":"American Community Survey, one-year estimates. \"Commuting characteristics by sex.\"","URL":"https://data.census.gov/cedsci/table?q=commute&amp;tid=ACSST1Y2019.S0801","author":[{"family":"U.S. Census","given":""}],"accessed":{"date-parts":[["2021",9,2]]},"issued":{"date-parts":[["2019"]]}}}],"schema":"https://github.com/citation-style-language/schema/raw/master/csl-citation.json"} </w:instrText>
      </w:r>
      <w:r w:rsidR="004E7FA0" w:rsidRPr="001A278B">
        <w:fldChar w:fldCharType="separate"/>
      </w:r>
      <w:r w:rsidR="004E7FA0" w:rsidRPr="001A278B">
        <w:rPr>
          <w:rFonts w:cs="Times New Roman"/>
        </w:rPr>
        <w:t>(U.S. Census, 2019)</w:t>
      </w:r>
      <w:r w:rsidR="004E7FA0" w:rsidRPr="001A278B">
        <w:fldChar w:fldCharType="end"/>
      </w:r>
      <w:r w:rsidR="00145EA8" w:rsidRPr="001A278B">
        <w:t xml:space="preserve">. </w:t>
      </w:r>
      <w:r w:rsidRPr="001A278B">
        <w:t xml:space="preserve">Despite the low share of walking in many cities located in North America and Europe, </w:t>
      </w:r>
      <w:r w:rsidR="00F61A13" w:rsidRPr="001A278B">
        <w:t>it has a high mode share in the global south. Most of Latin America is dense and urban, particularly Chile which has a walking mode share in it</w:t>
      </w:r>
      <w:r w:rsidR="009C492E" w:rsidRPr="001A278B">
        <w:t>s</w:t>
      </w:r>
      <w:r w:rsidR="00F61A13" w:rsidRPr="001A278B">
        <w:t xml:space="preserve"> cities between 18.5% and 36 % (34.5% in Santiago which has 40% of the population </w:t>
      </w:r>
      <w:r w:rsidR="00067605" w:rsidRPr="001A278B">
        <w:fldChar w:fldCharType="begin"/>
      </w:r>
      <w:r w:rsidR="00067605" w:rsidRPr="001A278B">
        <w:instrText xml:space="preserve"> ADDIN ZOTERO_ITEM CSL_CITATION {"citationID":"68kiZ8az","properties":{"formattedCitation":"(Herrmann-Lunecke et al., 2020)","plainCitation":"(Herrmann-Lunecke et al., 2020)","noteIndex":0},"citationItems":[{"id":18988,"uris":["http://zotero.org/groups/2241942/items/ND5J3N94"],"uri":["http://zotero.org/groups/2241942/items/ND5J3N94"],"itemData":{"id":18988,"type":"article-journal","abstract":"An extensive body of work from the urban planning, health, and other disciplines has documented the importance of walking to urban sustainability from health, safety, security, environmental and other perspectives. These studies come mainly from countries in North America and Europe, where the majority of the population relies on cars for transportation. Notwithstanding, in many countries in the Global South, walking remains a majority transport mode, while cars increasingly dominate the urban streetscape, but are accessible only to a minority of the population. Chile provides fertile terrain for studying this phenomenon. This article reviews current practice and recent research of walking in Chile, in light of international findings regarding walkability, equity and urban sustainability. To elaborate an overview of the depth and breadth of walking in Chile, an interdisciplinary team conducted a literature review, examined relevant case study material from experience from Chile and in particular from Santiago, and triangulated this mainly qualitative data with results from the origin-destination survey applied in Chile’s main cities, Chilean traffic safety data) and results from official transport reports of other Latin American cities [Tirachini, A. (2019). South America: The challenge of transition. In J. Stanley &amp; D. Hensher (Eds.), A research agenda for transport policy. Northampton, MA: Edward Elgar Publishing]. Findings show that despite priority public investments that have largely prioritised infrastructure for cars, walking in Chile has remained as the majority transport mode up until today, especially for lower-middle income groups, and particularly for care-related tasks performed mainly by women. In this sense, walking in Chile has proven remarkably persistent. The importance of walking as the main transport mode, against the odds, reflects economic, cultural, and urban form determinants, which are explored in this article. Furthermore, a recent upsurge in public interest and community design initiatives to improve walking, particularly the generation of a Chilean approach to “complete streets” has emerged, opening up opportunities to challenge Chile’s version of automobility in favour of more equitable, active and public transportation modes. There is, therefore, in Chile an opportunity to prioritise the walking mode, improve infrastructure for walkers and build from preserving current high pedestrian modal shares, rather than having to reverse widespread car use, as occurs in many countries in Europe and North America. This potential is highly relevant as these conditions are similar to those in other Latin American cities and, potentially, other cities elsewhere in the Global South.","container-title":"Transport Reviews","DOI":"10.1080/01441647.2020.1712494","ISSN":"0144-1647","issue":"2","note":"publisher: Routledge\n_eprint: https://doi.org/10.1080/01441647.2020.1712494","page":"135-159","source":"Taylor and Francis+NEJM","title":"Persistence of walking in Chile: lessons for urban sustainability","title-short":"Persistence of walking in Chile","volume":"40","author":[{"family":"Herrmann-Lunecke","given":"Marie Geraldine"},{"family":"Mora","given":"Rodrigo"},{"family":"Sagaris","given":"Lake"}],"issued":{"date-parts":[["2020",3,3]]}}}],"schema":"https://github.com/citation-style-language/schema/raw/master/csl-citation.json"} </w:instrText>
      </w:r>
      <w:r w:rsidR="00067605" w:rsidRPr="001A278B">
        <w:fldChar w:fldCharType="separate"/>
      </w:r>
      <w:r w:rsidR="00067605" w:rsidRPr="001A278B">
        <w:rPr>
          <w:rFonts w:cs="Times New Roman"/>
        </w:rPr>
        <w:t>(Herrmann-Lunecke et al., 2020)</w:t>
      </w:r>
      <w:r w:rsidR="00067605" w:rsidRPr="001A278B">
        <w:fldChar w:fldCharType="end"/>
      </w:r>
      <w:r w:rsidR="00F61A13" w:rsidRPr="001A278B">
        <w:t xml:space="preserve">. </w:t>
      </w:r>
    </w:p>
    <w:p w14:paraId="68329C35" w14:textId="68188F64" w:rsidR="002F0854" w:rsidRPr="001A278B" w:rsidRDefault="002F0854" w:rsidP="00920086">
      <w:pPr>
        <w:rPr>
          <w:rFonts w:eastAsia="Times New Roman"/>
          <w:bCs/>
          <w:color w:val="000000"/>
        </w:rPr>
      </w:pPr>
      <w:r w:rsidRPr="001A278B">
        <w:rPr>
          <w:rFonts w:eastAsia="Times New Roman"/>
          <w:bCs/>
          <w:color w:val="000000"/>
        </w:rPr>
        <w:t>The alteration in transport intensity between high- and low-density zones within a city can be more than 40% in vehicle-miles-travelled per capita</w:t>
      </w:r>
      <w:r w:rsidR="008168CD" w:rsidRPr="001A278B">
        <w:rPr>
          <w:rFonts w:eastAsia="Times New Roman"/>
          <w:bCs/>
          <w:color w:val="000000"/>
        </w:rPr>
        <w:t xml:space="preserve"> </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rRdKy96j","properties":{"formattedCitation":"(Ewing et al., 2008)","plainCitation":"(Ewing et al., 2008)","noteIndex":0},"citationItems":[{"id":19004,"uris":["http://zotero.org/groups/2241942/items/DF9XM6RH"],"uri":["http://zotero.org/groups/2241942/items/DF9XM6RH"],"itemData":{"id":19004,"type":"webpage","abstract":"The Natural Resources Defense Council works to safeguard the earth - its people, its plants and animals, and the natural systems on which all life depends.","container-title":"NRDC","language":"en","title":"Growing Cooler: The Evidence on Urban Development and Climate Change","title-short":"Growing Cooler","URL":"https://www.nrdc.org/resources/growing-cooler-evidence-urban-development-and-climate-change","author":[{"family":"Ewing","given":""},{"family":"Bartholomew","given":""},{"family":"Winkleman","given":""},{"family":"Walters","given":""},{"family":"Chen","given":""}],"accessed":{"date-parts":[["2021",9,8]]},"issued":{"date-parts":[["2008"]]}}}],"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Ewing et al., 2008)</w:t>
      </w:r>
      <w:r w:rsidR="00920086" w:rsidRPr="001A278B">
        <w:rPr>
          <w:rFonts w:eastAsia="Times New Roman"/>
          <w:bCs/>
          <w:color w:val="000000"/>
        </w:rPr>
        <w:fldChar w:fldCharType="end"/>
      </w:r>
      <w:r w:rsidRPr="001A278B">
        <w:rPr>
          <w:rFonts w:eastAsia="Times New Roman"/>
          <w:bCs/>
          <w:color w:val="000000"/>
        </w:rPr>
        <w:t>. Doubling densities within metropolitan regions can reduce vehicle kilometers-travelled (VKT) by up to 25%</w:t>
      </w:r>
      <w:r w:rsidR="00920086" w:rsidRPr="001A278B">
        <w:rPr>
          <w:rFonts w:eastAsia="Times New Roman"/>
          <w:bCs/>
          <w:color w:val="000000"/>
        </w:rPr>
        <w:t xml:space="preserve"> </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DS0QeYnz","properties":{"formattedCitation":"(Rode &amp; Floater, 2014)","plainCitation":"(Rode &amp; Floater, 2014)","noteIndex":0},"citationItems":[{"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Rode &amp; Floater, 2014)</w:t>
      </w:r>
      <w:r w:rsidR="00920086" w:rsidRPr="001A278B">
        <w:rPr>
          <w:rFonts w:eastAsia="Times New Roman"/>
          <w:bCs/>
          <w:color w:val="000000"/>
        </w:rPr>
        <w:fldChar w:fldCharType="end"/>
      </w:r>
      <w:r w:rsidRPr="001A278B">
        <w:rPr>
          <w:rFonts w:eastAsia="Times New Roman"/>
          <w:bCs/>
          <w:color w:val="000000"/>
        </w:rPr>
        <w:t>. In the context of Germany, a study modeled economic outcomes of policies that focused on the reduction of three negative environments in cities: traffic-related emissions of greenhouse gases, noise, and air toxins. The report discovered positive net effects from diminishing car use across different strategies. Actions to increase the share of walking and cycling would increase GDP by 1.11%, total employment by 1.37% and employment in transport by 4.14% by 2030</w:t>
      </w:r>
      <w:r w:rsidR="00920086" w:rsidRPr="001A278B">
        <w:rPr>
          <w:rFonts w:eastAsia="Times New Roman"/>
          <w:bCs/>
          <w:color w:val="000000"/>
        </w:rPr>
        <w:t xml:space="preserve"> </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xrDsvj1U","properties":{"formattedCitation":"(Rode &amp; Floater, 2014)","plainCitation":"(Rode &amp; Floater, 2014)","noteIndex":0},"citationItems":[{"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Rode &amp; Floater, 2014)</w:t>
      </w:r>
      <w:r w:rsidR="00920086" w:rsidRPr="001A278B">
        <w:rPr>
          <w:rFonts w:eastAsia="Times New Roman"/>
          <w:bCs/>
          <w:color w:val="000000"/>
        </w:rPr>
        <w:fldChar w:fldCharType="end"/>
      </w:r>
      <w:r w:rsidR="00067605" w:rsidRPr="001A278B">
        <w:rPr>
          <w:rFonts w:eastAsia="Times New Roman"/>
          <w:bCs/>
          <w:color w:val="000000"/>
        </w:rPr>
        <w:t>.</w:t>
      </w:r>
    </w:p>
    <w:p w14:paraId="12160DD2" w14:textId="62B0A6FD" w:rsidR="002F0854" w:rsidRPr="001A278B" w:rsidRDefault="00757660" w:rsidP="00DF06DE">
      <w:pPr>
        <w:rPr>
          <w:rFonts w:eastAsia="Times New Roman"/>
          <w:bCs/>
          <w:color w:val="000000"/>
        </w:rPr>
      </w:pPr>
      <w:r w:rsidRPr="001A278B">
        <w:rPr>
          <w:rFonts w:eastAsia="Times New Roman"/>
          <w:bCs/>
          <w:color w:val="000000"/>
        </w:rPr>
        <w:lastRenderedPageBreak/>
        <w:t xml:space="preserve">Instead of car-centric developments, walkable cities are growing and are in high demand </w:t>
      </w:r>
      <w:r w:rsidR="00DF06DE" w:rsidRPr="001A278B">
        <w:rPr>
          <w:rFonts w:eastAsia="Times New Roman"/>
          <w:bCs/>
          <w:color w:val="000000"/>
        </w:rPr>
        <w:fldChar w:fldCharType="begin"/>
      </w:r>
      <w:r w:rsidR="00DF06DE" w:rsidRPr="001A278B">
        <w:rPr>
          <w:rFonts w:eastAsia="Times New Roman"/>
          <w:bCs/>
          <w:color w:val="000000"/>
        </w:rPr>
        <w:instrText xml:space="preserve"> ADDIN ZOTERO_ITEM CSL_CITATION {"citationID":"G69sFlae","properties":{"formattedCitation":"(Center for Real Estate and Urban Analysis, 2019)","plainCitation":"(Center for Real Estate and Urban Analysis, 2019)","noteIndex":0},"citationItems":[{"id":18993,"uris":["http://zotero.org/groups/2241942/items/8IR4LX9D"],"uri":["http://zotero.org/groups/2241942/items/8IR4LX9D"],"itemData":{"id":18993,"type":"webpage","title":"Foot Traffic Ahead","URL":"https://creua.business.gwu.edu/research/walkable-urbanism/","author":[{"family":"Center for Real Estate and Urban Analysis","given":""}],"accessed":{"date-parts":[["2021",9,2]]},"issued":{"date-parts":[["2019"]]}}}],"schema":"https://github.com/citation-style-language/schema/raw/master/csl-citation.json"} </w:instrText>
      </w:r>
      <w:r w:rsidR="00DF06DE" w:rsidRPr="001A278B">
        <w:rPr>
          <w:rFonts w:eastAsia="Times New Roman"/>
          <w:bCs/>
          <w:color w:val="000000"/>
        </w:rPr>
        <w:fldChar w:fldCharType="separate"/>
      </w:r>
      <w:r w:rsidR="00DF06DE" w:rsidRPr="001A278B">
        <w:rPr>
          <w:rFonts w:cs="Times New Roman"/>
        </w:rPr>
        <w:t>(Center for Real Estate and Urban Analysis, 2019)</w:t>
      </w:r>
      <w:r w:rsidR="00DF06DE" w:rsidRPr="001A278B">
        <w:rPr>
          <w:rFonts w:eastAsia="Times New Roman"/>
          <w:bCs/>
          <w:color w:val="000000"/>
        </w:rPr>
        <w:fldChar w:fldCharType="end"/>
      </w:r>
      <w:r w:rsidR="00DF06DE" w:rsidRPr="001A278B">
        <w:rPr>
          <w:rFonts w:eastAsia="Times New Roman"/>
          <w:bCs/>
          <w:color w:val="000000"/>
        </w:rPr>
        <w:t>.</w:t>
      </w:r>
      <w:r w:rsidR="009C492E" w:rsidRPr="001A278B">
        <w:rPr>
          <w:rFonts w:eastAsia="Times New Roman"/>
          <w:bCs/>
          <w:color w:val="000000"/>
        </w:rPr>
        <w:t xml:space="preserve"> Cities in the 21st century are witnessing a connection between urban design and non-motorized mobility. This pattern aims to create options that reduce car dependence. The idea of urban vitality is closely associated with pedestrian infrastructure. One of the most visible changes in the global urban landscape is related to the conversion of former roads that served motorized vehicles during the 20th century. The purpose of these transformations is to redesign those spaces as pedestrian oriented infrastructures. Among the most significant urban projects of this kind we can find contemporary examples in Seoul (Republic of Korea), Mexico City (Mexico) and New York (United States) among many others.</w:t>
      </w:r>
    </w:p>
    <w:p w14:paraId="1066C3DF" w14:textId="330200EF" w:rsidR="00AF515C" w:rsidRPr="001A278B" w:rsidRDefault="001C78A1" w:rsidP="0097483A">
      <w:pPr>
        <w:pStyle w:val="Heading3"/>
      </w:pPr>
      <w:r w:rsidRPr="001A278B">
        <w:t>Keys to Walkability in the Urban World</w:t>
      </w:r>
    </w:p>
    <w:p w14:paraId="2A4502B1" w14:textId="51D40CB4" w:rsidR="001C78A1" w:rsidRPr="001A278B" w:rsidRDefault="001C78A1" w:rsidP="00920086">
      <w:pPr>
        <w:rPr>
          <w:rFonts w:eastAsia="Times New Roman"/>
          <w:bCs/>
          <w:color w:val="000000"/>
        </w:rPr>
      </w:pPr>
      <w:r w:rsidRPr="001A278B">
        <w:rPr>
          <w:rFonts w:eastAsia="Times New Roman"/>
          <w:bCs/>
          <w:color w:val="000000"/>
        </w:rPr>
        <w:t>The specialized literature that studies travel choices in cities across the world uses regularly an agreement of seven variables with words beginning with D</w:t>
      </w:r>
      <w:r w:rsidR="00920086" w:rsidRPr="001A278B">
        <w:rPr>
          <w:rFonts w:eastAsia="Times New Roman"/>
          <w:bCs/>
          <w:color w:val="000000"/>
        </w:rPr>
        <w:t xml:space="preserve"> </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dZT97ed2","properties":{"formattedCitation":"(Ewing &amp; Cervero, 2010)","plainCitation":"(Ewing &amp; Cervero, 2010)","noteIndex":0},"citationItems":[{"id":8168,"uris":["http://zotero.org/groups/277937/items/7CS4EURJ"],"uri":["http://zotero.org/groups/277937/items/7CS4EURJ"],"itemData":{"id":8168,"type":"article-journal","abstract":"Travel\nvariables are generally inelastic with respect\nto change in measures of the built environment.\nOf the environmental variables\nconsidered here, none has a weighted\naverage travel elasticity of absolute magnitude\ngreater than 0.39, and most are much\nless. Still, the combined effect of several\nsuch variables on travel could be quite large.\nConsistent with prior work, we find that\nvehicle miles traveled (VMT) is most\nstrongly related to measures of accessibility\nto destinations and secondarily to street\nnetwork design variables. Walking is most\nstrongly related to measures of land use\ndiversity, intersection density, and the\nnumber of destinations within walking distance. Bus and train use are equally\nrelated to proximity to transit and street\nnetwork design variables, with land use\ndiversity a secondary factor. Surprisingly, we\nfind population and job densities to be only\nweakly associated with travel behavior once\nthese other variables are controlled.","container-title":"Journal of the American Planning Association","issue":"3","title":"Travel and the Built Environment: A Meta-Analysis","URL":"http://www.cedeus.cl/wp-content/uploads/2013/09/EwingCervero.pdf","volume":"Vol. 76","author":[{"family":"Ewing","given":"Reid"},{"family":"Cervero","given":"Robert"}],"issued":{"date-parts":[["2010",5,11]]}}}],"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Ewing &amp; Cervero, 2010)</w:t>
      </w:r>
      <w:r w:rsidR="00920086" w:rsidRPr="001A278B">
        <w:rPr>
          <w:rFonts w:eastAsia="Times New Roman"/>
          <w:bCs/>
          <w:color w:val="000000"/>
        </w:rPr>
        <w:fldChar w:fldCharType="end"/>
      </w:r>
      <w:r w:rsidRPr="001A278B">
        <w:rPr>
          <w:rFonts w:eastAsia="Times New Roman"/>
          <w:bCs/>
          <w:color w:val="000000"/>
        </w:rPr>
        <w:t xml:space="preserve">. This taxonomy provides researchers with order and conventional concepts. The original “three Ds” are density, diversity, and design </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h8q7LMzZ","properties":{"formattedCitation":"(Cervero &amp; Kockelman, 1997)","plainCitation":"(Cervero &amp; Kockelman, 1997)","noteIndex":0},"citationItems":[{"id":8167,"uris":["http://zotero.org/groups/277937/items/4L7TNX7U"],"uri":["http://zotero.org/groups/277937/items/4L7TNX7U"],"itemData":{"id":8167,"type":"article-journal","container-title":"Transportation Research Part D: Transport and Environment","DOI":"10.1016/S1361-9209(97)00009-6","ISSN":"13619209","issue":"3","language":"en","page":"199-219","source":"Crossref","title":"Travel demand and the 3Ds: Density, diversity, and design","title-short":"Travel demand and the 3Ds","volume":"2","author":[{"family":"Cervero","given":"Robert"},{"family":"Kockelman","given":"Kara"}],"issued":{"date-parts":[["1997",9]]}}}],"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Cervero &amp; Kockelman, 1997)</w:t>
      </w:r>
      <w:r w:rsidR="00920086" w:rsidRPr="001A278B">
        <w:rPr>
          <w:rFonts w:eastAsia="Times New Roman"/>
          <w:bCs/>
          <w:color w:val="000000"/>
        </w:rPr>
        <w:fldChar w:fldCharType="end"/>
      </w:r>
      <w:r w:rsidRPr="001A278B">
        <w:rPr>
          <w:rFonts w:eastAsia="Times New Roman"/>
          <w:bCs/>
          <w:color w:val="000000"/>
        </w:rPr>
        <w:t>. They were followed later by destination accessibility and distance to transit. The last two variables are demand management, and demographics</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0UeXlF5X","properties":{"formattedCitation":"(Ewing et al., 2008; Ewing &amp; Cervero, 2010)","plainCitation":"(Ewing et al., 2008; Ewing &amp; Cervero, 2010)","noteIndex":0},"citationItems":[{"id":19004,"uris":["http://zotero.org/groups/2241942/items/DF9XM6RH"],"uri":["http://zotero.org/groups/2241942/items/DF9XM6RH"],"itemData":{"id":19004,"type":"webpage","abstract":"The Natural Resources Defense Council works to safeguard the earth - its people, its plants and animals, and the natural systems on which all life depends.","container-title":"NRDC","language":"en","title":"Growing Cooler: The Evidence on Urban Development and Climate Change","title-short":"Growing Cooler","URL":"https://www.nrdc.org/resources/growing-cooler-evidence-urban-development-and-climate-change","author":[{"family":"Ewing","given":""},{"family":"Bartholomew","given":""},{"family":"Winkleman","given":""},{"family":"Walters","given":""},{"family":"Chen","given":""}],"accessed":{"date-parts":[["2021",9,8]]},"issued":{"date-parts":[["2008"]]}}},{"id":8168,"uris":["http://zotero.org/groups/277937/items/7CS4EURJ"],"uri":["http://zotero.org/groups/277937/items/7CS4EURJ"],"itemData":{"id":8168,"type":"article-journal","abstract":"Travel\nvariables are generally inelastic with respect\nto change in measures of the built environment.\nOf the environmental variables\nconsidered here, none has a weighted\naverage travel elasticity of absolute magnitude\ngreater than 0.39, and most are much\nless. Still, the combined effect of several\nsuch variables on travel could be quite large.\nConsistent with prior work, we find that\nvehicle miles traveled (VMT) is most\nstrongly related to measures of accessibility\nto destinations and secondarily to street\nnetwork design variables. Walking is most\nstrongly related to measures of land use\ndiversity, intersection density, and the\nnumber of destinations within walking distance. Bus and train use are equally\nrelated to proximity to transit and street\nnetwork design variables, with land use\ndiversity a secondary factor. Surprisingly, we\nfind population and job densities to be only\nweakly associated with travel behavior once\nthese other variables are controlled.","container-title":"Journal of the American Planning Association","issue":"3","title":"Travel and the Built Environment: A Meta-Analysis","URL":"http://www.cedeus.cl/wp-content/uploads/2013/09/EwingCervero.pdf","volume":"Vol. 76","author":[{"family":"Ewing","given":"Reid"},{"family":"Cervero","given":"Robert"}],"issued":{"date-parts":[["2010",5,11]]}}}],"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Ewing et al., 2008; Ewing &amp; Cervero, 2010)</w:t>
      </w:r>
      <w:r w:rsidR="00920086" w:rsidRPr="001A278B">
        <w:rPr>
          <w:rFonts w:eastAsia="Times New Roman"/>
          <w:bCs/>
          <w:color w:val="000000"/>
        </w:rPr>
        <w:fldChar w:fldCharType="end"/>
      </w:r>
      <w:r w:rsidRPr="001A278B">
        <w:rPr>
          <w:rFonts w:eastAsia="Times New Roman"/>
          <w:bCs/>
          <w:color w:val="000000"/>
        </w:rPr>
        <w:t xml:space="preserve">. These seven variables are factors to measure walkable cities </w:t>
      </w:r>
      <w:r w:rsidR="00920086" w:rsidRPr="001A278B">
        <w:rPr>
          <w:rFonts w:eastAsia="Times New Roman"/>
          <w:bCs/>
          <w:color w:val="000000"/>
        </w:rPr>
        <w:t>o</w:t>
      </w:r>
      <w:r w:rsidRPr="001A278B">
        <w:rPr>
          <w:rFonts w:eastAsia="Times New Roman"/>
          <w:bCs/>
          <w:color w:val="000000"/>
        </w:rPr>
        <w:t>n a global scale. It is important to note that these are malleable classifications, with ambiguous boundaries that may change in the future. Dimensions such as diversity and destination accessibility overlap. The explanation is based on the document Travel and the Built Environment: A Meta-Analysis</w:t>
      </w:r>
      <w:r w:rsidR="00920086" w:rsidRPr="001A278B">
        <w:rPr>
          <w:rFonts w:eastAsia="Times New Roman"/>
          <w:bCs/>
          <w:color w:val="000000"/>
        </w:rPr>
        <w:t xml:space="preserve"> </w:t>
      </w:r>
      <w:r w:rsidR="00920086" w:rsidRPr="001A278B">
        <w:rPr>
          <w:rFonts w:eastAsia="Times New Roman"/>
          <w:bCs/>
          <w:color w:val="000000"/>
        </w:rPr>
        <w:fldChar w:fldCharType="begin"/>
      </w:r>
      <w:r w:rsidR="00920086" w:rsidRPr="001A278B">
        <w:rPr>
          <w:rFonts w:eastAsia="Times New Roman"/>
          <w:bCs/>
          <w:color w:val="000000"/>
        </w:rPr>
        <w:instrText xml:space="preserve"> ADDIN ZOTERO_ITEM CSL_CITATION {"citationID":"4Ay8B7Zp","properties":{"formattedCitation":"(Ewing &amp; Cervero, 2010)","plainCitation":"(Ewing &amp; Cervero, 2010)","noteIndex":0},"citationItems":[{"id":8168,"uris":["http://zotero.org/groups/277937/items/7CS4EURJ"],"uri":["http://zotero.org/groups/277937/items/7CS4EURJ"],"itemData":{"id":8168,"type":"article-journal","abstract":"Travel\nvariables are generally inelastic with respect\nto change in measures of the built environment.\nOf the environmental variables\nconsidered here, none has a weighted\naverage travel elasticity of absolute magnitude\ngreater than 0.39, and most are much\nless. Still, the combined effect of several\nsuch variables on travel could be quite large.\nConsistent with prior work, we find that\nvehicle miles traveled (VMT) is most\nstrongly related to measures of accessibility\nto destinations and secondarily to street\nnetwork design variables. Walking is most\nstrongly related to measures of land use\ndiversity, intersection density, and the\nnumber of destinations within walking distance. Bus and train use are equally\nrelated to proximity to transit and street\nnetwork design variables, with land use\ndiversity a secondary factor. Surprisingly, we\nfind population and job densities to be only\nweakly associated with travel behavior once\nthese other variables are controlled.","container-title":"Journal of the American Planning Association","issue":"3","title":"Travel and the Built Environment: A Meta-Analysis","URL":"http://www.cedeus.cl/wp-content/uploads/2013/09/EwingCervero.pdf","volume":"Vol. 76","author":[{"family":"Ewing","given":"Reid"},{"family":"Cervero","given":"Robert"}],"issued":{"date-parts":[["2010",5,11]]}}}],"schema":"https://github.com/citation-style-language/schema/raw/master/csl-citation.json"} </w:instrText>
      </w:r>
      <w:r w:rsidR="00920086" w:rsidRPr="001A278B">
        <w:rPr>
          <w:rFonts w:eastAsia="Times New Roman"/>
          <w:bCs/>
          <w:color w:val="000000"/>
        </w:rPr>
        <w:fldChar w:fldCharType="separate"/>
      </w:r>
      <w:r w:rsidR="00920086" w:rsidRPr="001A278B">
        <w:rPr>
          <w:rFonts w:cs="Times New Roman"/>
        </w:rPr>
        <w:t>(Ewing &amp; Cervero, 2010)</w:t>
      </w:r>
      <w:r w:rsidR="00920086" w:rsidRPr="001A278B">
        <w:rPr>
          <w:rFonts w:eastAsia="Times New Roman"/>
          <w:bCs/>
          <w:color w:val="000000"/>
        </w:rPr>
        <w:fldChar w:fldCharType="end"/>
      </w:r>
      <w:r w:rsidRPr="001A278B">
        <w:rPr>
          <w:rFonts w:eastAsia="Times New Roman"/>
          <w:bCs/>
          <w:color w:val="000000"/>
        </w:rPr>
        <w:t>:</w:t>
      </w:r>
    </w:p>
    <w:p w14:paraId="34851280" w14:textId="77777777" w:rsidR="001C78A1" w:rsidRPr="001A278B" w:rsidRDefault="001C78A1" w:rsidP="001C78A1">
      <w:pPr>
        <w:pStyle w:val="ListParagraph"/>
        <w:numPr>
          <w:ilvl w:val="0"/>
          <w:numId w:val="24"/>
        </w:numPr>
        <w:spacing w:after="0" w:line="276" w:lineRule="auto"/>
        <w:jc w:val="left"/>
        <w:rPr>
          <w:bCs/>
        </w:rPr>
      </w:pPr>
      <w:r w:rsidRPr="001A278B">
        <w:rPr>
          <w:bCs/>
        </w:rPr>
        <w:t xml:space="preserve">DENSITY. This variable computes an overall activity density per area unit. The area can be gross or net land area, and the activity variable can be population, employment, dwelling units, building floor area, or something else. Population and employment are sometimes summed to represent an overall activity density per area unit. The variable is useful to indicate potential trip origins and destinations. </w:t>
      </w:r>
    </w:p>
    <w:p w14:paraId="702375F0" w14:textId="77777777" w:rsidR="001C78A1" w:rsidRPr="001A278B" w:rsidRDefault="001C78A1" w:rsidP="001C78A1">
      <w:pPr>
        <w:pStyle w:val="ListParagraph"/>
        <w:numPr>
          <w:ilvl w:val="0"/>
          <w:numId w:val="24"/>
        </w:numPr>
        <w:spacing w:after="0" w:line="276" w:lineRule="auto"/>
        <w:jc w:val="left"/>
        <w:rPr>
          <w:bCs/>
        </w:rPr>
      </w:pPr>
      <w:r w:rsidRPr="001A278B">
        <w:rPr>
          <w:bCs/>
        </w:rPr>
        <w:t>DIVERSITY. It measures the number of diverse land uses in a given area. It focuses on the degree to which different land uses are located within proximity of each other, reducing the need to travel outside of the area for common trip purposes. Low values indicate single-use environments while higher values represent more varied land uses</w:t>
      </w:r>
    </w:p>
    <w:p w14:paraId="1B70764B" w14:textId="77777777" w:rsidR="001C78A1" w:rsidRPr="001A278B" w:rsidRDefault="001C78A1" w:rsidP="001C78A1">
      <w:pPr>
        <w:pStyle w:val="ListParagraph"/>
        <w:numPr>
          <w:ilvl w:val="0"/>
          <w:numId w:val="24"/>
        </w:numPr>
        <w:spacing w:after="0" w:line="276" w:lineRule="auto"/>
        <w:jc w:val="left"/>
        <w:rPr>
          <w:bCs/>
        </w:rPr>
      </w:pPr>
      <w:r w:rsidRPr="001A278B">
        <w:rPr>
          <w:bCs/>
        </w:rPr>
        <w:t xml:space="preserve">DESIGN. It includes street network characteristics within an area. The characteristics could be noise, safety, visual interest, and weather protection. Measures comprise proportion of intersections and pedestrian crossings, average block size, and number of </w:t>
      </w:r>
      <w:r w:rsidRPr="001A278B">
        <w:rPr>
          <w:bCs/>
        </w:rPr>
        <w:lastRenderedPageBreak/>
        <w:t>intersections per square mile or square kilometer. This factor considers variables that differentiate pedestrian-oriented environments from auto-oriented zones.</w:t>
      </w:r>
    </w:p>
    <w:p w14:paraId="4476E9B2" w14:textId="77777777" w:rsidR="001C78A1" w:rsidRPr="001A278B" w:rsidRDefault="001C78A1" w:rsidP="001C78A1">
      <w:pPr>
        <w:pStyle w:val="ListParagraph"/>
        <w:numPr>
          <w:ilvl w:val="0"/>
          <w:numId w:val="24"/>
        </w:numPr>
        <w:spacing w:after="0" w:line="276" w:lineRule="auto"/>
        <w:jc w:val="left"/>
        <w:rPr>
          <w:bCs/>
        </w:rPr>
      </w:pPr>
      <w:r w:rsidRPr="001A278B">
        <w:rPr>
          <w:bCs/>
        </w:rPr>
        <w:t xml:space="preserve">DESTINATION ACCESSIBILITY. It measures effortless access to trip attractions such as employment, which is measured by distance or time. </w:t>
      </w:r>
    </w:p>
    <w:p w14:paraId="20F03253" w14:textId="77777777" w:rsidR="001C78A1" w:rsidRPr="001A278B" w:rsidRDefault="001C78A1" w:rsidP="001C78A1">
      <w:pPr>
        <w:pStyle w:val="ListParagraph"/>
        <w:numPr>
          <w:ilvl w:val="0"/>
          <w:numId w:val="24"/>
        </w:numPr>
        <w:spacing w:after="0" w:line="276" w:lineRule="auto"/>
        <w:jc w:val="left"/>
        <w:rPr>
          <w:bCs/>
        </w:rPr>
      </w:pPr>
      <w:r w:rsidRPr="001A278B">
        <w:rPr>
          <w:bCs/>
        </w:rPr>
        <w:t>DISTANCE TO TRANSIT. This factor studies how far an area is from the nearest public transport stop or station. It is normally the average of the shortest street routes from the residences or workplaces in an area to the nearest rail station or bus stop.</w:t>
      </w:r>
    </w:p>
    <w:p w14:paraId="39C759C4" w14:textId="77777777" w:rsidR="001C78A1" w:rsidRPr="001A278B" w:rsidRDefault="001C78A1" w:rsidP="001C78A1">
      <w:pPr>
        <w:pStyle w:val="ListParagraph"/>
        <w:numPr>
          <w:ilvl w:val="0"/>
          <w:numId w:val="24"/>
        </w:numPr>
        <w:spacing w:after="0" w:line="276" w:lineRule="auto"/>
        <w:jc w:val="left"/>
        <w:rPr>
          <w:bCs/>
        </w:rPr>
      </w:pPr>
      <w:r w:rsidRPr="001A278B">
        <w:rPr>
          <w:bCs/>
        </w:rPr>
        <w:t>DEMAND MANAGEMENT. The main purpose of this variable is the study of parking supply (cars, bicycles, buses) and its cost.</w:t>
      </w:r>
    </w:p>
    <w:p w14:paraId="2FCB9636" w14:textId="77777777" w:rsidR="001C78A1" w:rsidRPr="001A278B" w:rsidRDefault="001C78A1" w:rsidP="001C78A1">
      <w:pPr>
        <w:pStyle w:val="ListParagraph"/>
        <w:numPr>
          <w:ilvl w:val="0"/>
          <w:numId w:val="24"/>
        </w:numPr>
        <w:spacing w:after="0" w:line="276" w:lineRule="auto"/>
        <w:jc w:val="left"/>
        <w:rPr>
          <w:bCs/>
        </w:rPr>
      </w:pPr>
      <w:r w:rsidRPr="001A278B">
        <w:rPr>
          <w:bCs/>
        </w:rPr>
        <w:t>DEMOGRAPHICS. While not part of the built environment, demographics is the seventh D because it influences patterns in travel choices based on the age of users.</w:t>
      </w:r>
    </w:p>
    <w:p w14:paraId="304E5F93" w14:textId="77777777" w:rsidR="001C78A1" w:rsidRPr="001A278B" w:rsidRDefault="001C78A1" w:rsidP="001C78A1">
      <w:pPr>
        <w:pStyle w:val="ListParagraph"/>
        <w:spacing w:line="276" w:lineRule="auto"/>
        <w:rPr>
          <w:bCs/>
        </w:rPr>
      </w:pPr>
    </w:p>
    <w:p w14:paraId="49B54898" w14:textId="77777777" w:rsidR="001C78A1" w:rsidRPr="001A278B" w:rsidRDefault="001C78A1" w:rsidP="009C492E">
      <w:pPr>
        <w:rPr>
          <w:rFonts w:eastAsia="Times New Roman"/>
          <w:bCs/>
          <w:color w:val="000000"/>
        </w:rPr>
      </w:pPr>
      <w:r w:rsidRPr="001A278B">
        <w:rPr>
          <w:rFonts w:eastAsia="Times New Roman"/>
          <w:bCs/>
          <w:color w:val="000000"/>
        </w:rPr>
        <w:t xml:space="preserve">The following figures are examples of studies that have analyzed the role of population density in urban mobility. They have measured variables such as CO2 emissions per capita, energy use per annum, cost-effective transport, and regional patterns of mobility: </w:t>
      </w:r>
    </w:p>
    <w:p w14:paraId="4AAEBFEB" w14:textId="77777777" w:rsidR="001C78A1" w:rsidRPr="001A278B" w:rsidRDefault="001C78A1" w:rsidP="001C78A1">
      <w:pPr>
        <w:widowControl w:val="0"/>
        <w:autoSpaceDE w:val="0"/>
        <w:autoSpaceDN w:val="0"/>
        <w:adjustRightInd w:val="0"/>
        <w:spacing w:line="276" w:lineRule="auto"/>
        <w:rPr>
          <w:bCs/>
        </w:rPr>
      </w:pPr>
    </w:p>
    <w:p w14:paraId="2D0565E6" w14:textId="77777777" w:rsidR="001C78A1" w:rsidRPr="001A278B" w:rsidRDefault="001C78A1" w:rsidP="001C78A1">
      <w:pPr>
        <w:spacing w:after="0"/>
        <w:rPr>
          <w:bCs/>
        </w:rPr>
      </w:pPr>
      <w:r w:rsidRPr="001A278B">
        <w:rPr>
          <w:rFonts w:cs="Times New Roman"/>
          <w:noProof/>
          <w:lang w:eastAsia="en-US"/>
        </w:rPr>
        <w:drawing>
          <wp:inline distT="0" distB="0" distL="0" distR="0" wp14:anchorId="23CC2783" wp14:editId="5491B0FC">
            <wp:extent cx="5941905" cy="4443095"/>
            <wp:effectExtent l="0" t="0" r="1905" b="0"/>
            <wp:docPr id="132" name="Imagen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Imagen 3" descr="Chart, scatter chart&#10;&#10;Description automatically generated"/>
                    <pic:cNvPicPr>
                      <a:picLocks noChangeAspect="1" noChangeArrowheads="1"/>
                    </pic:cNvPicPr>
                  </pic:nvPicPr>
                  <pic:blipFill rotWithShape="1">
                    <a:blip r:embed="rId14" cstate="screen">
                      <a:extLst>
                        <a:ext uri="{28A0092B-C50C-407E-A947-70E740481C1C}">
                          <a14:useLocalDpi xmlns:a14="http://schemas.microsoft.com/office/drawing/2010/main"/>
                        </a:ext>
                      </a:extLst>
                    </a:blip>
                    <a:srcRect t="14268" b="4935"/>
                    <a:stretch/>
                  </pic:blipFill>
                  <pic:spPr bwMode="auto">
                    <a:xfrm>
                      <a:off x="0" y="0"/>
                      <a:ext cx="5944300" cy="4444886"/>
                    </a:xfrm>
                    <a:prstGeom prst="rect">
                      <a:avLst/>
                    </a:prstGeom>
                    <a:noFill/>
                    <a:ln>
                      <a:noFill/>
                    </a:ln>
                    <a:extLst>
                      <a:ext uri="{53640926-AAD7-44D8-BBD7-CCE9431645EC}">
                        <a14:shadowObscured xmlns:a14="http://schemas.microsoft.com/office/drawing/2010/main"/>
                      </a:ex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31A9A828" w14:textId="6BAA0809" w:rsidR="001C78A1" w:rsidRPr="001A278B" w:rsidRDefault="001C78A1" w:rsidP="00D94138">
      <w:pPr>
        <w:pStyle w:val="Caption"/>
        <w:spacing w:after="0"/>
      </w:pPr>
      <w:bookmarkStart w:id="6" w:name="_Toc339125248"/>
      <w:r w:rsidRPr="001A278B">
        <w:lastRenderedPageBreak/>
        <w:t xml:space="preserve">Figure </w:t>
      </w:r>
      <w:fldSimple w:instr=" STYLEREF 1 \s ">
        <w:r w:rsidR="00D94138" w:rsidRPr="001A278B">
          <w:rPr>
            <w:cs/>
          </w:rPr>
          <w:t>‎</w:t>
        </w:r>
        <w:r w:rsidR="00D94138" w:rsidRPr="001A278B">
          <w:t>1</w:t>
        </w:r>
      </w:fldSimple>
      <w:r w:rsidR="00D94138" w:rsidRPr="001A278B">
        <w:t>.</w:t>
      </w:r>
      <w:fldSimple w:instr=" SEQ Figure \* ARABIC \s 1 ">
        <w:r w:rsidR="00D94138" w:rsidRPr="001A278B">
          <w:t>1</w:t>
        </w:r>
      </w:fldSimple>
      <w:r w:rsidRPr="001A278B">
        <w:t xml:space="preserve"> Average urban densities in large cities and average carbon emissions per capita. </w:t>
      </w:r>
      <w:r w:rsidR="0047659F" w:rsidRPr="001A278B">
        <w:fldChar w:fldCharType="begin"/>
      </w:r>
      <w:r w:rsidR="00D94138" w:rsidRPr="001A278B">
        <w:instrText xml:space="preserve"> ADDIN ZOTERO_ITEM CSL_CITATION {"citationID":"rh1tz7Kq","properties":{"formattedCitation":"(Rode &amp; Floater, 2014)","plainCitation":"(Rode &amp; Floater, 2014)","noteIndex":0},"citationItems":[{"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47659F" w:rsidRPr="001A278B">
        <w:fldChar w:fldCharType="separate"/>
      </w:r>
      <w:r w:rsidR="00D94138" w:rsidRPr="001A278B">
        <w:rPr>
          <w:rFonts w:cs="Times New Roman"/>
        </w:rPr>
        <w:t>(Rode &amp; Floater, 2014)</w:t>
      </w:r>
      <w:r w:rsidR="0047659F" w:rsidRPr="001A278B">
        <w:fldChar w:fldCharType="end"/>
      </w:r>
      <w:bookmarkEnd w:id="6"/>
      <w:r w:rsidR="00D94138" w:rsidRPr="001A278B">
        <w:t xml:space="preserve"> from </w:t>
      </w:r>
      <w:r w:rsidR="00D94138" w:rsidRPr="001A278B">
        <w:fldChar w:fldCharType="begin"/>
      </w:r>
      <w:r w:rsidR="00D94138" w:rsidRPr="001A278B">
        <w:instrText xml:space="preserve"> ADDIN ZOTERO_ITEM CSL_CITATION {"citationID":"WoQAxyQ3","properties":{"formattedCitation":"(Angel et al., 2011)","plainCitation":"(Angel et al., 2011)","noteIndex":0},"citationItems":[{"id":8175,"uris":["http://zotero.org/groups/277937/items/MD2TVGAT"],"uri":["http://zotero.org/groups/277937/items/MD2TVGAT"],"itemData":{"id":8175,"type":"article-journal","abstract":"Our study of the expansion of a representative sample of 30 cities showed that 28 of them expanded more than 16-fold during the\ntwentieth century. More generally, cities are now expanding at twice their population growth rates, on average, and now cover\nalmost 0.5% of the planet’s land area. We created a new dataset comprising the universe of all 3646 named metropolitan\nagglomerations and cities that had populations in excess of 100,000 in the year 2000, their populations in that year, and their built-up\narea identified in the Mod500 map, currently the best of eight satellite-based global maps of urban land cover. Using this dataset, we\nestimated urban land cover in smaller cities and towns in all countries and calculated total urban land cover in every country in the\nyear 2000. We then employed multiple regression models that could explain more than 90% of the variations in our urban land cover\nestimates amongst countries. Then, using U.N. urban population projections in combination with three realistic density change\nscenarios based on our previous global and historical study of densities, we projected urban land cover in every country and world\nregion from 2000 to 2050. According to our medium projection, urban land cover in developing countries will increase from\n300,000 km2 in 2000 to 770,000 km2 in 2030 and to 1,200,000 km2 in 2050. Containing this expansion is likely to fail. Minimal\npreparations for accommodating it – realistic projection of urban land needs, the extension of metropolitan boundaries, acquiring\nthe rights-of-way for an arterial road grid that can carry infrastructure and public transport, and the selective protection of open\nspace from incursion by formal and informal land development – are now in order.","container-title":"Progress in Planning","page":"53–107","title":"The dimensions of global urban expansion: Estimates and projections for all countries, 2000–2050","volume":"75","author":[{"family":"Angel","given":"Shlomo"},{"family":"Parent","given":"Jason"},{"family":"Civco","given":"Daniel L"},{"family":"Blei","given":"Alexander"},{"family":"Potere","given":"David"}],"issued":{"date-parts":[["2011"]]}}}],"schema":"https://github.com/citation-style-language/schema/raw/master/csl-citation.json"} </w:instrText>
      </w:r>
      <w:r w:rsidR="00D94138" w:rsidRPr="001A278B">
        <w:fldChar w:fldCharType="separate"/>
      </w:r>
      <w:r w:rsidR="00D94138" w:rsidRPr="001A278B">
        <w:rPr>
          <w:rFonts w:cs="Times New Roman"/>
        </w:rPr>
        <w:t>(Angel et al., 2011)</w:t>
      </w:r>
      <w:r w:rsidR="00D94138" w:rsidRPr="001A278B">
        <w:fldChar w:fldCharType="end"/>
      </w:r>
    </w:p>
    <w:p w14:paraId="3B2847DE" w14:textId="77777777" w:rsidR="001C78A1" w:rsidRPr="001A278B" w:rsidRDefault="001C78A1" w:rsidP="001C78A1">
      <w:pPr>
        <w:spacing w:after="0"/>
        <w:rPr>
          <w:bCs/>
        </w:rPr>
      </w:pPr>
    </w:p>
    <w:p w14:paraId="1359E405" w14:textId="77777777" w:rsidR="001C78A1" w:rsidRPr="001A278B" w:rsidRDefault="001C78A1" w:rsidP="001C78A1">
      <w:pPr>
        <w:spacing w:after="0"/>
        <w:rPr>
          <w:bCs/>
        </w:rPr>
      </w:pPr>
    </w:p>
    <w:p w14:paraId="16ABE0BE" w14:textId="40F8B247" w:rsidR="00D94138" w:rsidRPr="001A278B" w:rsidRDefault="00D94138" w:rsidP="00D94138">
      <w:pPr>
        <w:pStyle w:val="Caption"/>
      </w:pPr>
      <w:r w:rsidRPr="001A278B">
        <w:rPr>
          <w:rFonts w:cs="Times New Roman"/>
          <w:noProof/>
          <w:lang w:eastAsia="en-US"/>
        </w:rPr>
        <w:drawing>
          <wp:inline distT="0" distB="0" distL="0" distR="0" wp14:anchorId="1FDC2756" wp14:editId="5BDDC40A">
            <wp:extent cx="5224463" cy="3641807"/>
            <wp:effectExtent l="0" t="0" r="0" b="0"/>
            <wp:docPr id="135" name="Imagen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Imagen 1"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5229384" cy="3645237"/>
                    </a:xfrm>
                    <a:prstGeom prst="rect">
                      <a:avLst/>
                    </a:prstGeom>
                    <a:noFill/>
                    <a:ln>
                      <a:noFill/>
                    </a:ln>
                  </pic:spPr>
                </pic:pic>
              </a:graphicData>
            </a:graphic>
          </wp:inline>
        </w:drawing>
      </w:r>
    </w:p>
    <w:p w14:paraId="529C943D" w14:textId="3C33F8F4" w:rsidR="001C78A1" w:rsidRPr="001A278B" w:rsidRDefault="00D94138" w:rsidP="00D94138">
      <w:pPr>
        <w:pStyle w:val="Caption"/>
        <w:rPr>
          <w:bCs/>
        </w:rPr>
      </w:pPr>
      <w:r w:rsidRPr="001A278B">
        <w:t xml:space="preserve">Figure </w:t>
      </w:r>
      <w:fldSimple w:instr=" STYLEREF 1 \s ">
        <w:r w:rsidRPr="001A278B">
          <w:rPr>
            <w:cs/>
          </w:rPr>
          <w:t>‎</w:t>
        </w:r>
        <w:r w:rsidRPr="001A278B">
          <w:t>1</w:t>
        </w:r>
      </w:fldSimple>
      <w:r w:rsidRPr="001A278B">
        <w:t>.</w:t>
      </w:r>
      <w:fldSimple w:instr=" SEQ Figure \* ARABIC \s 1 ">
        <w:r w:rsidRPr="001A278B">
          <w:t>2</w:t>
        </w:r>
      </w:fldSimple>
      <w:r w:rsidRPr="001A278B">
        <w:t xml:space="preserve"> </w:t>
      </w:r>
      <w:bookmarkStart w:id="7" w:name="_Toc339125249"/>
      <w:r w:rsidR="001C78A1" w:rsidRPr="001A278B">
        <w:t xml:space="preserve">Relationship between urban form and cost-effective public transport. </w:t>
      </w:r>
      <w:r w:rsidRPr="001A278B">
        <w:fldChar w:fldCharType="begin"/>
      </w:r>
      <w:r w:rsidRPr="001A278B">
        <w:instrText xml:space="preserve"> ADDIN ZOTERO_ITEM CSL_CITATION {"citationID":"lqkyDIhr","properties":{"formattedCitation":"(United Nations Human Settlements Programme, 2013)","plainCitation":"(United Nations Human Settlements Programme, 2013)","noteIndex":0},"citationItems":[{"id":1966,"uris":["http://zotero.org/groups/277937/items/G2JKK3ZJ"],"uri":["http://zotero.org/groups/277937/items/G2JKK3ZJ"],"itemData":{"id":1966,"type":"book","call-number":"HE305 .P55 2013","event-place":"Abingdon, Oxon","ISBN":"978-0-415-72318-3","publisher":"Routledge","publisher-place":"Abingdon, Oxon","source":"Library of Congress ISBN","title":"Planning and design for sustainable urban mobility: global report on human settlements 2013","title-short":"Planning and design for sustainable urban mobility","editor":[{"literal":"United Nations Human Settlements Programme"}],"issued":{"date-parts":[["2013"]]}}}],"schema":"https://github.com/citation-style-language/schema/raw/master/csl-citation.json"} </w:instrText>
      </w:r>
      <w:r w:rsidRPr="001A278B">
        <w:fldChar w:fldCharType="separate"/>
      </w:r>
      <w:r w:rsidRPr="001A278B">
        <w:rPr>
          <w:rFonts w:cs="Times New Roman"/>
        </w:rPr>
        <w:t>(United Nations Human Settlements Programme, 2013)</w:t>
      </w:r>
      <w:r w:rsidRPr="001A278B">
        <w:fldChar w:fldCharType="end"/>
      </w:r>
      <w:bookmarkEnd w:id="7"/>
    </w:p>
    <w:p w14:paraId="5BEFCECF" w14:textId="77777777" w:rsidR="001C78A1" w:rsidRPr="001A278B" w:rsidRDefault="001C78A1" w:rsidP="001C78A1">
      <w:pPr>
        <w:rPr>
          <w:i/>
        </w:rPr>
      </w:pPr>
    </w:p>
    <w:p w14:paraId="6E569A2D" w14:textId="77777777" w:rsidR="001C78A1" w:rsidRPr="001A278B" w:rsidRDefault="001C78A1" w:rsidP="001C78A1">
      <w:pPr>
        <w:spacing w:after="0"/>
        <w:ind w:left="851"/>
        <w:rPr>
          <w:bCs/>
        </w:rPr>
      </w:pPr>
      <w:r w:rsidRPr="001A278B">
        <w:rPr>
          <w:rFonts w:cs="Times New Roman"/>
          <w:noProof/>
          <w:lang w:eastAsia="en-US"/>
        </w:rPr>
        <w:lastRenderedPageBreak/>
        <w:drawing>
          <wp:inline distT="0" distB="0" distL="0" distR="0" wp14:anchorId="5F9ADD13" wp14:editId="53200555">
            <wp:extent cx="4686300" cy="3223359"/>
            <wp:effectExtent l="0" t="0" r="0" b="2540"/>
            <wp:docPr id="136" name="Imagen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Imagen 2" descr="Chart, bar chart&#10;&#10;Description automatically generated"/>
                    <pic:cNvPicPr>
                      <a:picLocks noChangeAspect="1" noChangeArrowheads="1"/>
                    </pic:cNvPicPr>
                  </pic:nvPicPr>
                  <pic:blipFill rotWithShape="1">
                    <a:blip r:embed="rId16" cstate="screen">
                      <a:extLst>
                        <a:ext uri="{28A0092B-C50C-407E-A947-70E740481C1C}">
                          <a14:useLocalDpi xmlns:a14="http://schemas.microsoft.com/office/drawing/2010/main"/>
                        </a:ext>
                      </a:extLst>
                    </a:blip>
                    <a:srcRect l="4349" r="12302"/>
                    <a:stretch/>
                  </pic:blipFill>
                  <pic:spPr bwMode="auto">
                    <a:xfrm>
                      <a:off x="0" y="0"/>
                      <a:ext cx="4686300" cy="322335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0B659847" w14:textId="7A6A30A9" w:rsidR="001C78A1" w:rsidRPr="001A278B" w:rsidRDefault="001C78A1" w:rsidP="00D94138">
      <w:pPr>
        <w:pStyle w:val="Caption"/>
        <w:spacing w:after="0"/>
      </w:pPr>
      <w:bookmarkStart w:id="8" w:name="_Toc339125250"/>
      <w:r w:rsidRPr="001A278B">
        <w:t xml:space="preserve">Figure </w:t>
      </w:r>
      <w:fldSimple w:instr=" STYLEREF 1 \s ">
        <w:r w:rsidR="00D94138" w:rsidRPr="001A278B">
          <w:rPr>
            <w:cs/>
          </w:rPr>
          <w:t>‎</w:t>
        </w:r>
        <w:r w:rsidR="00D94138" w:rsidRPr="001A278B">
          <w:t>1</w:t>
        </w:r>
      </w:fldSimple>
      <w:r w:rsidR="00D94138" w:rsidRPr="001A278B">
        <w:t>.</w:t>
      </w:r>
      <w:fldSimple w:instr=" SEQ Figure \* ARABIC \s 1 ">
        <w:r w:rsidR="00D94138" w:rsidRPr="001A278B">
          <w:t>3</w:t>
        </w:r>
      </w:fldSimple>
      <w:r w:rsidRPr="001A278B">
        <w:t xml:space="preserve"> Average density, median density, and overall density in large cities in all world regions. </w:t>
      </w:r>
      <w:r w:rsidR="00D94138" w:rsidRPr="001A278B">
        <w:fldChar w:fldCharType="begin"/>
      </w:r>
      <w:r w:rsidR="00D94138" w:rsidRPr="001A278B">
        <w:instrText xml:space="preserve"> ADDIN ZOTERO_ITEM CSL_CITATION {"citationID":"Z11AogVb","properties":{"formattedCitation":"(Angel et al., 2011)","plainCitation":"(Angel et al., 2011)","noteIndex":0},"citationItems":[{"id":8175,"uris":["http://zotero.org/groups/277937/items/MD2TVGAT"],"uri":["http://zotero.org/groups/277937/items/MD2TVGAT"],"itemData":{"id":8175,"type":"article-journal","abstract":"Our study of the expansion of a representative sample of 30 cities showed that 28 of them expanded more than 16-fold during the\ntwentieth century. More generally, cities are now expanding at twice their population growth rates, on average, and now cover\nalmost 0.5% of the planet’s land area. We created a new dataset comprising the universe of all 3646 named metropolitan\nagglomerations and cities that had populations in excess of 100,000 in the year 2000, their populations in that year, and their built-up\narea identified in the Mod500 map, currently the best of eight satellite-based global maps of urban land cover. Using this dataset, we\nestimated urban land cover in smaller cities and towns in all countries and calculated total urban land cover in every country in the\nyear 2000. We then employed multiple regression models that could explain more than 90% of the variations in our urban land cover\nestimates amongst countries. Then, using U.N. urban population projections in combination with three realistic density change\nscenarios based on our previous global and historical study of densities, we projected urban land cover in every country and world\nregion from 2000 to 2050. According to our medium projection, urban land cover in developing countries will increase from\n300,000 km2 in 2000 to 770,000 km2 in 2030 and to 1,200,000 km2 in 2050. Containing this expansion is likely to fail. Minimal\npreparations for accommodating it – realistic projection of urban land needs, the extension of metropolitan boundaries, acquiring\nthe rights-of-way for an arterial road grid that can carry infrastructure and public transport, and the selective protection of open\nspace from incursion by formal and informal land development – are now in order.","container-title":"Progress in Planning","page":"53–107","title":"The dimensions of global urban expansion: Estimates and projections for all countries, 2000–2050","volume":"75","author":[{"family":"Angel","given":"Shlomo"},{"family":"Parent","given":"Jason"},{"family":"Civco","given":"Daniel L"},{"family":"Blei","given":"Alexander"},{"family":"Potere","given":"David"}],"issued":{"date-parts":[["2011"]]}}}],"schema":"https://github.com/citation-style-language/schema/raw/master/csl-citation.json"} </w:instrText>
      </w:r>
      <w:r w:rsidR="00D94138" w:rsidRPr="001A278B">
        <w:fldChar w:fldCharType="separate"/>
      </w:r>
      <w:r w:rsidR="00D94138" w:rsidRPr="001A278B">
        <w:rPr>
          <w:rFonts w:cs="Times New Roman"/>
        </w:rPr>
        <w:t>(Angel et al., 2011)</w:t>
      </w:r>
      <w:r w:rsidR="00D94138" w:rsidRPr="001A278B">
        <w:fldChar w:fldCharType="end"/>
      </w:r>
      <w:bookmarkEnd w:id="8"/>
    </w:p>
    <w:p w14:paraId="538F8CDF" w14:textId="77777777" w:rsidR="001C78A1" w:rsidRPr="001A278B" w:rsidRDefault="001C78A1" w:rsidP="001C78A1">
      <w:pPr>
        <w:spacing w:after="0"/>
        <w:rPr>
          <w:bCs/>
        </w:rPr>
      </w:pPr>
    </w:p>
    <w:p w14:paraId="451C1FE0" w14:textId="77777777" w:rsidR="001C78A1" w:rsidRPr="001A278B" w:rsidRDefault="001C78A1" w:rsidP="001C78A1">
      <w:pPr>
        <w:spacing w:after="0"/>
        <w:rPr>
          <w:bCs/>
        </w:rPr>
      </w:pPr>
    </w:p>
    <w:p w14:paraId="62FFBE8C" w14:textId="77777777" w:rsidR="001C78A1" w:rsidRPr="001A278B" w:rsidRDefault="001C78A1" w:rsidP="001C78A1">
      <w:pPr>
        <w:spacing w:after="0"/>
        <w:rPr>
          <w:bCs/>
        </w:rPr>
      </w:pPr>
    </w:p>
    <w:p w14:paraId="083DE977" w14:textId="77777777" w:rsidR="001C78A1" w:rsidRPr="001A278B" w:rsidRDefault="001C78A1" w:rsidP="001C78A1">
      <w:pPr>
        <w:spacing w:after="0"/>
        <w:rPr>
          <w:bCs/>
        </w:rPr>
      </w:pPr>
      <w:r w:rsidRPr="001A278B">
        <w:rPr>
          <w:bCs/>
          <w:noProof/>
          <w:lang w:eastAsia="en-US"/>
        </w:rPr>
        <w:drawing>
          <wp:inline distT="0" distB="0" distL="0" distR="0" wp14:anchorId="0E796925" wp14:editId="62C36D0E">
            <wp:extent cx="5143500" cy="3810000"/>
            <wp:effectExtent l="0" t="0" r="12700" b="0"/>
            <wp:docPr id="137" name="Imagen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Imagen 1" descr="Chart, bar chart&#10;&#10;Description automatically generated"/>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143500" cy="3810000"/>
                    </a:xfrm>
                    <a:prstGeom prst="rect">
                      <a:avLst/>
                    </a:prstGeom>
                    <a:noFill/>
                    <a:ln>
                      <a:noFill/>
                    </a:ln>
                  </pic:spPr>
                </pic:pic>
              </a:graphicData>
            </a:graphic>
          </wp:inline>
        </w:drawing>
      </w:r>
    </w:p>
    <w:p w14:paraId="4A321D39" w14:textId="5DDD5A2C" w:rsidR="001C78A1" w:rsidRPr="001A278B" w:rsidRDefault="001C78A1" w:rsidP="00D94138">
      <w:pPr>
        <w:pStyle w:val="Caption"/>
        <w:spacing w:after="0"/>
        <w:rPr>
          <w:bCs/>
        </w:rPr>
      </w:pPr>
      <w:bookmarkStart w:id="9" w:name="_Toc339125251"/>
      <w:r w:rsidRPr="001A278B">
        <w:lastRenderedPageBreak/>
        <w:t xml:space="preserve">Figure </w:t>
      </w:r>
      <w:fldSimple w:instr=" STYLEREF 1 \s ">
        <w:r w:rsidR="00D94138" w:rsidRPr="001A278B">
          <w:rPr>
            <w:cs/>
          </w:rPr>
          <w:t>‎</w:t>
        </w:r>
        <w:r w:rsidR="00D94138" w:rsidRPr="001A278B">
          <w:t>1</w:t>
        </w:r>
      </w:fldSimple>
      <w:r w:rsidR="00D94138" w:rsidRPr="001A278B">
        <w:t>.</w:t>
      </w:r>
      <w:fldSimple w:instr=" SEQ Figure \* ARABIC \s 1 ">
        <w:r w:rsidR="00D94138" w:rsidRPr="001A278B">
          <w:t>4</w:t>
        </w:r>
      </w:fldSimple>
      <w:r w:rsidRPr="001A278B">
        <w:t xml:space="preserve"> Urban population densities of 1366 cities, mean densities by region (2000-2010). </w:t>
      </w:r>
      <w:r w:rsidR="00D94138" w:rsidRPr="001A278B">
        <w:fldChar w:fldCharType="begin"/>
      </w:r>
      <w:r w:rsidR="00D94138" w:rsidRPr="001A278B">
        <w:instrText xml:space="preserve"> ADDIN ZOTERO_ITEM CSL_CITATION {"citationID":"oPSC2q1T","properties":{"formattedCitation":"(United Nations Human Settlements Programme, 2013)","plainCitation":"(United Nations Human Settlements Programme, 2013)","noteIndex":0},"citationItems":[{"id":1966,"uris":["http://zotero.org/groups/277937/items/G2JKK3ZJ"],"uri":["http://zotero.org/groups/277937/items/G2JKK3ZJ"],"itemData":{"id":1966,"type":"book","call-number":"HE305 .P55 2013","event-place":"Abingdon, Oxon","ISBN":"978-0-415-72318-3","publisher":"Routledge","publisher-place":"Abingdon, Oxon","source":"Library of Congress ISBN","title":"Planning and design for sustainable urban mobility: global report on human settlements 2013","title-short":"Planning and design for sustainable urban mobility","editor":[{"literal":"United Nations Human Settlements Programme"}],"issued":{"date-parts":[["2013"]]}}}],"schema":"https://github.com/citation-style-language/schema/raw/master/csl-citation.json"} </w:instrText>
      </w:r>
      <w:r w:rsidR="00D94138" w:rsidRPr="001A278B">
        <w:fldChar w:fldCharType="separate"/>
      </w:r>
      <w:r w:rsidR="00D94138" w:rsidRPr="001A278B">
        <w:rPr>
          <w:rFonts w:cs="Times New Roman"/>
        </w:rPr>
        <w:t>(United Nations Human Settlements Programme, 2013)</w:t>
      </w:r>
      <w:r w:rsidR="00D94138" w:rsidRPr="001A278B">
        <w:fldChar w:fldCharType="end"/>
      </w:r>
      <w:bookmarkEnd w:id="9"/>
    </w:p>
    <w:p w14:paraId="7F97E6E0" w14:textId="77777777" w:rsidR="001C78A1" w:rsidRPr="001A278B" w:rsidRDefault="001C78A1" w:rsidP="001C78A1">
      <w:pPr>
        <w:spacing w:after="0"/>
        <w:rPr>
          <w:bCs/>
        </w:rPr>
      </w:pPr>
    </w:p>
    <w:p w14:paraId="0181110C" w14:textId="77777777" w:rsidR="001C78A1" w:rsidRPr="001A278B" w:rsidRDefault="001C78A1" w:rsidP="001C78A1">
      <w:pPr>
        <w:spacing w:after="0"/>
        <w:rPr>
          <w:bCs/>
        </w:rPr>
      </w:pPr>
      <w:r w:rsidRPr="001A278B">
        <w:rPr>
          <w:rFonts w:cs="Times New Roman"/>
          <w:noProof/>
          <w:lang w:eastAsia="en-US"/>
        </w:rPr>
        <w:drawing>
          <wp:inline distT="0" distB="0" distL="0" distR="0" wp14:anchorId="7E3BB043" wp14:editId="52E5F60C">
            <wp:extent cx="5600070" cy="2578100"/>
            <wp:effectExtent l="0" t="0" r="0" b="0"/>
            <wp:docPr id="138" name="Imagen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Imagen 3" descr="Map&#10;&#10;Description automatically generated"/>
                    <pic:cNvPicPr>
                      <a:picLocks noChangeAspect="1" noChangeArrowheads="1"/>
                    </pic:cNvPicPr>
                  </pic:nvPicPr>
                  <pic:blipFill rotWithShape="1">
                    <a:blip r:embed="rId18" cstate="screen">
                      <a:extLst>
                        <a:ext uri="{28A0092B-C50C-407E-A947-70E740481C1C}">
                          <a14:useLocalDpi xmlns:a14="http://schemas.microsoft.com/office/drawing/2010/main"/>
                        </a:ext>
                      </a:extLst>
                    </a:blip>
                    <a:srcRect b="9009"/>
                    <a:stretch/>
                  </pic:blipFill>
                  <pic:spPr bwMode="auto">
                    <a:xfrm>
                      <a:off x="0" y="0"/>
                      <a:ext cx="5601463" cy="2578741"/>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4F779B9A" w14:textId="77777777" w:rsidR="001C78A1" w:rsidRPr="001A278B" w:rsidRDefault="001C78A1" w:rsidP="001C78A1">
      <w:pPr>
        <w:pStyle w:val="Caption"/>
        <w:spacing w:after="0"/>
      </w:pPr>
    </w:p>
    <w:p w14:paraId="3A993D29" w14:textId="6E711D0E" w:rsidR="001C78A1" w:rsidRPr="001A278B" w:rsidRDefault="001C78A1" w:rsidP="00D94138">
      <w:pPr>
        <w:pStyle w:val="Caption"/>
        <w:spacing w:after="0"/>
      </w:pPr>
      <w:bookmarkStart w:id="10" w:name="_Toc339125252"/>
      <w:r w:rsidRPr="001A278B">
        <w:t xml:space="preserve">Figure </w:t>
      </w:r>
      <w:fldSimple w:instr=" STYLEREF 1 \s ">
        <w:r w:rsidR="00D94138" w:rsidRPr="001A278B">
          <w:rPr>
            <w:cs/>
          </w:rPr>
          <w:t>‎</w:t>
        </w:r>
        <w:r w:rsidR="00D94138" w:rsidRPr="001A278B">
          <w:t>1</w:t>
        </w:r>
      </w:fldSimple>
      <w:r w:rsidR="00D94138" w:rsidRPr="001A278B">
        <w:t>.</w:t>
      </w:r>
      <w:fldSimple w:instr=" SEQ Figure \* ARABIC \s 1 ">
        <w:r w:rsidR="00D94138" w:rsidRPr="001A278B">
          <w:t>5</w:t>
        </w:r>
      </w:fldSimple>
      <w:r w:rsidRPr="001A278B">
        <w:t xml:space="preserve"> The average density of large cities in all countries (persons per hectare), 2000. </w:t>
      </w:r>
      <w:bookmarkEnd w:id="10"/>
      <w:r w:rsidR="00D94138" w:rsidRPr="001A278B">
        <w:fldChar w:fldCharType="begin"/>
      </w:r>
      <w:r w:rsidR="00D94138" w:rsidRPr="001A278B">
        <w:instrText xml:space="preserve"> ADDIN ZOTERO_ITEM CSL_CITATION {"citationID":"4zvhkroe","properties":{"formattedCitation":"(Angel et al., 2011)","plainCitation":"(Angel et al., 2011)","noteIndex":0},"citationItems":[{"id":8175,"uris":["http://zotero.org/groups/277937/items/MD2TVGAT"],"uri":["http://zotero.org/groups/277937/items/MD2TVGAT"],"itemData":{"id":8175,"type":"article-journal","abstract":"Our study of the expansion of a representative sample of 30 cities showed that 28 of them expanded more than 16-fold during the\ntwentieth century. More generally, cities are now expanding at twice their population growth rates, on average, and now cover\nalmost 0.5% of the planet’s land area. We created a new dataset comprising the universe of all 3646 named metropolitan\nagglomerations and cities that had populations in excess of 100,000 in the year 2000, their populations in that year, and their built-up\narea identified in the Mod500 map, currently the best of eight satellite-based global maps of urban land cover. Using this dataset, we\nestimated urban land cover in smaller cities and towns in all countries and calculated total urban land cover in every country in the\nyear 2000. We then employed multiple regression models that could explain more than 90% of the variations in our urban land cover\nestimates amongst countries. Then, using U.N. urban population projections in combination with three realistic density change\nscenarios based on our previous global and historical study of densities, we projected urban land cover in every country and world\nregion from 2000 to 2050. According to our medium projection, urban land cover in developing countries will increase from\n300,000 km2 in 2000 to 770,000 km2 in 2030 and to 1,200,000 km2 in 2050. Containing this expansion is likely to fail. Minimal\npreparations for accommodating it – realistic projection of urban land needs, the extension of metropolitan boundaries, acquiring\nthe rights-of-way for an arterial road grid that can carry infrastructure and public transport, and the selective protection of open\nspace from incursion by formal and informal land development – are now in order.","container-title":"Progress in Planning","page":"53–107","title":"The dimensions of global urban expansion: Estimates and projections for all countries, 2000–2050","volume":"75","author":[{"family":"Angel","given":"Shlomo"},{"family":"Parent","given":"Jason"},{"family":"Civco","given":"Daniel L"},{"family":"Blei","given":"Alexander"},{"family":"Potere","given":"David"}],"issued":{"date-parts":[["2011"]]}}}],"schema":"https://github.com/citation-style-language/schema/raw/master/csl-citation.json"} </w:instrText>
      </w:r>
      <w:r w:rsidR="00D94138" w:rsidRPr="001A278B">
        <w:fldChar w:fldCharType="separate"/>
      </w:r>
      <w:r w:rsidR="00D94138" w:rsidRPr="001A278B">
        <w:rPr>
          <w:rFonts w:cs="Times New Roman"/>
        </w:rPr>
        <w:t>(Angel et al., 2011)</w:t>
      </w:r>
      <w:r w:rsidR="00D94138" w:rsidRPr="001A278B">
        <w:fldChar w:fldCharType="end"/>
      </w:r>
    </w:p>
    <w:p w14:paraId="17C2E12C" w14:textId="77777777" w:rsidR="001C78A1" w:rsidRPr="001A278B" w:rsidRDefault="001C78A1" w:rsidP="00676DE3"/>
    <w:p w14:paraId="330E18F2" w14:textId="4033F0FF" w:rsidR="00E51E7C" w:rsidRPr="001A278B" w:rsidRDefault="00E51E7C" w:rsidP="00D32A53">
      <w:pPr>
        <w:pStyle w:val="Heading3"/>
      </w:pPr>
      <w:bookmarkStart w:id="11" w:name="_Toc72966189"/>
      <w:r w:rsidRPr="001A278B">
        <w:t>The Importance of Population Density</w:t>
      </w:r>
    </w:p>
    <w:p w14:paraId="4A47C63F" w14:textId="7BC61D6B" w:rsidR="00E51E7C" w:rsidRPr="001A278B" w:rsidRDefault="00E51E7C" w:rsidP="00C924E9">
      <w:pPr>
        <w:rPr>
          <w:rFonts w:eastAsia="Times New Roman"/>
          <w:bCs/>
          <w:color w:val="000000"/>
        </w:rPr>
      </w:pPr>
      <w:r w:rsidRPr="001A278B">
        <w:rPr>
          <w:rFonts w:eastAsia="Times New Roman"/>
          <w:bCs/>
          <w:color w:val="000000"/>
        </w:rPr>
        <w:t xml:space="preserve">Walking is strongly related to land use diversity, residential and employment density, and the number of destinations within walking distance. </w:t>
      </w:r>
      <w:r w:rsidR="007E01A3" w:rsidRPr="001A278B">
        <w:rPr>
          <w:rFonts w:eastAsia="Times New Roman"/>
          <w:bCs/>
          <w:color w:val="000000"/>
        </w:rPr>
        <w:t xml:space="preserve">Density congregates people and places close together. One of the most important factors for active mode choice is residential density </w:t>
      </w:r>
      <w:r w:rsidR="00613283" w:rsidRPr="001A278B">
        <w:rPr>
          <w:rFonts w:eastAsia="Times New Roman"/>
          <w:bCs/>
          <w:color w:val="000000"/>
        </w:rPr>
        <w:fldChar w:fldCharType="begin"/>
      </w:r>
      <w:r w:rsidR="00613283" w:rsidRPr="001A278B">
        <w:rPr>
          <w:rFonts w:eastAsia="Times New Roman"/>
          <w:bCs/>
          <w:color w:val="000000"/>
        </w:rPr>
        <w:instrText xml:space="preserve"> ADDIN ZOTERO_ITEM CSL_CITATION {"citationID":"EVbhvumg","properties":{"formattedCitation":"(Molaei et al., 2021)","plainCitation":"(Molaei et al., 2021)","noteIndex":0},"citationItems":[{"id":18999,"uris":["http://zotero.org/groups/2241942/items/Q9X4R5GW"],"uri":["http://zotero.org/groups/2241942/items/Q9X4R5GW"],"itemData":{"id":18999,"type":"article-journal","abstract":"The walkability of urban areas is an important criterion related to the level of physical activity and public health of citizens. This research aims to measure this parameter in Golsar town located in Rasht, Iran. Two methods were used in this research: Street connectivity and International Physical Activity Questionnaire (IPAQ). The principal variables of street connectivity were measured in four districts of Golsar by Geographic Information System (GIS) to rank each one. Then, the acquired results were compared by the average walking time of the respondents of the questionnaire. The comparison explicitly indicated that there is a strong positive correlation between the measures of street connectivity and people&amp;rsquo;s tendency to walk. As well, District 1 had the highest value of connectivity and the highest average time for walking amongst the four districts. This supports the contention that walkability and the level of outdoor physical activities of people in each district are undoubtedly under the influence of the variables of street connectivity. Nevertheless, the evaluation of other indexes such as proximity, land use mix, safety, and density in Golsar, in future research. can expand our perception of the walkability of this region.","container-title":"World","DOI":"10.3390/world2010004","issue":"1","language":"en","note":"number: 1\npublisher: Multidisciplinary Digital Publishing Institute","page":"49-61","source":"www.mdpi.com","title":"Measuring Walkability with Street Connectivity and Physical Activity: A Case Study in Iran","title-short":"Measuring Walkability with Street Connectivity and Physical Activity","volume":"2","author":[{"family":"Molaei","given":"Pouya"},{"family":"Tang","given":"Liyaning"},{"family":"Hardie","given":"Mary"}],"issued":{"date-parts":[["2021",3]]}}}],"schema":"https://github.com/citation-style-language/schema/raw/master/csl-citation.json"} </w:instrText>
      </w:r>
      <w:r w:rsidR="00613283" w:rsidRPr="001A278B">
        <w:rPr>
          <w:rFonts w:eastAsia="Times New Roman"/>
          <w:bCs/>
          <w:color w:val="000000"/>
        </w:rPr>
        <w:fldChar w:fldCharType="separate"/>
      </w:r>
      <w:r w:rsidR="00613283" w:rsidRPr="001A278B">
        <w:rPr>
          <w:rFonts w:cs="Times New Roman"/>
        </w:rPr>
        <w:t>(Molaei et al., 2021)</w:t>
      </w:r>
      <w:r w:rsidR="00613283" w:rsidRPr="001A278B">
        <w:rPr>
          <w:rFonts w:eastAsia="Times New Roman"/>
          <w:bCs/>
          <w:color w:val="000000"/>
        </w:rPr>
        <w:fldChar w:fldCharType="end"/>
      </w:r>
      <w:r w:rsidR="007E01A3" w:rsidRPr="001A278B">
        <w:rPr>
          <w:rFonts w:eastAsia="Times New Roman"/>
          <w:bCs/>
          <w:color w:val="000000"/>
        </w:rPr>
        <w:t xml:space="preserve">. </w:t>
      </w:r>
      <w:r w:rsidR="00C924E9" w:rsidRPr="001A278B">
        <w:rPr>
          <w:rFonts w:eastAsia="Times New Roman"/>
          <w:bCs/>
          <w:color w:val="000000"/>
        </w:rPr>
        <w:t>N</w:t>
      </w:r>
      <w:r w:rsidRPr="001A278B">
        <w:rPr>
          <w:rFonts w:eastAsia="Times New Roman"/>
          <w:bCs/>
          <w:color w:val="000000"/>
        </w:rPr>
        <w:t>ormal elasticity of vehicle-km travelled with respect to local density is –0.05</w:t>
      </w:r>
      <w:r w:rsidR="00C924E9" w:rsidRPr="001A278B">
        <w:rPr>
          <w:rFonts w:eastAsia="Times New Roman"/>
          <w:bCs/>
          <w:color w:val="000000"/>
        </w:rPr>
        <w:t xml:space="preserve"> </w:t>
      </w:r>
      <w:r w:rsidR="00C924E9" w:rsidRPr="001A278B">
        <w:rPr>
          <w:rFonts w:eastAsia="Times New Roman"/>
          <w:bCs/>
          <w:color w:val="000000"/>
        </w:rPr>
        <w:fldChar w:fldCharType="begin"/>
      </w:r>
      <w:r w:rsidR="00C924E9" w:rsidRPr="001A278B">
        <w:rPr>
          <w:rFonts w:eastAsia="Times New Roman"/>
          <w:bCs/>
          <w:color w:val="000000"/>
        </w:rPr>
        <w:instrText xml:space="preserve"> ADDIN ZOTERO_ITEM CSL_CITATION {"citationID":"ZqLOUV5L","properties":{"formattedCitation":"(Ewing &amp; Cervero, 2010)","plainCitation":"(Ewing &amp; Cervero, 2010)","noteIndex":0},"citationItems":[{"id":8168,"uris":["http://zotero.org/groups/277937/items/7CS4EURJ"],"uri":["http://zotero.org/groups/277937/items/7CS4EURJ"],"itemData":{"id":8168,"type":"article-journal","abstract":"Travel\nvariables are generally inelastic with respect\nto change in measures of the built environment.\nOf the environmental variables\nconsidered here, none has a weighted\naverage travel elasticity of absolute magnitude\ngreater than 0.39, and most are much\nless. Still, the combined effect of several\nsuch variables on travel could be quite large.\nConsistent with prior work, we find that\nvehicle miles traveled (VMT) is most\nstrongly related to measures of accessibility\nto destinations and secondarily to street\nnetwork design variables. Walking is most\nstrongly related to measures of land use\ndiversity, intersection density, and the\nnumber of destinations within walking distance. Bus and train use are equally\nrelated to proximity to transit and street\nnetwork design variables, with land use\ndiversity a secondary factor. Surprisingly, we\nfind population and job densities to be only\nweakly associated with travel behavior once\nthese other variables are controlled.","container-title":"Journal of the American Planning Association","issue":"3","title":"Travel and the Built Environment: A Meta-Analysis","URL":"http://www.cedeus.cl/wp-content/uploads/2013/09/EwingCervero.pdf","volume":"Vol. 76","author":[{"family":"Ewing","given":"Reid"},{"family":"Cervero","given":"Robert"}],"issued":{"date-parts":[["2010",5,11]]}}}],"schema":"https://github.com/citation-style-language/schema/raw/master/csl-citation.json"} </w:instrText>
      </w:r>
      <w:r w:rsidR="00C924E9" w:rsidRPr="001A278B">
        <w:rPr>
          <w:rFonts w:eastAsia="Times New Roman"/>
          <w:bCs/>
          <w:color w:val="000000"/>
        </w:rPr>
        <w:fldChar w:fldCharType="separate"/>
      </w:r>
      <w:r w:rsidR="00C924E9" w:rsidRPr="001A278B">
        <w:rPr>
          <w:rFonts w:cs="Times New Roman"/>
        </w:rPr>
        <w:t>(Ewing &amp; Cervero, 2010)</w:t>
      </w:r>
      <w:r w:rsidR="00C924E9" w:rsidRPr="001A278B">
        <w:rPr>
          <w:rFonts w:eastAsia="Times New Roman"/>
          <w:bCs/>
          <w:color w:val="000000"/>
        </w:rPr>
        <w:fldChar w:fldCharType="end"/>
      </w:r>
      <w:r w:rsidRPr="001A278B">
        <w:rPr>
          <w:rFonts w:eastAsia="Times New Roman"/>
          <w:bCs/>
          <w:color w:val="000000"/>
        </w:rPr>
        <w:t xml:space="preserve">. In the context of United States, </w:t>
      </w:r>
      <w:r w:rsidR="00C924E9" w:rsidRPr="001A278B">
        <w:rPr>
          <w:rFonts w:eastAsia="Times New Roman"/>
          <w:bCs/>
          <w:color w:val="000000"/>
        </w:rPr>
        <w:t xml:space="preserve">there are </w:t>
      </w:r>
      <w:r w:rsidRPr="001A278B">
        <w:rPr>
          <w:rFonts w:eastAsia="Times New Roman"/>
          <w:bCs/>
          <w:color w:val="000000"/>
        </w:rPr>
        <w:t xml:space="preserve">significant associations between percent walking and population density. </w:t>
      </w:r>
      <w:r w:rsidR="00C924E9" w:rsidRPr="001A278B">
        <w:rPr>
          <w:rFonts w:eastAsia="Times New Roman"/>
          <w:bCs/>
          <w:color w:val="000000"/>
        </w:rPr>
        <w:t>P</w:t>
      </w:r>
      <w:r w:rsidRPr="001A278B">
        <w:rPr>
          <w:rFonts w:eastAsia="Times New Roman"/>
          <w:bCs/>
          <w:color w:val="000000"/>
        </w:rPr>
        <w:t>opulation densities need to exceed 13 residents per acre [3,212 persons per km2] for changes in walking trips. In shopping trips, for instance, once this population density was surpassed and until it reached 4,500 persons per km2, the share of single occupant vehicle decreased from 51% to 42%, and walking increased from 3.69% to 21%. For work trips, the increase of walking was from 3.37% to 10%</w:t>
      </w:r>
      <w:r w:rsidR="00C924E9" w:rsidRPr="001A278B">
        <w:rPr>
          <w:rFonts w:eastAsia="Times New Roman"/>
          <w:bCs/>
          <w:color w:val="000000"/>
        </w:rPr>
        <w:t xml:space="preserve">. </w:t>
      </w:r>
      <w:r w:rsidRPr="001A278B">
        <w:rPr>
          <w:rFonts w:eastAsia="Times New Roman"/>
          <w:bCs/>
          <w:color w:val="000000"/>
        </w:rPr>
        <w:t>The correlation coefficients between population densities and the share of walking was 0.31 in shopping trips and 0.34 in work trips</w:t>
      </w:r>
      <w:r w:rsidR="00C924E9" w:rsidRPr="001A278B">
        <w:rPr>
          <w:rFonts w:eastAsia="Times New Roman"/>
          <w:bCs/>
          <w:color w:val="000000"/>
        </w:rPr>
        <w:t xml:space="preserve"> </w:t>
      </w:r>
      <w:r w:rsidR="00C924E9" w:rsidRPr="001A278B">
        <w:rPr>
          <w:rFonts w:eastAsia="Times New Roman"/>
          <w:bCs/>
          <w:color w:val="000000"/>
        </w:rPr>
        <w:fldChar w:fldCharType="begin"/>
      </w:r>
      <w:r w:rsidR="00C924E9" w:rsidRPr="001A278B">
        <w:rPr>
          <w:rFonts w:eastAsia="Times New Roman"/>
          <w:bCs/>
          <w:color w:val="000000"/>
        </w:rPr>
        <w:instrText xml:space="preserve"> ADDIN ZOTERO_ITEM CSL_CITATION {"citationID":"05X8UEmS","properties":{"formattedCitation":"(LAWRENCE D &amp; PIVO, 1994)","plainCitation":"(LAWRENCE D &amp; PIVO, 1994)","noteIndex":0},"citationItems":[{"id":7615,"uris":["http://zotero.org/groups/277937/items/WBS2T3GV"],"uri":["http://zotero.org/groups/277937/items/WBS2T3GV"],"itemData":{"id":7615,"type":"article-journal","abstract":"Findings from an empirical analysis to test the impacts of land-use mix,\npopulation density, and employment density on the use of the singleoccupant\nvehicle (SOV), transit, and walking for both work trips and\nshopping trips are presented. The hypothetical relationships tested focused\non whether there is a relationship between urban form and modal\nchoice, whether this relationship exists when controlling for non-urban\nform factors, whether this relationship is linear or nonlinear, and\nwhether a stronger relationship exists between modal choice and urban\nform when they are measured at both trip ends as opposed to either the\norigin or the destination. A review of the literature and experiences suggested\nthat a fair amount of information is known about the impacts of\ndensity on mode choice. However, considerable debate exists over\nwhether density itself is actually the causal stimulus or a surrogate for\nother factors. To address this issue a data base was developed with a\ncomprehensive set of variables for which density may be a proxy, for\nexample, demographics and level of service. This analysis employed a\ncorrelational research design in which mode choice was compared\namong census tracts with differing levels of density and mix. Findings\nfrom this research indicate that density and mix are both related to mode\nchoice, even when controlling for non-urban form factors for both work\ntrips and shopping trips. Furthermore, the relationship between population\nand employment density and mode choice for SOV, transit, and\nwalking is nonlinear for both work and shopping trips. Transit usage\nand walking increase as density and land-use mix increase, whereas\nSOV usage declines. The findings from this research suggest that measuring\nurban form at both trip ends provides a greater ability to predict\ntravel choices than looking at trip ends separately. The findings also\nsuggest that increasing the level of land-use mix at the trip origins and\ndestinations is also related to a reduction in SOV travel and an increase in\ntransit and walking.","container-title":"Transportation Research Record, Issues in Land Use and Transportation Planning, Models, and Applications.","title":"Impacts of Mixed Use and Density on Utilization of Three Modes of Travel: Single-Occupant Vehicle, Transit, and Walking","URL":"http://www.reconnectingamerica.org/assets/Uploads/Frank-and-Pivo.pdf","volume":"No. 1466","author":[{"family":"LAWRENCE D","given":"FRANK"},{"family":"PIVO","given":"GARY"}],"issued":{"date-parts":[["1994"]]}}}],"schema":"https://github.com/citation-style-language/schema/raw/master/csl-citation.json"} </w:instrText>
      </w:r>
      <w:r w:rsidR="00C924E9" w:rsidRPr="001A278B">
        <w:rPr>
          <w:rFonts w:eastAsia="Times New Roman"/>
          <w:bCs/>
          <w:color w:val="000000"/>
        </w:rPr>
        <w:fldChar w:fldCharType="separate"/>
      </w:r>
      <w:r w:rsidR="00C924E9" w:rsidRPr="001A278B">
        <w:rPr>
          <w:rFonts w:cs="Times New Roman"/>
        </w:rPr>
        <w:t>(LAWRENCE D &amp; PIVO, 1994)</w:t>
      </w:r>
      <w:r w:rsidR="00C924E9" w:rsidRPr="001A278B">
        <w:rPr>
          <w:rFonts w:eastAsia="Times New Roman"/>
          <w:bCs/>
          <w:color w:val="000000"/>
        </w:rPr>
        <w:fldChar w:fldCharType="end"/>
      </w:r>
      <w:r w:rsidRPr="001A278B">
        <w:rPr>
          <w:rFonts w:eastAsia="Times New Roman"/>
          <w:bCs/>
          <w:color w:val="000000"/>
        </w:rPr>
        <w:t>.</w:t>
      </w:r>
    </w:p>
    <w:p w14:paraId="3E8D4BD5" w14:textId="09B3317F" w:rsidR="00E51E7C" w:rsidRPr="001A278B" w:rsidRDefault="009C492E" w:rsidP="00C924E9">
      <w:pPr>
        <w:rPr>
          <w:rFonts w:eastAsia="Times New Roman"/>
          <w:bCs/>
          <w:color w:val="000000"/>
        </w:rPr>
      </w:pPr>
      <w:r w:rsidRPr="001A278B">
        <w:rPr>
          <w:rFonts w:eastAsia="Times New Roman"/>
          <w:bCs/>
          <w:color w:val="000000"/>
        </w:rPr>
        <w:t>Similarly</w:t>
      </w:r>
      <w:r w:rsidR="00E51E7C" w:rsidRPr="001A278B">
        <w:rPr>
          <w:rFonts w:eastAsia="Times New Roman"/>
          <w:bCs/>
          <w:color w:val="000000"/>
        </w:rPr>
        <w:t xml:space="preserve">, residents tend to drive less in dense, compact cities than in sparse, sprawling urban areas. </w:t>
      </w:r>
      <w:r w:rsidR="00C924E9" w:rsidRPr="001A278B">
        <w:rPr>
          <w:rFonts w:eastAsia="Times New Roman"/>
          <w:bCs/>
          <w:color w:val="000000"/>
        </w:rPr>
        <w:t>There are</w:t>
      </w:r>
      <w:r w:rsidR="00E51E7C" w:rsidRPr="001A278B">
        <w:rPr>
          <w:rFonts w:eastAsia="Times New Roman"/>
          <w:bCs/>
          <w:color w:val="000000"/>
        </w:rPr>
        <w:t xml:space="preserve"> six variables that encourage this pattern in dense and compact urban </w:t>
      </w:r>
      <w:r w:rsidR="00E51E7C" w:rsidRPr="001A278B">
        <w:rPr>
          <w:rFonts w:eastAsia="Times New Roman"/>
          <w:bCs/>
          <w:color w:val="000000"/>
        </w:rPr>
        <w:lastRenderedPageBreak/>
        <w:t>environments: shorter trip distances, more congestion, higher car insurance bills, higher gasoline prices, less parking, better public transit, and a more pleasant walking environment. Long term data from thousands of cities with different varieties of incomes and geographic contexts suggest that there is a fundamental threshold of urban intensity (measured by residential and employment density) where automobile dependence is significantly reduced and other forms of mobility are incorporated. This threshold varies from 3,000 to 4,000 persons per km2</w:t>
      </w:r>
      <w:r w:rsidR="00C924E9" w:rsidRPr="001A278B">
        <w:rPr>
          <w:rFonts w:eastAsia="Times New Roman"/>
          <w:bCs/>
          <w:color w:val="000000"/>
        </w:rPr>
        <w:t xml:space="preserve"> </w:t>
      </w:r>
      <w:r w:rsidR="00C924E9" w:rsidRPr="001A278B">
        <w:rPr>
          <w:rFonts w:eastAsia="Times New Roman"/>
          <w:bCs/>
          <w:color w:val="000000"/>
        </w:rPr>
        <w:fldChar w:fldCharType="begin"/>
      </w:r>
      <w:r w:rsidR="00C924E9" w:rsidRPr="001A278B">
        <w:rPr>
          <w:rFonts w:eastAsia="Times New Roman"/>
          <w:bCs/>
          <w:color w:val="000000"/>
        </w:rPr>
        <w:instrText xml:space="preserve"> ADDIN ZOTERO_ITEM CSL_CITATION {"citationID":"Pjj2K5D1","properties":{"formattedCitation":"(Guerra, 2014)","plainCitation":"(Guerra, 2014)","noteIndex":0},"citationItems":[{"id":7611,"uris":["http://zotero.org/groups/277937/items/TJNQUR6X"],"uri":["http://zotero.org/groups/277937/items/TJNQUR6X"],"itemData":{"id":7611,"type":"article-journal","abstract":"This article explores differences in the relationship between the built environment and households’ car use in Mexico City in\n1994 and 2007. After controlling for income and other household attributes, population and job density, transit and highway\nproximity, destination diversity, intersection density, and accessibility are statistically correlated with households’ weekday\ncar travel in Mexico City. These correlations are generally stronger than those found in studies from U.S. cities and fairly\nstable over time. Where correlations have changed, they have strengthened. Findings suggest that land use planning can play\na modest and growing role in reducing car travel in Mexico City.","container-title":"Journal of Planning Education and Research","issue":"4","page":"394–408","title":"The Built Environment and Car Use in Mexico City: Is the Relationship Changing over Time?","volume":"Vol. 34","author":[{"family":"Guerra","given":"Erick"}],"issued":{"date-parts":[["2014"]]}}}],"schema":"https://github.com/citation-style-language/schema/raw/master/csl-citation.json"} </w:instrText>
      </w:r>
      <w:r w:rsidR="00C924E9" w:rsidRPr="001A278B">
        <w:rPr>
          <w:rFonts w:eastAsia="Times New Roman"/>
          <w:bCs/>
          <w:color w:val="000000"/>
        </w:rPr>
        <w:fldChar w:fldCharType="separate"/>
      </w:r>
      <w:r w:rsidR="00C924E9" w:rsidRPr="001A278B">
        <w:rPr>
          <w:rFonts w:cs="Times New Roman"/>
        </w:rPr>
        <w:t>(Guerra, 2014)</w:t>
      </w:r>
      <w:r w:rsidR="00C924E9" w:rsidRPr="001A278B">
        <w:rPr>
          <w:rFonts w:eastAsia="Times New Roman"/>
          <w:bCs/>
          <w:color w:val="000000"/>
        </w:rPr>
        <w:fldChar w:fldCharType="end"/>
      </w:r>
      <w:r w:rsidR="00E51E7C" w:rsidRPr="001A278B">
        <w:rPr>
          <w:rFonts w:eastAsia="Times New Roman"/>
          <w:bCs/>
          <w:color w:val="000000"/>
        </w:rPr>
        <w:t xml:space="preserve">. </w:t>
      </w:r>
    </w:p>
    <w:p w14:paraId="4DA30843" w14:textId="3791B6F1" w:rsidR="00E51E7C" w:rsidRPr="001A278B" w:rsidRDefault="00C924E9" w:rsidP="00C924E9">
      <w:pPr>
        <w:rPr>
          <w:rFonts w:eastAsia="Times New Roman"/>
          <w:bCs/>
          <w:color w:val="000000"/>
        </w:rPr>
      </w:pPr>
      <w:r w:rsidRPr="001A278B">
        <w:rPr>
          <w:rFonts w:eastAsia="Times New Roman"/>
          <w:bCs/>
          <w:color w:val="000000"/>
        </w:rPr>
        <w:t>N</w:t>
      </w:r>
      <w:r w:rsidR="00E51E7C" w:rsidRPr="001A278B">
        <w:rPr>
          <w:rFonts w:eastAsia="Times New Roman"/>
          <w:bCs/>
          <w:color w:val="000000"/>
        </w:rPr>
        <w:t xml:space="preserve">o correlation </w:t>
      </w:r>
      <w:r w:rsidRPr="001A278B">
        <w:rPr>
          <w:rFonts w:eastAsia="Times New Roman"/>
          <w:bCs/>
          <w:color w:val="000000"/>
        </w:rPr>
        <w:t xml:space="preserve">was observed </w:t>
      </w:r>
      <w:r w:rsidR="00E51E7C" w:rsidRPr="001A278B">
        <w:rPr>
          <w:rFonts w:eastAsia="Times New Roman"/>
          <w:bCs/>
          <w:color w:val="000000"/>
        </w:rPr>
        <w:t>between household car use and residential population density below 1,500 per km2 in the United States. The relationship only became pronounced above 2,900 per km2</w:t>
      </w:r>
      <w:r w:rsidRPr="001A278B">
        <w:rPr>
          <w:rFonts w:eastAsia="Times New Roman"/>
          <w:bCs/>
          <w:color w:val="000000"/>
        </w:rPr>
        <w:t xml:space="preserve"> </w:t>
      </w:r>
      <w:r w:rsidRPr="001A278B">
        <w:rPr>
          <w:rFonts w:eastAsia="Times New Roman"/>
          <w:bCs/>
          <w:color w:val="000000"/>
        </w:rPr>
        <w:fldChar w:fldCharType="begin"/>
      </w:r>
      <w:r w:rsidRPr="001A278B">
        <w:rPr>
          <w:rFonts w:eastAsia="Times New Roman"/>
          <w:bCs/>
          <w:color w:val="000000"/>
        </w:rPr>
        <w:instrText xml:space="preserve"> ADDIN ZOTERO_ITEM CSL_CITATION {"citationID":"jNtUbiqT","properties":{"formattedCitation":"(Pickrell, 1999)","plainCitation":"(Pickrell, 1999)","noteIndex":0},"citationItems":[{"id":7618,"uris":["http://zotero.org/groups/277937/items/VBJTQFVP"],"uri":["http://zotero.org/groups/277937/items/VBJTQFVP"],"itemData":{"id":7618,"type":"chapter","abstract":"By continuously raising the speed of urban travel and reducing its costs, innovations in transportation technology and investments in the resulting physical infrastructure have provided a powerful impetus for continuing decentralization of urban areas. These same developments have also fostered rapid growth in the demand for transportation services within urban areas, reshaping the spatial and temporal patterns of personal travel and freight transportation at the same time as they have influenced the developing geography of urban land uses. This chapter discusses the following topics: transportation costs and location decisions; effects of changes in transportation costs; transportation's influence on urban land use; land use and transportation models; the effect of land use on travel behavior; transportation and land use: a reassessment.","container-title":"Transportation Economics and Policy Handbook,","ISBN":"0-8157-3182-5","publisher":"Brookings Institution Press","title":"Transportation and Land Use","URL":"https://trid.trb.org/view.aspx?id=500082","author":[{"family":"Pickrell","given":"Don"}],"issued":{"date-parts":[["1999"]]}}}],"schema":"https://github.com/citation-style-language/schema/raw/master/csl-citation.json"} </w:instrText>
      </w:r>
      <w:r w:rsidRPr="001A278B">
        <w:rPr>
          <w:rFonts w:eastAsia="Times New Roman"/>
          <w:bCs/>
          <w:color w:val="000000"/>
        </w:rPr>
        <w:fldChar w:fldCharType="separate"/>
      </w:r>
      <w:r w:rsidRPr="001A278B">
        <w:rPr>
          <w:rFonts w:cs="Times New Roman"/>
        </w:rPr>
        <w:t>(Pickrell, 1999)</w:t>
      </w:r>
      <w:r w:rsidRPr="001A278B">
        <w:rPr>
          <w:rFonts w:eastAsia="Times New Roman"/>
          <w:bCs/>
          <w:color w:val="000000"/>
        </w:rPr>
        <w:fldChar w:fldCharType="end"/>
      </w:r>
      <w:r w:rsidR="00E51E7C" w:rsidRPr="001A278B">
        <w:rPr>
          <w:rFonts w:eastAsia="Times New Roman"/>
          <w:bCs/>
          <w:color w:val="000000"/>
        </w:rPr>
        <w:t xml:space="preserve">. </w:t>
      </w:r>
      <w:r w:rsidRPr="001A278B">
        <w:rPr>
          <w:rFonts w:eastAsia="Times New Roman"/>
          <w:bCs/>
          <w:color w:val="000000"/>
        </w:rPr>
        <w:t>A</w:t>
      </w:r>
      <w:r w:rsidR="00E51E7C" w:rsidRPr="001A278B">
        <w:rPr>
          <w:rFonts w:eastAsia="Times New Roman"/>
          <w:bCs/>
          <w:color w:val="000000"/>
        </w:rPr>
        <w:t xml:space="preserve"> similar threshold of 3,500 jobs and people per km2 across fifty-eight high-income cities around the world</w:t>
      </w:r>
      <w:r w:rsidRPr="001A278B">
        <w:rPr>
          <w:rFonts w:eastAsia="Times New Roman"/>
          <w:bCs/>
          <w:color w:val="000000"/>
        </w:rPr>
        <w:t xml:space="preserve"> was identified </w:t>
      </w:r>
      <w:r w:rsidRPr="001A278B">
        <w:rPr>
          <w:rFonts w:eastAsia="Times New Roman"/>
          <w:bCs/>
          <w:color w:val="000000"/>
        </w:rPr>
        <w:fldChar w:fldCharType="begin"/>
      </w:r>
      <w:r w:rsidRPr="001A278B">
        <w:rPr>
          <w:rFonts w:eastAsia="Times New Roman"/>
          <w:bCs/>
          <w:color w:val="000000"/>
        </w:rPr>
        <w:instrText xml:space="preserve"> ADDIN ZOTERO_ITEM CSL_CITATION {"citationID":"9t7sjzMD","properties":{"formattedCitation":"(Newman &amp; Kenworthy, 2006)","plainCitation":"(Newman &amp; Kenworthy, 2006)","noteIndex":0},"citationItems":[{"id":7621,"uris":["http://zotero.org/groups/277937/items/AF8WD6B2"],"uri":["http://zotero.org/groups/277937/items/AF8WD6B2"],"itemData":{"id":7621,"type":"article-journal","abstract":"A major goal of urban design, especially in centers, is to reduce automobile dependence\nin order to address issues of viability and sustainability. Long-term data from cities around\nthe world appear to show that there is a fundamental threshold of urban intensity (residents\nand jobs) of around 35 per hectare1\n where automobile dependence is significantly reduced.\nThis article seeks to determine a theoretical base for what the data show. It suggests that\nbelow the threshold intensity of urban activity, the physical constraints of distance and time\nenforce car use as the norm. The basis of these physical constraints is outlined and the link\nbetween density and access to services that provide amenity is established, including the\nservice levels of public transport. A design technique for viability of centers is suggested as\nwell as how a city can restructure itself to overcome automobile dependence.","container-title":"Opolis: An International Journal of Suburban and Metropolitan Studies","issue":"1","page":"35-52","title":"Urban Design to Reduce Automobile Dependence","volume":"Vol. 2","author":[{"family":"Newman","given":"Peter"},{"family":"Kenworthy","given":"Jeffrey"}],"issued":{"date-parts":[["2006"]]}}}],"schema":"https://github.com/citation-style-language/schema/raw/master/csl-citation.json"} </w:instrText>
      </w:r>
      <w:r w:rsidRPr="001A278B">
        <w:rPr>
          <w:rFonts w:eastAsia="Times New Roman"/>
          <w:bCs/>
          <w:color w:val="000000"/>
        </w:rPr>
        <w:fldChar w:fldCharType="separate"/>
      </w:r>
      <w:r w:rsidRPr="001A278B">
        <w:rPr>
          <w:rFonts w:cs="Times New Roman"/>
        </w:rPr>
        <w:t>(Newman &amp; Kenworthy, 2006)</w:t>
      </w:r>
      <w:r w:rsidRPr="001A278B">
        <w:rPr>
          <w:rFonts w:eastAsia="Times New Roman"/>
          <w:bCs/>
          <w:color w:val="000000"/>
        </w:rPr>
        <w:fldChar w:fldCharType="end"/>
      </w:r>
      <w:r w:rsidR="00E51E7C" w:rsidRPr="001A278B">
        <w:rPr>
          <w:rFonts w:eastAsia="Times New Roman"/>
          <w:bCs/>
          <w:color w:val="000000"/>
        </w:rPr>
        <w:t xml:space="preserve">. </w:t>
      </w:r>
      <w:r w:rsidRPr="001A278B">
        <w:rPr>
          <w:rFonts w:eastAsia="Times New Roman"/>
          <w:bCs/>
          <w:color w:val="000000"/>
        </w:rPr>
        <w:t>T</w:t>
      </w:r>
      <w:r w:rsidR="00E51E7C" w:rsidRPr="001A278B">
        <w:rPr>
          <w:rFonts w:eastAsia="Times New Roman"/>
          <w:bCs/>
          <w:color w:val="000000"/>
        </w:rPr>
        <w:t>he effect of land use on travel demand in Montreal, Canada</w:t>
      </w:r>
      <w:r w:rsidRPr="001A278B">
        <w:rPr>
          <w:rFonts w:eastAsia="Times New Roman"/>
          <w:bCs/>
          <w:color w:val="000000"/>
        </w:rPr>
        <w:t xml:space="preserve"> was modeled</w:t>
      </w:r>
      <w:r w:rsidR="00E51E7C" w:rsidRPr="001A278B">
        <w:rPr>
          <w:rFonts w:eastAsia="Times New Roman"/>
          <w:bCs/>
          <w:color w:val="000000"/>
        </w:rPr>
        <w:t>. The methodology include</w:t>
      </w:r>
      <w:r w:rsidRPr="001A278B">
        <w:rPr>
          <w:rFonts w:eastAsia="Times New Roman"/>
          <w:bCs/>
          <w:color w:val="000000"/>
        </w:rPr>
        <w:t>d</w:t>
      </w:r>
      <w:r w:rsidR="00E51E7C" w:rsidRPr="001A278B">
        <w:rPr>
          <w:rFonts w:eastAsia="Times New Roman"/>
          <w:bCs/>
          <w:color w:val="000000"/>
        </w:rPr>
        <w:t xml:space="preserve"> three types of clusters based on residential density. The automobile-oriented clusters present</w:t>
      </w:r>
      <w:r w:rsidRPr="001A278B">
        <w:rPr>
          <w:rFonts w:eastAsia="Times New Roman"/>
          <w:bCs/>
          <w:color w:val="000000"/>
        </w:rPr>
        <w:t>ed</w:t>
      </w:r>
      <w:r w:rsidR="00E51E7C" w:rsidRPr="001A278B">
        <w:rPr>
          <w:rFonts w:eastAsia="Times New Roman"/>
          <w:bCs/>
          <w:color w:val="000000"/>
        </w:rPr>
        <w:t xml:space="preserve"> a mean population density that ranged from 1,900 to 2,900 persons per km2. Transit-oriented clusters ha</w:t>
      </w:r>
      <w:r w:rsidRPr="001A278B">
        <w:rPr>
          <w:rFonts w:eastAsia="Times New Roman"/>
          <w:bCs/>
          <w:color w:val="000000"/>
        </w:rPr>
        <w:t>d</w:t>
      </w:r>
      <w:r w:rsidR="00E51E7C" w:rsidRPr="001A278B">
        <w:rPr>
          <w:rFonts w:eastAsia="Times New Roman"/>
          <w:bCs/>
          <w:color w:val="000000"/>
        </w:rPr>
        <w:t xml:space="preserve"> a residential density of 4,400 to 8,600 persons per km2. Finally, exclusively pedestrian-oriented zones </w:t>
      </w:r>
      <w:r w:rsidRPr="001A278B">
        <w:rPr>
          <w:rFonts w:eastAsia="Times New Roman"/>
          <w:bCs/>
          <w:color w:val="000000"/>
        </w:rPr>
        <w:t xml:space="preserve">had density </w:t>
      </w:r>
      <w:r w:rsidR="00E51E7C" w:rsidRPr="001A278B">
        <w:rPr>
          <w:rFonts w:eastAsia="Times New Roman"/>
          <w:bCs/>
          <w:color w:val="000000"/>
        </w:rPr>
        <w:t xml:space="preserve">from 8,600 to 9,600 persons per km2. In the study, the gap between 2,900 to 4,400 persons per km2 </w:t>
      </w:r>
      <w:r w:rsidRPr="001A278B">
        <w:rPr>
          <w:rFonts w:eastAsia="Times New Roman"/>
          <w:bCs/>
          <w:color w:val="000000"/>
        </w:rPr>
        <w:t>wa</w:t>
      </w:r>
      <w:r w:rsidR="00E51E7C" w:rsidRPr="001A278B">
        <w:rPr>
          <w:rFonts w:eastAsia="Times New Roman"/>
          <w:bCs/>
          <w:color w:val="000000"/>
        </w:rPr>
        <w:t>s consistent with the numbers required to abandon cars and to use other forms of urban mobility, including walking</w:t>
      </w:r>
      <w:r w:rsidRPr="001A278B">
        <w:rPr>
          <w:rFonts w:eastAsia="Times New Roman"/>
          <w:bCs/>
          <w:color w:val="000000"/>
        </w:rPr>
        <w:t xml:space="preserve"> </w:t>
      </w:r>
      <w:r w:rsidRPr="001A278B">
        <w:rPr>
          <w:rFonts w:eastAsia="Times New Roman"/>
          <w:bCs/>
          <w:color w:val="000000"/>
        </w:rPr>
        <w:fldChar w:fldCharType="begin"/>
      </w:r>
      <w:r w:rsidRPr="001A278B">
        <w:rPr>
          <w:rFonts w:eastAsia="Times New Roman"/>
          <w:bCs/>
          <w:color w:val="000000"/>
        </w:rPr>
        <w:instrText xml:space="preserve"> ADDIN ZOTERO_ITEM CSL_CITATION {"citationID":"m78upz1F","properties":{"formattedCitation":"(Harding et al., 2012)","plainCitation":"(Harding et al., 2012)","noteIndex":0},"citationItems":[{"id":7608,"uris":["http://zotero.org/groups/277937/items/K7F9UMWZ"],"uri":["http://zotero.org/groups/277937/items/K7F9UMWZ"],"itemData":{"id":7608,"type":"article-journal","abstract":"Historically, research that has analyzed the effect of land use on travel demand has concentrated on a few key indicators, notably, mode choice, vehicle miles traveled, and number of trips. This literature has focused primarily on the effects of individual land use variables; for example, what is the effect of land use mix or population density on mode choice? It is becoming increasingly clear, however, that the isolated impact of particular measures of land use on individual and household transportation behavior is small, but when these measures are dealt with by using a clustered approach, their combined influence becomes less ambiguous in direction and greater in magnitude. This paper contributes to the transportation and land use literature by examining the effect of clusters of land use indicators on activity spaces, an emerging but traditionally ignored indicator of transportation behavior. Regression analysis results point to a significant relationship between large and dispersed activity spaces, low levels of population and employment density, and low levels of public transit accessibility and land use mix.","container-title":"Transportation Research Record Journal of the Transportation Research Board","issue":"1","page":"67-74","title":"Modeling the Effect of Land Use on Activity Spaces","volume":"2323","author":[{"family":"Harding","given":"Christopher"},{"family":"Patterson","given":"Zachary"},{"family":"Miranda-Moreno","given":"Luis F."},{"family":"Zahabi","given":"Seyed Amir H."}],"issued":{"date-parts":[["2012",12]]}}}],"schema":"https://github.com/citation-style-language/schema/raw/master/csl-citation.json"} </w:instrText>
      </w:r>
      <w:r w:rsidRPr="001A278B">
        <w:rPr>
          <w:rFonts w:eastAsia="Times New Roman"/>
          <w:bCs/>
          <w:color w:val="000000"/>
        </w:rPr>
        <w:fldChar w:fldCharType="separate"/>
      </w:r>
      <w:r w:rsidRPr="001A278B">
        <w:rPr>
          <w:rFonts w:cs="Times New Roman"/>
        </w:rPr>
        <w:t>(Harding et al., 2012)</w:t>
      </w:r>
      <w:r w:rsidRPr="001A278B">
        <w:rPr>
          <w:rFonts w:eastAsia="Times New Roman"/>
          <w:bCs/>
          <w:color w:val="000000"/>
        </w:rPr>
        <w:fldChar w:fldCharType="end"/>
      </w:r>
      <w:r w:rsidR="00E51E7C" w:rsidRPr="001A278B">
        <w:rPr>
          <w:rFonts w:eastAsia="Times New Roman"/>
          <w:bCs/>
          <w:color w:val="000000"/>
        </w:rPr>
        <w:t>.</w:t>
      </w:r>
    </w:p>
    <w:p w14:paraId="0280E309" w14:textId="2E970E12" w:rsidR="00E51E7C" w:rsidRPr="001A278B" w:rsidRDefault="00E51E7C" w:rsidP="00046B09">
      <w:pPr>
        <w:rPr>
          <w:rFonts w:eastAsia="Times New Roman"/>
          <w:bCs/>
          <w:color w:val="000000"/>
        </w:rPr>
      </w:pPr>
      <w:r w:rsidRPr="001A278B">
        <w:rPr>
          <w:rFonts w:eastAsia="Times New Roman"/>
          <w:bCs/>
          <w:color w:val="000000"/>
        </w:rPr>
        <w:t>Thus, declines in single-occupant vehicles use and increases in non-motorized mobility become substantial only at a threshold from 3,000 to 4,000 people or more per square kilometer. These densities are rarely observed in suburbs located in the United States and they are limited in Western Europe. However, they are often reached in Asia, Africa, and Latin America. For instance, in cities such as Mexico City, Bogota, Mumbai, Lagos and Sao Paulo, like most other developing-world metropolises, population density levels are higher than this minimum. The most peripheral neighborhoods in Mexico City had an average of 5,400 people per km2 in 2005. By 2016 nearly all of Mexico City’s residents will live in neighborhoods that are sufficiently dense to influence travel choices, encompassing walking</w:t>
      </w:r>
      <w:r w:rsidR="00046B09" w:rsidRPr="001A278B">
        <w:rPr>
          <w:rFonts w:eastAsia="Times New Roman"/>
          <w:bCs/>
          <w:color w:val="000000"/>
        </w:rPr>
        <w:t xml:space="preserve"> </w:t>
      </w:r>
      <w:r w:rsidR="00046B09" w:rsidRPr="001A278B">
        <w:rPr>
          <w:rFonts w:eastAsia="Times New Roman"/>
          <w:bCs/>
          <w:color w:val="000000"/>
        </w:rPr>
        <w:fldChar w:fldCharType="begin"/>
      </w:r>
      <w:r w:rsidR="00046B09" w:rsidRPr="001A278B">
        <w:rPr>
          <w:rFonts w:eastAsia="Times New Roman"/>
          <w:bCs/>
          <w:color w:val="000000"/>
        </w:rPr>
        <w:instrText xml:space="preserve"> ADDIN ZOTERO_ITEM CSL_CITATION {"citationID":"PCTMszOt","properties":{"formattedCitation":"(Guerra, 2014)","plainCitation":"(Guerra, 2014)","noteIndex":0},"citationItems":[{"id":7611,"uris":["http://zotero.org/groups/277937/items/TJNQUR6X"],"uri":["http://zotero.org/groups/277937/items/TJNQUR6X"],"itemData":{"id":7611,"type":"article-journal","abstract":"This article explores differences in the relationship between the built environment and households’ car use in Mexico City in\n1994 and 2007. After controlling for income and other household attributes, population and job density, transit and highway\nproximity, destination diversity, intersection density, and accessibility are statistically correlated with households’ weekday\ncar travel in Mexico City. These correlations are generally stronger than those found in studies from U.S. cities and fairly\nstable over time. Where correlations have changed, they have strengthened. Findings suggest that land use planning can play\na modest and growing role in reducing car travel in Mexico City.","container-title":"Journal of Planning Education and Research","issue":"4","page":"394–408","title":"The Built Environment and Car Use in Mexico City: Is the Relationship Changing over Time?","volume":"Vol. 34","author":[{"family":"Guerra","given":"Erick"}],"issued":{"date-parts":[["2014"]]}}}],"schema":"https://github.com/citation-style-language/schema/raw/master/csl-citation.json"} </w:instrText>
      </w:r>
      <w:r w:rsidR="00046B09" w:rsidRPr="001A278B">
        <w:rPr>
          <w:rFonts w:eastAsia="Times New Roman"/>
          <w:bCs/>
          <w:color w:val="000000"/>
        </w:rPr>
        <w:fldChar w:fldCharType="separate"/>
      </w:r>
      <w:r w:rsidR="00046B09" w:rsidRPr="001A278B">
        <w:rPr>
          <w:rFonts w:cs="Times New Roman"/>
        </w:rPr>
        <w:t>(Guerra, 2014)</w:t>
      </w:r>
      <w:r w:rsidR="00046B09" w:rsidRPr="001A278B">
        <w:rPr>
          <w:rFonts w:eastAsia="Times New Roman"/>
          <w:bCs/>
          <w:color w:val="000000"/>
        </w:rPr>
        <w:fldChar w:fldCharType="end"/>
      </w:r>
      <w:r w:rsidRPr="001A278B">
        <w:rPr>
          <w:rFonts w:eastAsia="Times New Roman"/>
          <w:bCs/>
          <w:color w:val="000000"/>
        </w:rPr>
        <w:t xml:space="preserve">. </w:t>
      </w:r>
    </w:p>
    <w:p w14:paraId="25928AF1" w14:textId="77777777" w:rsidR="00E51E7C" w:rsidRPr="001A278B" w:rsidRDefault="00E51E7C" w:rsidP="00E51E7C">
      <w:pPr>
        <w:spacing w:line="276" w:lineRule="auto"/>
        <w:rPr>
          <w:bCs/>
        </w:rPr>
      </w:pPr>
      <w:r w:rsidRPr="001A278B">
        <w:rPr>
          <w:rFonts w:cs="Times New Roman"/>
          <w:noProof/>
          <w:lang w:eastAsia="en-US"/>
        </w:rPr>
        <w:lastRenderedPageBreak/>
        <w:drawing>
          <wp:inline distT="0" distB="0" distL="0" distR="0" wp14:anchorId="09243039" wp14:editId="4C5AA9D6">
            <wp:extent cx="5943064" cy="3098800"/>
            <wp:effectExtent l="0" t="0" r="635" b="0"/>
            <wp:docPr id="139" name="Imagen 13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magen 139" descr="Map&#10;&#10;Description automatically generated"/>
                    <pic:cNvPicPr>
                      <a:picLocks noChangeAspect="1" noChangeArrowheads="1"/>
                    </pic:cNvPicPr>
                  </pic:nvPicPr>
                  <pic:blipFill rotWithShape="1">
                    <a:blip r:embed="rId19" cstate="screen">
                      <a:extLst>
                        <a:ext uri="{28A0092B-C50C-407E-A947-70E740481C1C}">
                          <a14:useLocalDpi xmlns:a14="http://schemas.microsoft.com/office/drawing/2010/main"/>
                        </a:ext>
                      </a:extLst>
                    </a:blip>
                    <a:srcRect l="1307" r="3258" b="8115"/>
                    <a:stretch/>
                  </pic:blipFill>
                  <pic:spPr bwMode="auto">
                    <a:xfrm>
                      <a:off x="0" y="0"/>
                      <a:ext cx="5944939" cy="309977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pic:spPr>
                </pic:pic>
              </a:graphicData>
            </a:graphic>
          </wp:inline>
        </w:drawing>
      </w:r>
    </w:p>
    <w:p w14:paraId="01E8FBA6" w14:textId="77777777" w:rsidR="00E51E7C" w:rsidRPr="001A278B" w:rsidRDefault="00E51E7C" w:rsidP="00E51E7C">
      <w:pPr>
        <w:pStyle w:val="Caption"/>
        <w:spacing w:after="0"/>
      </w:pPr>
    </w:p>
    <w:p w14:paraId="620ACD58" w14:textId="3D87F779" w:rsidR="00E51E7C" w:rsidRPr="001A278B" w:rsidRDefault="00E51E7C" w:rsidP="00046B09">
      <w:pPr>
        <w:pStyle w:val="Caption"/>
        <w:spacing w:after="0"/>
      </w:pPr>
      <w:bookmarkStart w:id="12" w:name="_Toc339125253"/>
      <w:r w:rsidRPr="001A278B">
        <w:t xml:space="preserve">Figure </w:t>
      </w:r>
      <w:fldSimple w:instr=" STYLEREF 1 \s ">
        <w:r w:rsidR="00046B09" w:rsidRPr="001A278B">
          <w:rPr>
            <w:cs/>
          </w:rPr>
          <w:t>‎</w:t>
        </w:r>
        <w:r w:rsidR="00046B09" w:rsidRPr="001A278B">
          <w:t>1</w:t>
        </w:r>
      </w:fldSimple>
      <w:r w:rsidR="00D94138" w:rsidRPr="001A278B">
        <w:t>.</w:t>
      </w:r>
      <w:fldSimple w:instr=" SEQ Figure \* ARABIC \s 1 ">
        <w:r w:rsidR="00046B09" w:rsidRPr="001A278B">
          <w:t>6</w:t>
        </w:r>
      </w:fldSimple>
      <w:r w:rsidRPr="001A278B">
        <w:t xml:space="preserve"> The location of 3,646 large cities in the nine world regions, 2000. </w:t>
      </w:r>
      <w:r w:rsidR="00046B09" w:rsidRPr="001A278B">
        <w:fldChar w:fldCharType="begin"/>
      </w:r>
      <w:r w:rsidR="00046B09" w:rsidRPr="001A278B">
        <w:instrText xml:space="preserve"> ADDIN ZOTERO_ITEM CSL_CITATION {"citationID":"6MVzghJS","properties":{"formattedCitation":"(Angel et al., 2011)","plainCitation":"(Angel et al., 2011)","noteIndex":0},"citationItems":[{"id":8175,"uris":["http://zotero.org/groups/277937/items/MD2TVGAT"],"uri":["http://zotero.org/groups/277937/items/MD2TVGAT"],"itemData":{"id":8175,"type":"article-journal","abstract":"Our study of the expansion of a representative sample of 30 cities showed that 28 of them expanded more than 16-fold during the\ntwentieth century. More generally, cities are now expanding at twice their population growth rates, on average, and now cover\nalmost 0.5% of the planet’s land area. We created a new dataset comprising the universe of all 3646 named metropolitan\nagglomerations and cities that had populations in excess of 100,000 in the year 2000, their populations in that year, and their built-up\narea identified in the Mod500 map, currently the best of eight satellite-based global maps of urban land cover. Using this dataset, we\nestimated urban land cover in smaller cities and towns in all countries and calculated total urban land cover in every country in the\nyear 2000. We then employed multiple regression models that could explain more than 90% of the variations in our urban land cover\nestimates amongst countries. Then, using U.N. urban population projections in combination with three realistic density change\nscenarios based on our previous global and historical study of densities, we projected urban land cover in every country and world\nregion from 2000 to 2050. According to our medium projection, urban land cover in developing countries will increase from\n300,000 km2 in 2000 to 770,000 km2 in 2030 and to 1,200,000 km2 in 2050. Containing this expansion is likely to fail. Minimal\npreparations for accommodating it – realistic projection of urban land needs, the extension of metropolitan boundaries, acquiring\nthe rights-of-way for an arterial road grid that can carry infrastructure and public transport, and the selective protection of open\nspace from incursion by formal and informal land development – are now in order.","container-title":"Progress in Planning","page":"53–107","title":"The dimensions of global urban expansion: Estimates and projections for all countries, 2000–2050","volume":"75","author":[{"family":"Angel","given":"Shlomo"},{"family":"Parent","given":"Jason"},{"family":"Civco","given":"Daniel L"},{"family":"Blei","given":"Alexander"},{"family":"Potere","given":"David"}],"issued":{"date-parts":[["2011"]]}}}],"schema":"https://github.com/citation-style-language/schema/raw/master/csl-citation.json"} </w:instrText>
      </w:r>
      <w:r w:rsidR="00046B09" w:rsidRPr="001A278B">
        <w:fldChar w:fldCharType="separate"/>
      </w:r>
      <w:r w:rsidR="00046B09" w:rsidRPr="001A278B">
        <w:rPr>
          <w:rFonts w:cs="Times New Roman"/>
        </w:rPr>
        <w:t>(Angel et al., 2011)</w:t>
      </w:r>
      <w:r w:rsidR="00046B09" w:rsidRPr="001A278B">
        <w:fldChar w:fldCharType="end"/>
      </w:r>
      <w:bookmarkEnd w:id="12"/>
    </w:p>
    <w:p w14:paraId="53749218" w14:textId="77777777" w:rsidR="00E51E7C" w:rsidRPr="001A278B" w:rsidRDefault="00E51E7C" w:rsidP="00E51E7C">
      <w:pPr>
        <w:spacing w:after="0" w:line="276" w:lineRule="auto"/>
        <w:rPr>
          <w:bCs/>
        </w:rPr>
      </w:pPr>
    </w:p>
    <w:p w14:paraId="3A158D7E" w14:textId="77777777" w:rsidR="00E51E7C" w:rsidRPr="001A278B" w:rsidRDefault="00E51E7C" w:rsidP="00E51E7C">
      <w:pPr>
        <w:spacing w:after="0" w:line="276" w:lineRule="auto"/>
        <w:rPr>
          <w:bCs/>
        </w:rPr>
      </w:pPr>
    </w:p>
    <w:p w14:paraId="500E1B02" w14:textId="6E01A827" w:rsidR="00C93266" w:rsidRPr="001A278B" w:rsidRDefault="007C5D2F" w:rsidP="00D32A53">
      <w:pPr>
        <w:pStyle w:val="Heading3"/>
      </w:pPr>
      <w:r w:rsidRPr="001A278B">
        <w:t>Walkable Cities</w:t>
      </w:r>
      <w:r w:rsidR="00D32A53" w:rsidRPr="001A278B">
        <w:t xml:space="preserve"> and Climate Change</w:t>
      </w:r>
      <w:bookmarkEnd w:id="11"/>
    </w:p>
    <w:p w14:paraId="4CC76B27" w14:textId="6EFE2DF8" w:rsidR="00D716B1" w:rsidRPr="001A278B" w:rsidRDefault="007C5D2F" w:rsidP="003957B4">
      <w:r w:rsidRPr="001A278B">
        <w:t>Walking is the only zero emissions transportation mode (</w:t>
      </w:r>
      <w:r w:rsidR="003F7CF2" w:rsidRPr="001A278B">
        <w:t xml:space="preserve">bicycling is zero emissions but the bicycle is manufactured) </w:t>
      </w:r>
      <w:r w:rsidR="003F7CF2" w:rsidRPr="001A278B">
        <w:fldChar w:fldCharType="begin"/>
      </w:r>
      <w:r w:rsidR="003F7CF2" w:rsidRPr="001A278B">
        <w:instrText xml:space="preserve"> ADDIN ZOTERO_ITEM CSL_CITATION {"citationID":"yCvjNTC0","properties":{"formattedCitation":"(TNMT, 2021)","plainCitation":"(TNMT, 2021)","noteIndex":0},"citationItems":[{"id":18995,"uris":["http://zotero.org/groups/2241942/items/YTAM8T2A"],"uri":["http://zotero.org/groups/2241942/items/YTAM8T2A"],"itemData":{"id":18995,"type":"post-weblog","abstract":"To bring more clarity to the ongoing sustainability debate, we ranked all major transport modes based on their carbon-emission output.","container-title":"TNMT","language":"en-US","title":"The environmental impact of today's transport types","URL":"https://tnmt.com/infographics/carbon-emissions-by-transport-type/","author":[{"family":"TNMT","given":""}],"accessed":{"date-parts":[["2021",9,3]]},"issued":{"date-parts":[["2021"]]}}}],"schema":"https://github.com/citation-style-language/schema/raw/master/csl-citation.json"} </w:instrText>
      </w:r>
      <w:r w:rsidR="003F7CF2" w:rsidRPr="001A278B">
        <w:fldChar w:fldCharType="separate"/>
      </w:r>
      <w:r w:rsidR="003F7CF2" w:rsidRPr="001A278B">
        <w:rPr>
          <w:rFonts w:cs="Times New Roman"/>
        </w:rPr>
        <w:t>(TNMT, 2021)</w:t>
      </w:r>
      <w:r w:rsidR="003F7CF2" w:rsidRPr="001A278B">
        <w:fldChar w:fldCharType="end"/>
      </w:r>
      <w:r w:rsidR="00AC3FF6" w:rsidRPr="001A278B">
        <w:t xml:space="preserve"> </w:t>
      </w:r>
      <w:r w:rsidR="003F7CF2" w:rsidRPr="001A278B">
        <w:t xml:space="preserve">and is therefore a climate solution. </w:t>
      </w:r>
      <w:r w:rsidR="003957B4" w:rsidRPr="001A278B">
        <w:t xml:space="preserve">Since 2104, Chile has set as a priority, walking as a mode choice to achieve climate goals </w:t>
      </w:r>
      <w:r w:rsidR="003957B4" w:rsidRPr="001A278B">
        <w:fldChar w:fldCharType="begin"/>
      </w:r>
      <w:r w:rsidR="003957B4" w:rsidRPr="001A278B">
        <w:instrText xml:space="preserve"> ADDIN ZOTERO_ITEM CSL_CITATION {"citationID":"XjREMue0","properties":{"formattedCitation":"(Herrmann-Lunecke et al., 2020)","plainCitation":"(Herrmann-Lunecke et al., 2020)","noteIndex":0},"citationItems":[{"id":18988,"uris":["http://zotero.org/groups/2241942/items/ND5J3N94"],"uri":["http://zotero.org/groups/2241942/items/ND5J3N94"],"itemData":{"id":18988,"type":"article-journal","abstract":"An extensive body of work from the urban planning, health, and other disciplines has documented the importance of walking to urban sustainability from health, safety, security, environmental and other perspectives. These studies come mainly from countries in North America and Europe, where the majority of the population relies on cars for transportation. Notwithstanding, in many countries in the Global South, walking remains a majority transport mode, while cars increasingly dominate the urban streetscape, but are accessible only to a minority of the population. Chile provides fertile terrain for studying this phenomenon. This article reviews current practice and recent research of walking in Chile, in light of international findings regarding walkability, equity and urban sustainability. To elaborate an overview of the depth and breadth of walking in Chile, an interdisciplinary team conducted a literature review, examined relevant case study material from experience from Chile and in particular from Santiago, and triangulated this mainly qualitative data with results from the origin-destination survey applied in Chile’s main cities, Chilean traffic safety data) and results from official transport reports of other Latin American cities [Tirachini, A. (2019). South America: The challenge of transition. In J. Stanley &amp; D. Hensher (Eds.), A research agenda for transport policy. Northampton, MA: Edward Elgar Publishing]. Findings show that despite priority public investments that have largely prioritised infrastructure for cars, walking in Chile has remained as the majority transport mode up until today, especially for lower-middle income groups, and particularly for care-related tasks performed mainly by women. In this sense, walking in Chile has proven remarkably persistent. The importance of walking as the main transport mode, against the odds, reflects economic, cultural, and urban form determinants, which are explored in this article. Furthermore, a recent upsurge in public interest and community design initiatives to improve walking, particularly the generation of a Chilean approach to “complete streets” has emerged, opening up opportunities to challenge Chile’s version of automobility in favour of more equitable, active and public transportation modes. There is, therefore, in Chile an opportunity to prioritise the walking mode, improve infrastructure for walkers and build from preserving current high pedestrian modal shares, rather than having to reverse widespread car use, as occurs in many countries in Europe and North America. This potential is highly relevant as these conditions are similar to those in other Latin American cities and, potentially, other cities elsewhere in the Global South.","container-title":"Transport Reviews","DOI":"10.1080/01441647.2020.1712494","ISSN":"0144-1647","issue":"2","note":"publisher: Routledge\n_eprint: https://doi.org/10.1080/01441647.2020.1712494","page":"135-159","source":"Taylor and Francis+NEJM","title":"Persistence of walking in Chile: lessons for urban sustainability","title-short":"Persistence of walking in Chile","volume":"40","author":[{"family":"Herrmann-Lunecke","given":"Marie Geraldine"},{"family":"Mora","given":"Rodrigo"},{"family":"Sagaris","given":"Lake"}],"issued":{"date-parts":[["2020",3,3]]}}}],"schema":"https://github.com/citation-style-language/schema/raw/master/csl-citation.json"} </w:instrText>
      </w:r>
      <w:r w:rsidR="003957B4" w:rsidRPr="001A278B">
        <w:fldChar w:fldCharType="separate"/>
      </w:r>
      <w:r w:rsidR="003957B4" w:rsidRPr="001A278B">
        <w:rPr>
          <w:rFonts w:cs="Times New Roman"/>
        </w:rPr>
        <w:t>(Herrmann-Lunecke et al., 2020)</w:t>
      </w:r>
      <w:r w:rsidR="003957B4" w:rsidRPr="001A278B">
        <w:fldChar w:fldCharType="end"/>
      </w:r>
      <w:r w:rsidR="003957B4" w:rsidRPr="001A278B">
        <w:t xml:space="preserve">. </w:t>
      </w:r>
      <w:r w:rsidR="00D716B1" w:rsidRPr="001A278B">
        <w:t>According to Wright and Fulton (2005), in a typical Latin American city a 5% increase in walking or cycling mode share can reduce CO2 emissions by 7%.</w:t>
      </w:r>
      <w:r w:rsidR="003957B4" w:rsidRPr="001A278B">
        <w:t xml:space="preserve"> In addition to health benefits, walking provides other benefits that help to prevent climate change such as lower congestion, improved air quality and less fuel consumption </w:t>
      </w:r>
      <w:r w:rsidR="003957B4" w:rsidRPr="001A278B">
        <w:fldChar w:fldCharType="begin"/>
      </w:r>
      <w:r w:rsidR="003957B4" w:rsidRPr="001A278B">
        <w:instrText xml:space="preserve"> ADDIN ZOTERO_ITEM CSL_CITATION {"citationID":"nUCUinHJ","properties":{"formattedCitation":"(Texas A&amp;M Transportation Institute, 2016)","plainCitation":"(Texas A&amp;M Transportation Institute, 2016)","noteIndex":0},"citationItems":[{"id":18997,"uris":["http://zotero.org/groups/2241942/items/PAG3YZ96"],"uri":["http://zotero.org/groups/2241942/items/PAG3YZ96"],"itemData":{"id":18997,"type":"webpage","abstract":"In the United States, more people live in suburbs than in central cities, and suburbanites drive automobiles or rely on mass transit to get to and from work. The construction of highways with multi…","container-title":"Texas A&amp;M Transportation Institute","language":"en-US","title":"Walk, Don’t Drive: Active Transportation May Provide More than Health Benefits","title-short":"Walk, Don’t Drive","URL":"https://tti.tamu.edu/researcher/walk-dont-drive-active-transportation-may-provide-more-than-health-benefits/","author":[{"family":"Texas A&amp;M Transportation Institute","given":""}],"accessed":{"date-parts":[["2021",9,3]]},"issued":{"date-parts":[["2016",3,2]]}}}],"schema":"https://github.com/citation-style-language/schema/raw/master/csl-citation.json"} </w:instrText>
      </w:r>
      <w:r w:rsidR="003957B4" w:rsidRPr="001A278B">
        <w:fldChar w:fldCharType="separate"/>
      </w:r>
      <w:r w:rsidR="003957B4" w:rsidRPr="001A278B">
        <w:rPr>
          <w:rFonts w:cs="Times New Roman"/>
        </w:rPr>
        <w:t>(Texas A&amp;M Transportation Institute, 2016)</w:t>
      </w:r>
      <w:r w:rsidR="003957B4" w:rsidRPr="001A278B">
        <w:fldChar w:fldCharType="end"/>
      </w:r>
      <w:r w:rsidR="003957B4" w:rsidRPr="001A278B">
        <w:t>.</w:t>
      </w:r>
    </w:p>
    <w:p w14:paraId="7740FFBE" w14:textId="19669069" w:rsidR="00D32A53" w:rsidRPr="001A278B" w:rsidRDefault="00D32A53" w:rsidP="0080357F"/>
    <w:p w14:paraId="745E94C2" w14:textId="0DDD2602" w:rsidR="003F7CF2" w:rsidRPr="001A278B" w:rsidRDefault="003F7CF2" w:rsidP="00AC3FF6">
      <w:r w:rsidRPr="001A278B">
        <w:rPr>
          <w:noProof/>
        </w:rPr>
        <w:lastRenderedPageBreak/>
        <w:drawing>
          <wp:inline distT="0" distB="0" distL="0" distR="0" wp14:anchorId="7DC2ADEF" wp14:editId="218F347B">
            <wp:extent cx="3419869" cy="4391025"/>
            <wp:effectExtent l="0" t="0" r="9525"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1991" cy="4393750"/>
                    </a:xfrm>
                    <a:prstGeom prst="rect">
                      <a:avLst/>
                    </a:prstGeom>
                    <a:noFill/>
                    <a:ln>
                      <a:noFill/>
                    </a:ln>
                  </pic:spPr>
                </pic:pic>
              </a:graphicData>
            </a:graphic>
          </wp:inline>
        </w:drawing>
      </w:r>
    </w:p>
    <w:p w14:paraId="7807CD9A" w14:textId="488E7432" w:rsidR="003F7CF2" w:rsidRPr="001A278B" w:rsidRDefault="003F7CF2" w:rsidP="003F7CF2">
      <w:pPr>
        <w:pStyle w:val="Caption"/>
      </w:pPr>
      <w:r w:rsidRPr="001A278B">
        <w:t xml:space="preserve">Figure </w:t>
      </w:r>
      <w:fldSimple w:instr=" STYLEREF 1 \s ">
        <w:r w:rsidR="00046B09" w:rsidRPr="001A278B">
          <w:rPr>
            <w:cs/>
          </w:rPr>
          <w:t>‎</w:t>
        </w:r>
        <w:r w:rsidR="00046B09" w:rsidRPr="001A278B">
          <w:t>1</w:t>
        </w:r>
      </w:fldSimple>
      <w:r w:rsidR="00D94138" w:rsidRPr="001A278B">
        <w:t>.</w:t>
      </w:r>
      <w:fldSimple w:instr=" SEQ Figure \* ARABIC \s 1 ">
        <w:r w:rsidR="00046B09" w:rsidRPr="001A278B">
          <w:t>7</w:t>
        </w:r>
      </w:fldSimple>
      <w:r w:rsidRPr="001A278B">
        <w:t xml:space="preserve"> Emissions by Transport Mode Source: </w:t>
      </w:r>
      <w:r w:rsidRPr="001A278B">
        <w:fldChar w:fldCharType="begin"/>
      </w:r>
      <w:r w:rsidRPr="001A278B">
        <w:instrText xml:space="preserve"> ADDIN ZOTERO_ITEM CSL_CITATION {"citationID":"RaPTZlqL","properties":{"formattedCitation":"(TNMT, 2021)","plainCitation":"(TNMT, 2021)","noteIndex":0},"citationItems":[{"id":18995,"uris":["http://zotero.org/groups/2241942/items/YTAM8T2A"],"uri":["http://zotero.org/groups/2241942/items/YTAM8T2A"],"itemData":{"id":18995,"type":"post-weblog","abstract":"To bring more clarity to the ongoing sustainability debate, we ranked all major transport modes based on their carbon-emission output.","container-title":"TNMT","language":"en-US","title":"The environmental impact of today's transport types","URL":"https://tnmt.com/infographics/carbon-emissions-by-transport-type/","author":[{"family":"TNMT","given":""}],"accessed":{"date-parts":[["2021",9,3]]},"issued":{"date-parts":[["2021"]]}}}],"schema":"https://github.com/citation-style-language/schema/raw/master/csl-citation.json"} </w:instrText>
      </w:r>
      <w:r w:rsidRPr="001A278B">
        <w:fldChar w:fldCharType="separate"/>
      </w:r>
      <w:r w:rsidRPr="001A278B">
        <w:rPr>
          <w:rFonts w:cs="Times New Roman"/>
        </w:rPr>
        <w:t>(TNMT, 2021)</w:t>
      </w:r>
      <w:r w:rsidRPr="001A278B">
        <w:fldChar w:fldCharType="end"/>
      </w:r>
    </w:p>
    <w:p w14:paraId="15C879DE" w14:textId="43F784B5" w:rsidR="004E7EF4" w:rsidRPr="001A278B" w:rsidRDefault="000C040A" w:rsidP="004E7EF4">
      <w:pPr>
        <w:pStyle w:val="Heading2"/>
      </w:pPr>
      <w:bookmarkStart w:id="13" w:name="_Toc72966190"/>
      <w:r w:rsidRPr="001A278B">
        <w:t>Adoption Path</w:t>
      </w:r>
      <w:bookmarkEnd w:id="13"/>
    </w:p>
    <w:p w14:paraId="7F5AFB84" w14:textId="5F762E4B" w:rsidR="009C492E" w:rsidRPr="001A278B" w:rsidRDefault="009C492E" w:rsidP="00327579">
      <w:r w:rsidRPr="001A278B">
        <w:t>The situation of non-motorized mobility (walking and cycling) as a regular choice of transportation is different throughout the world. In some cities, non-motorized mobility represents 40% of trips in Africa, 35% in South Asia, and 30% in Latin America</w:t>
      </w:r>
      <w:r w:rsidR="00046B09" w:rsidRPr="001A278B">
        <w:t xml:space="preserve"> </w:t>
      </w:r>
      <w:r w:rsidR="00046B09" w:rsidRPr="001A278B">
        <w:fldChar w:fldCharType="begin"/>
      </w:r>
      <w:r w:rsidR="00B94A78" w:rsidRPr="001A278B">
        <w:instrText xml:space="preserve"> ADDIN ZOTERO_ITEM CSL_CITATION {"citationID":"170pab33","properties":{"formattedCitation":"(Rode &amp; Floater, 2014)","plainCitation":"(Rode &amp; Floater, 2014)","dontUpdate":true,"noteIndex":0},"citationItems":[{"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046B09" w:rsidRPr="001A278B">
        <w:fldChar w:fldCharType="separate"/>
      </w:r>
      <w:r w:rsidR="00046B09" w:rsidRPr="001A278B">
        <w:rPr>
          <w:rFonts w:cs="Times New Roman"/>
        </w:rPr>
        <w:t>()</w:t>
      </w:r>
      <w:r w:rsidR="00046B09" w:rsidRPr="001A278B">
        <w:fldChar w:fldCharType="end"/>
      </w:r>
      <w:r w:rsidRPr="001A278B">
        <w:t xml:space="preserve">. In some African cities, walking and cycling still represent more than 70 per cent of trips. In many Chinese and Indian cities this form of transportation accounts for more than 50% and 33% respectively </w:t>
      </w:r>
      <w:r w:rsidR="00046B09" w:rsidRPr="001A278B">
        <w:rPr>
          <w:rFonts w:cs="Times New Roman"/>
        </w:rPr>
        <w:t>Rode &amp; Floater, 2014</w:t>
      </w:r>
      <w:r w:rsidRPr="001A278B">
        <w:t xml:space="preserve">. Urban inequalities shape the role of walkability as a transport mode. </w:t>
      </w:r>
      <w:r w:rsidR="00327579" w:rsidRPr="001A278B">
        <w:t>More than 2.2</w:t>
      </w:r>
      <w:r w:rsidRPr="001A278B">
        <w:t xml:space="preserve"> billion people in the developing world walk on average 3.</w:t>
      </w:r>
      <w:r w:rsidR="00327579" w:rsidRPr="001A278B">
        <w:t>7</w:t>
      </w:r>
      <w:r w:rsidRPr="001A278B">
        <w:t xml:space="preserve"> miles per day (6 kilometers) to get water to drink</w:t>
      </w:r>
      <w:r w:rsidR="00046B09" w:rsidRPr="001A278B">
        <w:t xml:space="preserve"> </w:t>
      </w:r>
      <w:r w:rsidR="00327579" w:rsidRPr="001A278B">
        <w:fldChar w:fldCharType="begin"/>
      </w:r>
      <w:r w:rsidR="00327579" w:rsidRPr="001A278B">
        <w:instrText xml:space="preserve"> ADDIN ZOTERO_ITEM CSL_CITATION {"citationID":"74GfIgD9","properties":{"formattedCitation":"(Water Mission, 2021)","plainCitation":"(Water Mission, 2021)","noteIndex":0},"citationItems":[{"id":19008,"uris":["http://zotero.org/groups/2241942/items/KU54LKTN"],"uri":["http://zotero.org/groups/2241942/items/KU54LKTN"],"itemData":{"id":19008,"type":"post-weblog","abstract":"Facts about the global water crisis – water scarcity, waterborne illnesses, sanitation, and hygiene, and their effects on health, education, safety, economy, and gender.","container-title":"Water Mission","language":"en-US","title":"Global Water Crisis","URL":"https://watermission.org/global-water-crisis/","author":[{"family":"Water Mission","given":""}],"accessed":{"date-parts":[["2021",9,8]]},"issued":{"date-parts":[["2021"]]}}}],"schema":"https://github.com/citation-style-language/schema/raw/master/csl-citation.json"} </w:instrText>
      </w:r>
      <w:r w:rsidR="00327579" w:rsidRPr="001A278B">
        <w:fldChar w:fldCharType="separate"/>
      </w:r>
      <w:r w:rsidR="00327579" w:rsidRPr="001A278B">
        <w:rPr>
          <w:rFonts w:cs="Times New Roman"/>
        </w:rPr>
        <w:t>(Water Mission, 2021)</w:t>
      </w:r>
      <w:r w:rsidR="00327579" w:rsidRPr="001A278B">
        <w:fldChar w:fldCharType="end"/>
      </w:r>
      <w:r w:rsidRPr="001A278B">
        <w:t>. While walkable environments are linked to leisure and recreation in rich countries, this form of mobility is a necessity in the developing world.</w:t>
      </w:r>
    </w:p>
    <w:p w14:paraId="09AAFA8F" w14:textId="77777777" w:rsidR="009C492E" w:rsidRPr="001A278B" w:rsidRDefault="009C492E" w:rsidP="009C492E"/>
    <w:p w14:paraId="126B82D7" w14:textId="77777777" w:rsidR="00D161BC" w:rsidRPr="001A278B" w:rsidRDefault="00D161BC" w:rsidP="00D161BC">
      <w:pPr>
        <w:pStyle w:val="Heading3"/>
      </w:pPr>
      <w:bookmarkStart w:id="14" w:name="_Toc72966191"/>
      <w:r w:rsidRPr="001A278B">
        <w:lastRenderedPageBreak/>
        <w:t>Current Adoption</w:t>
      </w:r>
      <w:bookmarkEnd w:id="14"/>
    </w:p>
    <w:p w14:paraId="02DB75E4" w14:textId="6368A63D" w:rsidR="00C957DC" w:rsidRPr="001A278B" w:rsidRDefault="00D161BC" w:rsidP="00513EBD">
      <w:r w:rsidRPr="001A278B">
        <w:t xml:space="preserve">The current modal share of </w:t>
      </w:r>
      <w:r w:rsidR="009E41D3" w:rsidRPr="001A278B">
        <w:t>walkable cities</w:t>
      </w:r>
      <w:r w:rsidRPr="001A278B">
        <w:t xml:space="preserve"> is the percentage of urban pkm done through </w:t>
      </w:r>
      <w:r w:rsidR="009E41D3" w:rsidRPr="001A278B">
        <w:t>walking</w:t>
      </w:r>
      <w:r w:rsidRPr="001A278B">
        <w:t xml:space="preserve">. </w:t>
      </w:r>
      <w:r w:rsidR="007D5852" w:rsidRPr="001A278B">
        <w:t xml:space="preserve">Adoption projections are gathered from as many credible sources as possible. Sources include </w:t>
      </w:r>
      <w:r w:rsidR="007A5E57" w:rsidRPr="001A278B">
        <w:t>ITF</w:t>
      </w:r>
      <w:r w:rsidR="00513EBD" w:rsidRPr="001A278B">
        <w:t xml:space="preserve"> </w:t>
      </w:r>
      <w:r w:rsidR="00513EBD" w:rsidRPr="001A278B">
        <w:fldChar w:fldCharType="begin"/>
      </w:r>
      <w:r w:rsidR="00513EBD" w:rsidRPr="001A278B">
        <w:instrText xml:space="preserve"> ADDIN ZOTERO_ITEM CSL_CITATION {"citationID":"EB7wQbs5","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00513EBD" w:rsidRPr="001A278B">
        <w:fldChar w:fldCharType="separate"/>
      </w:r>
      <w:r w:rsidR="00513EBD" w:rsidRPr="001A278B">
        <w:rPr>
          <w:rFonts w:cs="Times New Roman"/>
        </w:rPr>
        <w:t>(OECD/ITF, 2021)</w:t>
      </w:r>
      <w:r w:rsidR="00513EBD" w:rsidRPr="001A278B">
        <w:fldChar w:fldCharType="end"/>
      </w:r>
      <w:r w:rsidR="00411327" w:rsidRPr="001A278B">
        <w:t>,</w:t>
      </w:r>
      <w:r w:rsidR="007A5E57" w:rsidRPr="001A278B">
        <w:t xml:space="preserve"> </w:t>
      </w:r>
      <w:r w:rsidR="00443481" w:rsidRPr="001A278B">
        <w:t xml:space="preserve">ITDP </w:t>
      </w:r>
      <w:r w:rsidR="00513EBD" w:rsidRPr="001A278B">
        <w:fldChar w:fldCharType="begin"/>
      </w:r>
      <w:r w:rsidR="00513EBD" w:rsidRPr="001A278B">
        <w:instrText xml:space="preserve"> ADDIN ZOTERO_ITEM CSL_CITATION {"citationID":"a3kkzMiL","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513EBD" w:rsidRPr="001A278B">
        <w:fldChar w:fldCharType="separate"/>
      </w:r>
      <w:r w:rsidR="00513EBD" w:rsidRPr="001A278B">
        <w:rPr>
          <w:rFonts w:cs="Times New Roman"/>
        </w:rPr>
        <w:t>(UC Davis et al., 2015)</w:t>
      </w:r>
      <w:r w:rsidR="00513EBD" w:rsidRPr="001A278B">
        <w:fldChar w:fldCharType="end"/>
      </w:r>
      <w:r w:rsidR="00513EBD" w:rsidRPr="001A278B">
        <w:t xml:space="preserve"> </w:t>
      </w:r>
      <w:r w:rsidR="00411327" w:rsidRPr="001A278B">
        <w:t>and calculations made and previously published by the Drawdown team based on urban density and population</w:t>
      </w:r>
      <w:r w:rsidR="00890FB4" w:rsidRPr="001A278B">
        <w:t xml:space="preserve"> </w:t>
      </w:r>
      <w:r w:rsidR="00411327" w:rsidRPr="001A278B">
        <w:t>. Each source is</w:t>
      </w:r>
      <w:r w:rsidR="00C957DC" w:rsidRPr="001A278B">
        <w:t xml:space="preserve"> discussed below</w:t>
      </w:r>
      <w:r w:rsidR="007D5852" w:rsidRPr="001A278B">
        <w:t>.</w:t>
      </w:r>
      <w:r w:rsidR="00C957DC" w:rsidRPr="001A278B">
        <w:t xml:space="preserve"> </w:t>
      </w:r>
      <w:r w:rsidR="007D5852" w:rsidRPr="001A278B">
        <w:t>Current modal share can be seen in</w:t>
      </w:r>
      <w:r w:rsidR="00287A03" w:rsidRPr="001A278B">
        <w:t xml:space="preserve"> </w:t>
      </w:r>
      <w:r w:rsidR="00287A03" w:rsidRPr="001A278B">
        <w:fldChar w:fldCharType="begin"/>
      </w:r>
      <w:r w:rsidR="00287A03" w:rsidRPr="001A278B">
        <w:instrText xml:space="preserve"> REF _Ref72355323 \h </w:instrText>
      </w:r>
      <w:r w:rsidR="00287A03" w:rsidRPr="001A278B">
        <w:fldChar w:fldCharType="separate"/>
      </w:r>
      <w:r w:rsidR="00287A03" w:rsidRPr="001A278B">
        <w:t xml:space="preserve">Table </w:t>
      </w:r>
      <w:r w:rsidR="00287A03" w:rsidRPr="001A278B">
        <w:rPr>
          <w:cs/>
        </w:rPr>
        <w:t>‎</w:t>
      </w:r>
      <w:r w:rsidR="00287A03" w:rsidRPr="001A278B">
        <w:t>1.1</w:t>
      </w:r>
      <w:r w:rsidR="00287A03" w:rsidRPr="001A278B">
        <w:fldChar w:fldCharType="end"/>
      </w:r>
      <w:r w:rsidR="007D5852" w:rsidRPr="001A278B">
        <w:t xml:space="preserve">. </w:t>
      </w:r>
    </w:p>
    <w:p w14:paraId="7BF2637D" w14:textId="6E8D4B3E" w:rsidR="00C957DC" w:rsidRPr="001A278B" w:rsidRDefault="00C957DC" w:rsidP="004539FD">
      <w:r w:rsidRPr="001A278B">
        <w:t xml:space="preserve">The International Transport Forum (ITF) reports mode share of urban passenger transport in its Outlook report that it publishes every other year. The ITF reports urban passenger mode share for </w:t>
      </w:r>
      <w:r w:rsidR="00411327" w:rsidRPr="001A278B">
        <w:t>walking</w:t>
      </w:r>
      <w:r w:rsidRPr="001A278B">
        <w:t xml:space="preserve"> The ITF also provides mode share in three different scenarios. </w:t>
      </w:r>
      <w:r w:rsidR="004539FD" w:rsidRPr="001A278B">
        <w:t>Walking</w:t>
      </w:r>
      <w:r w:rsidRPr="001A278B">
        <w:t xml:space="preserve"> is expected to increase in all scenarios</w:t>
      </w:r>
      <w:r w:rsidR="004539FD" w:rsidRPr="001A278B">
        <w:t>. The most ambitious scenario assumes higher density transit oriented development and “15 minute cities” which includes a large increase in walking as a mode and also as a feeder to public transit</w:t>
      </w:r>
      <w:r w:rsidR="00504F81" w:rsidRPr="001A278B">
        <w:t xml:space="preserve"> </w:t>
      </w:r>
      <w:r w:rsidR="00504F81" w:rsidRPr="001A278B">
        <w:fldChar w:fldCharType="begin"/>
      </w:r>
      <w:r w:rsidR="004539FD" w:rsidRPr="001A278B">
        <w:instrText xml:space="preserve"> ADDIN ZOTERO_ITEM CSL_CITATION {"citationID":"iTMe6MiH","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00504F81" w:rsidRPr="001A278B">
        <w:fldChar w:fldCharType="separate"/>
      </w:r>
      <w:r w:rsidR="004539FD" w:rsidRPr="001A278B">
        <w:rPr>
          <w:rFonts w:cs="Times New Roman"/>
          <w:sz w:val="22"/>
        </w:rPr>
        <w:t>(OECD/ITF, 2021)</w:t>
      </w:r>
      <w:r w:rsidR="00504F81" w:rsidRPr="001A278B">
        <w:fldChar w:fldCharType="end"/>
      </w:r>
      <w:r w:rsidRPr="001A278B">
        <w:t xml:space="preserve">. The ITF </w:t>
      </w:r>
      <w:r w:rsidR="0088092E" w:rsidRPr="001A278B">
        <w:t>Outlook 2021 is</w:t>
      </w:r>
      <w:r w:rsidR="00504F81" w:rsidRPr="001A278B">
        <w:t xml:space="preserve"> the only model and report that is available that takes the 2020 global pandemic into consideration</w:t>
      </w:r>
      <w:r w:rsidRPr="001A278B">
        <w:t xml:space="preserve">. </w:t>
      </w:r>
    </w:p>
    <w:p w14:paraId="702116B4" w14:textId="0C55EDE4" w:rsidR="00443481" w:rsidRPr="001A278B" w:rsidRDefault="00443481" w:rsidP="00443481">
      <w:r w:rsidRPr="001A278B">
        <w:t xml:space="preserve">The Institute for Transportation and Development Policy (ITDP), in cooperation with the University of California, Davis, produced a comprehensive global estimate of transportation mode shares and </w:t>
      </w:r>
      <w:r w:rsidR="00327579" w:rsidRPr="001A278B">
        <w:t>pkm</w:t>
      </w:r>
      <w:r w:rsidRPr="001A278B">
        <w:t xml:space="preserve"> through 2050. In ITDP’s estimate of a high-shift to sustainable transportation, </w:t>
      </w:r>
      <w:r w:rsidR="0000781A" w:rsidRPr="001A278B">
        <w:t xml:space="preserve">the </w:t>
      </w:r>
      <w:r w:rsidRPr="001A278B">
        <w:t xml:space="preserve">portion of urban </w:t>
      </w:r>
      <w:r w:rsidR="00327579" w:rsidRPr="001A278B">
        <w:t>pkm</w:t>
      </w:r>
      <w:r w:rsidRPr="001A278B">
        <w:t xml:space="preserve"> travelled</w:t>
      </w:r>
      <w:r w:rsidR="0000781A" w:rsidRPr="001A278B">
        <w:t xml:space="preserve"> by </w:t>
      </w:r>
      <w:r w:rsidR="00ED66ED" w:rsidRPr="001A278B">
        <w:t>walking</w:t>
      </w:r>
      <w:r w:rsidR="0000781A" w:rsidRPr="001A278B">
        <w:t xml:space="preserve"> increases steadily </w:t>
      </w:r>
      <w:r w:rsidRPr="001A278B">
        <w:fldChar w:fldCharType="begin"/>
      </w:r>
      <w:r w:rsidRPr="001A278B">
        <w:instrText xml:space="preserve"> ADDIN ZOTERO_ITEM CSL_CITATION {"citationID":"Wz2z2SjO","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1A278B">
        <w:fldChar w:fldCharType="separate"/>
      </w:r>
      <w:r w:rsidRPr="001A278B">
        <w:rPr>
          <w:rFonts w:cs="Times New Roman"/>
          <w:sz w:val="22"/>
        </w:rPr>
        <w:t>(UC Davis et al., 2015)</w:t>
      </w:r>
      <w:r w:rsidRPr="001A278B">
        <w:fldChar w:fldCharType="end"/>
      </w:r>
      <w:r w:rsidRPr="001A278B">
        <w:t xml:space="preserve">. </w:t>
      </w:r>
    </w:p>
    <w:p w14:paraId="489837B2" w14:textId="5793F714" w:rsidR="00F62B17" w:rsidRPr="001A278B" w:rsidRDefault="00F62B17" w:rsidP="00BF62F7">
      <w:r w:rsidRPr="001A278B">
        <w:t xml:space="preserve">The share of urban pkm by walking is estimated based on the capacity to influence the walking portion of travel demand via the intensity of urban activity, which is measured by population density. Long term data from thousands of cities with different incomes and contexts suggest that there is a basic threshold of urban intensity (population density) where automobile dependence is significantly reduced and other forms of mobility are incorporated, including walking. This threshold varies from 3,000 to 4,000 persons per km2 </w:t>
      </w:r>
      <w:r w:rsidR="00890FB4" w:rsidRPr="001A278B">
        <w:fldChar w:fldCharType="begin"/>
      </w:r>
      <w:r w:rsidR="00890FB4" w:rsidRPr="001A278B">
        <w:instrText xml:space="preserve"> ADDIN ZOTERO_ITEM CSL_CITATION {"citationID":"Gda1leSt","properties":{"formattedCitation":"(Ewing &amp; Cervero, 2010; Guerra, 2014; Harding et al., 2012; LAWRENCE D &amp; PIVO, 1994; Newman &amp; Kenworthy, 2006; Pickrell, 1999)","plainCitation":"(Ewing &amp; Cervero, 2010; Guerra, 2014; Harding et al., 2012; LAWRENCE D &amp; PIVO, 1994; Newman &amp; Kenworthy, 2006; Pickrell, 1999)","noteIndex":0},"citationItems":[{"id":8168,"uris":["http://zotero.org/groups/277937/items/7CS4EURJ"],"uri":["http://zotero.org/groups/277937/items/7CS4EURJ"],"itemData":{"id":8168,"type":"article-journal","abstract":"Travel\nvariables are generally inelastic with respect\nto change in measures of the built environment.\nOf the environmental variables\nconsidered here, none has a weighted\naverage travel elasticity of absolute magnitude\ngreater than 0.39, and most are much\nless. Still, the combined effect of several\nsuch variables on travel could be quite large.\nConsistent with prior work, we find that\nvehicle miles traveled (VMT) is most\nstrongly related to measures of accessibility\nto destinations and secondarily to street\nnetwork design variables. Walking is most\nstrongly related to measures of land use\ndiversity, intersection density, and the\nnumber of destinations within walking distance. Bus and train use are equally\nrelated to proximity to transit and street\nnetwork design variables, with land use\ndiversity a secondary factor. Surprisingly, we\nfind population and job densities to be only\nweakly associated with travel behavior once\nthese other variables are controlled.","container-title":"Journal of the American Planning Association","issue":"3","title":"Travel and the Built Environment: A Meta-Analysis","URL":"http://www.cedeus.cl/wp-content/uploads/2013/09/EwingCervero.pdf","volume":"Vol. 76","author":[{"family":"Ewing","given":"Reid"},{"family":"Cervero","given":"Robert"}],"issued":{"date-parts":[["2010",5,11]]}}},{"id":7611,"uris":["http://zotero.org/groups/277937/items/TJNQUR6X"],"uri":["http://zotero.org/groups/277937/items/TJNQUR6X"],"itemData":{"id":7611,"type":"article-journal","abstract":"This article explores differences in the relationship between the built environment and households’ car use in Mexico City in\n1994 and 2007. After controlling for income and other household attributes, population and job density, transit and highway\nproximity, destination diversity, intersection density, and accessibility are statistically correlated with households’ weekday\ncar travel in Mexico City. These correlations are generally stronger than those found in studies from U.S. cities and fairly\nstable over time. Where correlations have changed, they have strengthened. Findings suggest that land use planning can play\na modest and growing role in reducing car travel in Mexico City.","container-title":"Journal of Planning Education and Research","issue":"4","page":"394–408","title":"The Built Environment and Car Use in Mexico City: Is the Relationship Changing over Time?","volume":"Vol. 34","author":[{"family":"Guerra","given":"Erick"}],"issued":{"date-parts":[["2014"]]}}},{"id":7608,"uris":["http://zotero.org/groups/277937/items/K7F9UMWZ"],"uri":["http://zotero.org/groups/277937/items/K7F9UMWZ"],"itemData":{"id":7608,"type":"article-journal","abstract":"Historically, research that has analyzed the effect of land use on travel demand has concentrated on a few key indicators, notably, mode choice, vehicle miles traveled, and number of trips. This literature has focused primarily on the effects of individual land use variables; for example, what is the effect of land use mix or population density on mode choice? It is becoming increasingly clear, however, that the isolated impact of particular measures of land use on individual and household transportation behavior is small, but when these measures are dealt with by using a clustered approach, their combined influence becomes less ambiguous in direction and greater in magnitude. This paper contributes to the transportation and land use literature by examining the effect of clusters of land use indicators on activity spaces, an emerging but traditionally ignored indicator of transportation behavior. Regression analysis results point to a significant relationship between large and dispersed activity spaces, low levels of population and employment density, and low levels of public transit accessibility and land use mix.","container-title":"Transportation Research Record Journal of the Transportation Research Board","issue":"1","page":"67-74","title":"Modeling the Effect of Land Use on Activity Spaces","volume":"2323","author":[{"family":"Harding","given":"Christopher"},{"family":"Patterson","given":"Zachary"},{"family":"Miranda-Moreno","given":"Luis F."},{"family":"Zahabi","given":"Seyed Amir H."}],"issued":{"date-parts":[["2012",12]]}}},{"id":7615,"uris":["http://zotero.org/groups/277937/items/WBS2T3GV"],"uri":["http://zotero.org/groups/277937/items/WBS2T3GV"],"itemData":{"id":7615,"type":"article-journal","abstract":"Findings from an empirical analysis to test the impacts of land-use mix,\npopulation density, and employment density on the use of the singleoccupant\nvehicle (SOV), transit, and walking for both work trips and\nshopping trips are presented. The hypothetical relationships tested focused\non whether there is a relationship between urban form and modal\nchoice, whether this relationship exists when controlling for non-urban\nform factors, whether this relationship is linear or nonlinear, and\nwhether a stronger relationship exists between modal choice and urban\nform when they are measured at both trip ends as opposed to either the\norigin or the destination. A review of the literature and experiences suggested\nthat a fair amount of information is known about the impacts of\ndensity on mode choice. However, considerable debate exists over\nwhether density itself is actually the causal stimulus or a surrogate for\nother factors. To address this issue a data base was developed with a\ncomprehensive set of variables for which density may be a proxy, for\nexample, demographics and level of service. This analysis employed a\ncorrelational research design in which mode choice was compared\namong census tracts with differing levels of density and mix. Findings\nfrom this research indicate that density and mix are both related to mode\nchoice, even when controlling for non-urban form factors for both work\ntrips and shopping trips. Furthermore, the relationship between population\nand employment density and mode choice for SOV, transit, and\nwalking is nonlinear for both work and shopping trips. Transit usage\nand walking increase as density and land-use mix increase, whereas\nSOV usage declines. The findings from this research suggest that measuring\nurban form at both trip ends provides a greater ability to predict\ntravel choices than looking at trip ends separately. The findings also\nsuggest that increasing the level of land-use mix at the trip origins and\ndestinations is also related to a reduction in SOV travel and an increase in\ntransit and walking.","container-title":"Transportation Research Record, Issues in Land Use and Transportation Planning, Models, and Applications.","title":"Impacts of Mixed Use and Density on Utilization of Three Modes of Travel: Single-Occupant Vehicle, Transit, and Walking","URL":"http://www.reconnectingamerica.org/assets/Uploads/Frank-and-Pivo.pdf","volume":"No. 1466","author":[{"family":"LAWRENCE D","given":"FRANK"},{"family":"PIVO","given":"GARY"}],"issued":{"date-parts":[["1994"]]}}},{"id":7621,"uris":["http://zotero.org/groups/277937/items/AF8WD6B2"],"uri":["http://zotero.org/groups/277937/items/AF8WD6B2"],"itemData":{"id":7621,"type":"article-journal","abstract":"A major goal of urban design, especially in centers, is to reduce automobile dependence\nin order to address issues of viability and sustainability. Long-term data from cities around\nthe world appear to show that there is a fundamental threshold of urban intensity (residents\nand jobs) of around 35 per hectare1\n where automobile dependence is significantly reduced.\nThis article seeks to determine a theoretical base for what the data show. It suggests that\nbelow the threshold intensity of urban activity, the physical constraints of distance and time\nenforce car use as the norm. The basis of these physical constraints is outlined and the link\nbetween density and access to services that provide amenity is established, including the\nservice levels of public transport. A design technique for viability of centers is suggested as\nwell as how a city can restructure itself to overcome automobile dependence.","container-title":"Opolis: An International Journal of Suburban and Metropolitan Studies","issue":"1","page":"35-52","title":"Urban Design to Reduce Automobile Dependence","volume":"Vol. 2","author":[{"family":"Newman","given":"Peter"},{"family":"Kenworthy","given":"Jeffrey"}],"issued":{"date-parts":[["2006"]]}}},{"id":7618,"uris":["http://zotero.org/groups/277937/items/VBJTQFVP"],"uri":["http://zotero.org/groups/277937/items/VBJTQFVP"],"itemData":{"id":7618,"type":"chapter","abstract":"By continuously raising the speed of urban travel and reducing its costs, innovations in transportation technology and investments in the resulting physical infrastructure have provided a powerful impetus for continuing decentralization of urban areas. These same developments have also fostered rapid growth in the demand for transportation services within urban areas, reshaping the spatial and temporal patterns of personal travel and freight transportation at the same time as they have influenced the developing geography of urban land uses. This chapter discusses the following topics: transportation costs and location decisions; effects of changes in transportation costs; transportation's influence on urban land use; land use and transportation models; the effect of land use on travel behavior; transportation and land use: a reassessment.","container-title":"Transportation Economics and Policy Handbook,","ISBN":"0-8157-3182-5","publisher":"Brookings Institution Press","title":"Transportation and Land Use","URL":"https://trid.trb.org/view.aspx?id=500082","author":[{"family":"Pickrell","given":"Don"}],"issued":{"date-parts":[["1999"]]}}}],"schema":"https://github.com/citation-style-language/schema/raw/master/csl-citation.json"} </w:instrText>
      </w:r>
      <w:r w:rsidR="00890FB4" w:rsidRPr="001A278B">
        <w:fldChar w:fldCharType="separate"/>
      </w:r>
      <w:r w:rsidR="00890FB4" w:rsidRPr="001A278B">
        <w:rPr>
          <w:rFonts w:cs="Times New Roman"/>
        </w:rPr>
        <w:t>(Ewing &amp; Cervero, 2010; Guerra, 2014; Harding et al., 2012; LAWRENCE D &amp; PIVO, 1994; Newman &amp; Kenworthy, 2006; Pickrell, 1999)</w:t>
      </w:r>
      <w:r w:rsidR="00890FB4" w:rsidRPr="001A278B">
        <w:fldChar w:fldCharType="end"/>
      </w:r>
      <w:r w:rsidR="00890FB4" w:rsidRPr="001A278B">
        <w:t>.</w:t>
      </w:r>
      <w:r w:rsidRPr="001A278B">
        <w:t xml:space="preserve"> Once the minimum threshold is established, two values of walking share</w:t>
      </w:r>
      <w:r w:rsidR="00FA2DC9" w:rsidRPr="001A278B">
        <w:t xml:space="preserve"> can be estimated</w:t>
      </w:r>
      <w:r w:rsidRPr="001A278B">
        <w:t>. For dense cities, the average worldwide is between 6.5% and 7%</w:t>
      </w:r>
      <w:r w:rsidR="00327579" w:rsidRPr="001A278B">
        <w:t xml:space="preserve"> </w:t>
      </w:r>
      <w:r w:rsidR="00BF62F7" w:rsidRPr="001A278B">
        <w:fldChar w:fldCharType="begin"/>
      </w:r>
      <w:r w:rsidR="00BF62F7" w:rsidRPr="001A278B">
        <w:instrText xml:space="preserve"> ADDIN ZOTERO_ITEM CSL_CITATION {"citationID":"EXh5Avsk","properties":{"formattedCitation":"(Cervero &amp; Radisch, 1996; Rode &amp; Floater, 2014)","plainCitation":"(Cervero &amp; Radisch, 1996; Rode &amp; Floater, 2014)","noteIndex":0},"citationItems":[{"id":9626,"uris":["http://zotero.org/groups/277937/items/9TKD29LU"],"uri":["http://zotero.org/groups/277937/items/9TKD29LU"],"itemData":{"id":9626,"type":"article-journal","abstract":"The New Urbanism movement calls for redesigning American neighborhoods so that they are less oriented toward automobile travel and more conducive to walking, bicycling, and transit riding, especially for non-work trips. New Urbanism calls for a return to compact neighborhoods with grid-like street patterns, mixed land uses, and pedestrian amenities. This paper investigates the effects of New Urbanism design principles on both non-work and commuting travel by comparing modal splits between two distinctly different neighborhoods in the San Francisco Bay Area. The neo-traditional neighborhood, Rockridge, and the nearby conventional suburban community, Lafayette, were chosen as case studies because they have similar income profiles, freeway and transit service levels, and geographical locations. Rockridge residents averaged around a 10 percent higher share of non-work trips by non-automobile modes than did residents of Lafayette, controlling for relevant factors like income and transit service levels. The greatest differences were for shop trips under one mile. Modal splits were more similar for work trips, confirming the proposition that neighborhood design practices exert their greatest influence on local shopping trips and other non-work purposes. For work trips, compact, mixed-use, and pedestrian-oriented development appears to have the strongest effect on access trips to rail stations, in particular inducing higher shares of access trips by foot and bicycle.","container-title":"Transport Policy","DOI":"10.1016/0967-070X(96)00016-9","ISSN":"0967070X","issue":"3","language":"en","page":"127-141","source":"Crossref","title":"Travel choices in pedestrian versus automobile oriented neighborhoods","volume":"3","author":[{"family":"Cervero","given":"Robert"},{"family":"Radisch","given":"Carolyn"}],"issued":{"date-parts":[["1996",7]]}}},{"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BF62F7" w:rsidRPr="001A278B">
        <w:fldChar w:fldCharType="separate"/>
      </w:r>
      <w:r w:rsidR="00BF62F7" w:rsidRPr="001A278B">
        <w:rPr>
          <w:rFonts w:cs="Times New Roman"/>
        </w:rPr>
        <w:t>(Cervero &amp; Radisch, 1996; Rode &amp; Floater, 2014)</w:t>
      </w:r>
      <w:r w:rsidR="00BF62F7" w:rsidRPr="001A278B">
        <w:fldChar w:fldCharType="end"/>
      </w:r>
      <w:r w:rsidRPr="001A278B">
        <w:t xml:space="preserve">. The estimation for non-dense city is between 2% and 2.8% </w:t>
      </w:r>
      <w:r w:rsidR="00BF62F7" w:rsidRPr="001A278B">
        <w:fldChar w:fldCharType="begin"/>
      </w:r>
      <w:r w:rsidR="00BF62F7" w:rsidRPr="001A278B">
        <w:instrText xml:space="preserve"> ADDIN ZOTERO_ITEM CSL_CITATION {"citationID":"VaHeyGa3","properties":{"formattedCitation":"(Cervero &amp; Radisch, 1996; McKenzie, 2014)","plainCitation":"(Cervero &amp; Radisch, 1996; McKenzie, 2014)","noteIndex":0},"citationItems":[{"id":9626,"uris":["http://zotero.org/groups/277937/items/9TKD29LU"],"uri":["http://zotero.org/groups/277937/items/9TKD29LU"],"itemData":{"id":9626,"type":"article-journal","abstract":"The New Urbanism movement calls for redesigning American neighborhoods so that they are less oriented toward automobile travel and more conducive to walking, bicycling, and transit riding, especially for non-work trips. New Urbanism calls for a return to compact neighborhoods with grid-like street patterns, mixed land uses, and pedestrian amenities. This paper investigates the effects of New Urbanism design principles on both non-work and commuting travel by comparing modal splits between two distinctly different neighborhoods in the San Francisco Bay Area. The neo-traditional neighborhood, Rockridge, and the nearby conventional suburban community, Lafayette, were chosen as case studies because they have similar income profiles, freeway and transit service levels, and geographical locations. Rockridge residents averaged around a 10 percent higher share of non-work trips by non-automobile modes than did residents of Lafayette, controlling for relevant factors like income and transit service levels. The greatest differences were for shop trips under one mile. Modal splits were more similar for work trips, confirming the proposition that neighborhood design practices exert their greatest influence on local shopping trips and other non-work purposes. For work trips, compact, mixed-use, and pedestrian-oriented development appears to have the strongest effect on access trips to rail stations, in particular inducing higher shares of access trips by foot and bicycle.","container-title":"Transport Policy","DOI":"10.1016/0967-070X(96)00016-9","ISSN":"0967070X","issue":"3","language":"en","page":"127-141","source":"Crossref","title":"Travel choices in pedestrian versus automobile oriented neighborhoods","volume":"3","author":[{"family":"Cervero","given":"Robert"},{"family":"Radisch","given":"Carolyn"}],"issued":{"date-parts":[["1996",7]]}}},{"id":309,"uris":["http://zotero.org/groups/277937/items/BT7TT3DH"],"uri":["http://zotero.org/groups/277937/items/BT7TT3DH"],"itemData":{"id":309,"type":"article-journal","container-title":"US Census Bureau, New York","source":"Google Scholar","title":"Modes less traveled-bicycling and walking to work in the United States: 2008–2012","title-short":"Modes less traveled-bicycling and walking to work in the United States","URL":"https://www.census.gov/content/dam/Census/library/publications/2014/acs/acs-25.pdf","author":[{"family":"McKenzie","given":"Brian"}],"accessed":{"date-parts":[["2014",8,26]]},"issued":{"date-parts":[["2014"]]}}}],"schema":"https://github.com/citation-style-language/schema/raw/master/csl-citation.json"} </w:instrText>
      </w:r>
      <w:r w:rsidR="00BF62F7" w:rsidRPr="001A278B">
        <w:fldChar w:fldCharType="separate"/>
      </w:r>
      <w:r w:rsidR="00BF62F7" w:rsidRPr="001A278B">
        <w:rPr>
          <w:rFonts w:cs="Times New Roman"/>
        </w:rPr>
        <w:t>(Cervero &amp; Radisch, 1996; McKenzie, 2014)</w:t>
      </w:r>
      <w:r w:rsidR="00BF62F7" w:rsidRPr="001A278B">
        <w:fldChar w:fldCharType="end"/>
      </w:r>
      <w:r w:rsidRPr="001A278B">
        <w:t xml:space="preserve">. </w:t>
      </w:r>
    </w:p>
    <w:p w14:paraId="129D8B19" w14:textId="64D0A46B" w:rsidR="00F62B17" w:rsidRPr="001A278B" w:rsidRDefault="00F62B17" w:rsidP="00BF62F7">
      <w:r w:rsidRPr="001A278B">
        <w:lastRenderedPageBreak/>
        <w:t>A sample of almost 1,00 cities disseminated through 1</w:t>
      </w:r>
      <w:r w:rsidR="00B65A95" w:rsidRPr="001A278B">
        <w:t>44</w:t>
      </w:r>
      <w:r w:rsidRPr="001A278B">
        <w:t xml:space="preserve"> countries </w:t>
      </w:r>
      <w:r w:rsidR="00B65A95" w:rsidRPr="001A278B">
        <w:t xml:space="preserve">with a minimum population of 500,000 </w:t>
      </w:r>
      <w:r w:rsidRPr="001A278B">
        <w:t xml:space="preserve">was used to </w:t>
      </w:r>
      <w:r w:rsidR="00327579" w:rsidRPr="001A278B">
        <w:t>calculate adoption</w:t>
      </w:r>
      <w:r w:rsidRPr="001A278B">
        <w:t xml:space="preserve">. This database constitutes 51.4% of the urban population of the world in 2021. Variables such as city population and population density per city were extracted from the document Demographia World Urban Areas (Built-Up Urban Areas or Urban Agglomerations) 17th Annual Edition </w:t>
      </w:r>
      <w:r w:rsidR="00BF62F7" w:rsidRPr="001A278B">
        <w:fldChar w:fldCharType="begin"/>
      </w:r>
      <w:r w:rsidR="00BF62F7" w:rsidRPr="001A278B">
        <w:instrText xml:space="preserve"> ADDIN ZOTERO_ITEM CSL_CITATION {"citationID":"6kSGS1cu","properties":{"formattedCitation":"(Demographia, 2021)","plainCitation":"(Demographia, 2021)","noteIndex":0},"citationItems":[{"id":18978,"uris":["http://zotero.org/groups/2241942/items/U8GF5ZFB"],"uri":["http://zotero.org/groups/2241942/items/U8GF5ZFB"],"itemData":{"id":18978,"type":"webpage","title":"World Urban Areas","URL":"http://www.demographia.com/d-new.htm","author":[{"family":"Demographia","given":""}],"accessed":{"date-parts":[["2021",8,30]]},"issued":{"date-parts":[["2021"]]}}}],"schema":"https://github.com/citation-style-language/schema/raw/master/csl-citation.json"} </w:instrText>
      </w:r>
      <w:r w:rsidR="00BF62F7" w:rsidRPr="001A278B">
        <w:fldChar w:fldCharType="separate"/>
      </w:r>
      <w:r w:rsidR="00BF62F7" w:rsidRPr="001A278B">
        <w:rPr>
          <w:rFonts w:cs="Times New Roman"/>
        </w:rPr>
        <w:t>(Demographia, 2021)</w:t>
      </w:r>
      <w:r w:rsidR="00BF62F7" w:rsidRPr="001A278B">
        <w:fldChar w:fldCharType="end"/>
      </w:r>
      <w:r w:rsidRPr="001A278B">
        <w:t xml:space="preserve">.   </w:t>
      </w:r>
    </w:p>
    <w:p w14:paraId="40EDF2FB" w14:textId="3F0EEA93" w:rsidR="00F62B17" w:rsidRPr="001A278B" w:rsidRDefault="00F62B17" w:rsidP="00FA2DC9">
      <w:r w:rsidRPr="001A278B">
        <w:t xml:space="preserve">The urban population projections from 2014 to 2050 were taken from the document Annual Urban Population at Mid-Year by Major Area, Region and Country, 1950-2050 United Nations, Department of Economic and Social Affairs, Population Division </w:t>
      </w:r>
      <w:r w:rsidR="00BF62F7" w:rsidRPr="001A278B">
        <w:fldChar w:fldCharType="begin"/>
      </w:r>
      <w:r w:rsidR="00BF62F7" w:rsidRPr="001A278B">
        <w:instrText xml:space="preserve"> ADDIN ZOTERO_ITEM CSL_CITATION {"citationID":"gIlMeAOF","properties":{"formattedCitation":"(UN, 2018)","plainCitation":"(UN, 2018)","noteIndex":0},"citationItems":[{"id":18976,"uris":["http://zotero.org/groups/2241942/items/2MGYU96S"],"uri":["http://zotero.org/groups/2241942/items/2MGYU96S"],"itemData":{"id":18976,"type":"webpage","title":"World Urbanization Prospects - Population Division - United Nations","URL":"https://population.un.org/wup/Download/","author":[{"family":"UN","given":""}],"accessed":{"date-parts":[["2021",8,30]]},"issued":{"date-parts":[["2018"]]}}}],"schema":"https://github.com/citation-style-language/schema/raw/master/csl-citation.json"} </w:instrText>
      </w:r>
      <w:r w:rsidR="00BF62F7" w:rsidRPr="001A278B">
        <w:fldChar w:fldCharType="separate"/>
      </w:r>
      <w:r w:rsidR="00BF62F7" w:rsidRPr="001A278B">
        <w:rPr>
          <w:rFonts w:cs="Times New Roman"/>
        </w:rPr>
        <w:t>(UN, 2018)</w:t>
      </w:r>
      <w:r w:rsidR="00BF62F7" w:rsidRPr="001A278B">
        <w:fldChar w:fldCharType="end"/>
      </w:r>
      <w:r w:rsidRPr="001A278B">
        <w:t>. World Urbanization Prospects: The 2018 Revision. World population projections were consulted in the database World Population Prospects: The 201</w:t>
      </w:r>
      <w:r w:rsidR="00FA2DC9" w:rsidRPr="001A278B">
        <w:t>9</w:t>
      </w:r>
      <w:r w:rsidRPr="001A278B">
        <w:t xml:space="preserve"> Revision from the United Nations, Department of Economic and Social Affairs, Population Division</w:t>
      </w:r>
      <w:r w:rsidR="00FA2DC9" w:rsidRPr="001A278B">
        <w:t xml:space="preserve"> </w:t>
      </w:r>
      <w:r w:rsidR="00FA2DC9" w:rsidRPr="001A278B">
        <w:fldChar w:fldCharType="begin"/>
      </w:r>
      <w:r w:rsidR="00FA2DC9" w:rsidRPr="001A278B">
        <w:instrText xml:space="preserve"> ADDIN ZOTERO_ITEM CSL_CITATION {"citationID":"XqdcHfZf","properties":{"formattedCitation":"(UN, 2019)","plainCitation":"(UN, 2019)","noteIndex":0},"citationItems":[{"id":19002,"uris":["http://zotero.org/groups/2241942/items/VFP59UQI"],"uri":["http://zotero.org/groups/2241942/items/VFP59UQI"],"itemData":{"id":19002,"type":"webpage","title":"World Population Prospects - Population Division - United Nations","URL":"https://population.un.org/wpp/","author":[{"family":"UN","given":""}],"accessed":{"date-parts":[["2021",9,8]]},"issued":{"date-parts":[["2019"]]}}}],"schema":"https://github.com/citation-style-language/schema/raw/master/csl-citation.json"} </w:instrText>
      </w:r>
      <w:r w:rsidR="00FA2DC9" w:rsidRPr="001A278B">
        <w:fldChar w:fldCharType="separate"/>
      </w:r>
      <w:r w:rsidR="00FA2DC9" w:rsidRPr="001A278B">
        <w:rPr>
          <w:rFonts w:cs="Times New Roman"/>
        </w:rPr>
        <w:t>(UN, 2019)</w:t>
      </w:r>
      <w:r w:rsidR="00FA2DC9" w:rsidRPr="001A278B">
        <w:fldChar w:fldCharType="end"/>
      </w:r>
      <w:r w:rsidRPr="001A278B">
        <w:t xml:space="preserve">. </w:t>
      </w:r>
    </w:p>
    <w:p w14:paraId="08A4AEDF" w14:textId="627A9D65" w:rsidR="00F62B17" w:rsidRPr="001A278B" w:rsidRDefault="00F62B17" w:rsidP="00B34E81">
      <w:r w:rsidRPr="001A278B">
        <w:t xml:space="preserve">Since population density shapes the adoption for walkable cities, the analysis incorporated realistic projections of urban density at the present time. These scenarios are inspired by the document The dimensions of global urban expansion: Estimates and projections for all countries, 2000–2050, </w:t>
      </w:r>
      <w:r w:rsidR="00FA2DC9" w:rsidRPr="001A278B">
        <w:fldChar w:fldCharType="begin"/>
      </w:r>
      <w:r w:rsidR="00FA2DC9" w:rsidRPr="001A278B">
        <w:instrText xml:space="preserve"> ADDIN ZOTERO_ITEM CSL_CITATION {"citationID":"xTXUhSW8","properties":{"formattedCitation":"(Angel et al., 2011)","plainCitation":"(Angel et al., 2011)","noteIndex":0},"citationItems":[{"id":8175,"uris":["http://zotero.org/groups/277937/items/MD2TVGAT"],"uri":["http://zotero.org/groups/277937/items/MD2TVGAT"],"itemData":{"id":8175,"type":"article-journal","abstract":"Our study of the expansion of a representative sample of 30 cities showed that 28 of them expanded more than 16-fold during the\ntwentieth century. More generally, cities are now expanding at twice their population growth rates, on average, and now cover\nalmost 0.5% of the planet’s land area. We created a new dataset comprising the universe of all 3646 named metropolitan\nagglomerations and cities that had populations in excess of 100,000 in the year 2000, their populations in that year, and their built-up\narea identified in the Mod500 map, currently the best of eight satellite-based global maps of urban land cover. Using this dataset, we\nestimated urban land cover in smaller cities and towns in all countries and calculated total urban land cover in every country in the\nyear 2000. We then employed multiple regression models that could explain more than 90% of the variations in our urban land cover\nestimates amongst countries. Then, using U.N. urban population projections in combination with three realistic density change\nscenarios based on our previous global and historical study of densities, we projected urban land cover in every country and world\nregion from 2000 to 2050. According to our medium projection, urban land cover in developing countries will increase from\n300,000 km2 in 2000 to 770,000 km2 in 2030 and to 1,200,000 km2 in 2050. Containing this expansion is likely to fail. Minimal\npreparations for accommodating it – realistic projection of urban land needs, the extension of metropolitan boundaries, acquiring\nthe rights-of-way for an arterial road grid that can carry infrastructure and public transport, and the selective protection of open\nspace from incursion by formal and informal land development – are now in order.","container-title":"Progress in Planning","page":"53–107","title":"The dimensions of global urban expansion: Estimates and projections for all countries, 2000–2050","volume":"75","author":[{"family":"Angel","given":"Shlomo"},{"family":"Parent","given":"Jason"},{"family":"Civco","given":"Daniel L"},{"family":"Blei","given":"Alexander"},{"family":"Potere","given":"David"}],"issued":{"date-parts":[["2011"]]}}}],"schema":"https://github.com/citation-style-language/schema/raw/master/csl-citation.json"} </w:instrText>
      </w:r>
      <w:r w:rsidR="00FA2DC9" w:rsidRPr="001A278B">
        <w:fldChar w:fldCharType="separate"/>
      </w:r>
      <w:r w:rsidR="00FA2DC9" w:rsidRPr="001A278B">
        <w:rPr>
          <w:rFonts w:cs="Times New Roman"/>
        </w:rPr>
        <w:t>(Angel et al., 2011)</w:t>
      </w:r>
      <w:r w:rsidR="00FA2DC9" w:rsidRPr="001A278B">
        <w:fldChar w:fldCharType="end"/>
      </w:r>
      <w:r w:rsidRPr="001A278B">
        <w:t xml:space="preserve"> </w:t>
      </w:r>
      <w:r w:rsidR="00B34E81" w:rsidRPr="001A278B">
        <w:t>where</w:t>
      </w:r>
      <w:r w:rsidRPr="001A278B">
        <w:t xml:space="preserve"> a dataset </w:t>
      </w:r>
      <w:r w:rsidR="00B34E81" w:rsidRPr="001A278B">
        <w:t xml:space="preserve">was created </w:t>
      </w:r>
      <w:r w:rsidRPr="001A278B">
        <w:t>that encompasses a sample of 3,646 named cities that had populations in excess of 100,000 in the year 2000. The conclusions of this work are in the same tenor with works such as The Spatial Organization of Cities: Deliberate Outcome or Unforeseen Consequence?</w:t>
      </w:r>
      <w:r w:rsidR="00327579" w:rsidRPr="001A278B">
        <w:t xml:space="preserve"> </w:t>
      </w:r>
      <w:r w:rsidR="00B34E81" w:rsidRPr="001A278B">
        <w:fldChar w:fldCharType="begin"/>
      </w:r>
      <w:r w:rsidR="00B34E81" w:rsidRPr="001A278B">
        <w:instrText xml:space="preserve"> ADDIN ZOTERO_ITEM CSL_CITATION {"citationID":"4gzr2M2d","properties":{"formattedCitation":"(Bertaud, 2004)","plainCitation":"(Bertaud, 2004)","noteIndex":0},"citationItems":[{"id":7613,"uris":["http://zotero.org/groups/277937/items/RGBFRI7W"],"uri":["http://zotero.org/groups/277937/items/RGBFRI7W"],"itemData":{"id":7613,"type":"report","abstract":"Understanding a city’s spatial structure is essential to understanding its potential for different\ndevelopment objectives. According to renowned planning consultant Alain Bertaud, a long-time\nPrincipal Urban Planner for the World Bank, some urban shapes are just more compatible\nwith environmental and social objectives. Some city layouts, for example, are unfavorable to\nthe development of public transit; others not only increase public transit’s efficiency but also\nreduce residential floor consumption. Because urban spatial structures are highly resilient and\nevolve only very slowly, says Bertaud, a city’s spatial structure significantly reduces the range of\navailable development options. In this report, the author explores the link between cities’ spatial\nstructures and their performance in terms of transit use and motorization, air pollution, and poverty.\nComparing monocentric with polycentric structures, he finds that the type of urban structure often\ndefines the success or failure of policy objectives in these contexts.","collection-title":"IURD Working Paper Series","publisher":"Institute of Urban and Regional Development UC Berkeley","title":"The Spatial Organization of Cities: Deliberate Outcome or Unforeseen Consequence?","URL":"file:///Users/ernestovalerothomas/Downloads/eScholarship%20UC%20item%205vb4w9wb%20(2).pdf","author":[{"family":"Bertaud","given":"Alain"}],"issued":{"date-parts":[["2004"]]}}}],"schema":"https://github.com/citation-style-language/schema/raw/master/csl-citation.json"} </w:instrText>
      </w:r>
      <w:r w:rsidR="00B34E81" w:rsidRPr="001A278B">
        <w:fldChar w:fldCharType="separate"/>
      </w:r>
      <w:r w:rsidR="00B34E81" w:rsidRPr="001A278B">
        <w:rPr>
          <w:rFonts w:cs="Times New Roman"/>
        </w:rPr>
        <w:t>(Bertaud, 2004)</w:t>
      </w:r>
      <w:r w:rsidR="00B34E81" w:rsidRPr="001A278B">
        <w:fldChar w:fldCharType="end"/>
      </w:r>
      <w:r w:rsidR="000673A8" w:rsidRPr="001A278B">
        <w:t>.</w:t>
      </w:r>
      <w:r w:rsidRPr="001A278B">
        <w:t xml:space="preserve"> Based on historical evidence and geographical projections of urban land cover in the world towards 2050, a decreasing population density should be considered as one of the scenarios. </w:t>
      </w:r>
    </w:p>
    <w:p w14:paraId="12031ED0" w14:textId="3BDD3E54" w:rsidR="00890FB4" w:rsidRPr="001A278B" w:rsidRDefault="00890FB4" w:rsidP="00890FB4">
      <w:pPr>
        <w:pStyle w:val="Caption"/>
        <w:keepNext/>
      </w:pPr>
      <w:bookmarkStart w:id="15" w:name="_Ref516501"/>
      <w:bookmarkStart w:id="16" w:name="_Toc515005"/>
      <w:bookmarkStart w:id="17" w:name="_Toc76588816"/>
      <w:bookmarkStart w:id="18" w:name="_Toc80817998"/>
      <w:r w:rsidRPr="001A278B">
        <w:t xml:space="preserve">Table </w:t>
      </w:r>
      <w:fldSimple w:instr=" STYLEREF 1 \s ">
        <w:r w:rsidRPr="001A278B">
          <w:t>1</w:t>
        </w:r>
      </w:fldSimple>
      <w:r w:rsidRPr="001A278B">
        <w:t>.</w:t>
      </w:r>
      <w:fldSimple w:instr=" SEQ Table \* ARABIC \s 1 ">
        <w:r w:rsidRPr="001A278B">
          <w:t>3</w:t>
        </w:r>
      </w:fldSimple>
      <w:bookmarkEnd w:id="15"/>
      <w:r w:rsidRPr="001A278B">
        <w:t xml:space="preserve"> Current Global Modal Share and Adoption of Walkable Cities in billion PKM</w:t>
      </w:r>
      <w:bookmarkEnd w:id="16"/>
      <w:bookmarkEnd w:id="17"/>
      <w:bookmarkEnd w:id="18"/>
    </w:p>
    <w:tbl>
      <w:tblPr>
        <w:tblStyle w:val="TableGrid"/>
        <w:tblW w:w="7306" w:type="dxa"/>
        <w:jc w:val="center"/>
        <w:tblLook w:val="04A0" w:firstRow="1" w:lastRow="0" w:firstColumn="1" w:lastColumn="0" w:noHBand="0" w:noVBand="1"/>
      </w:tblPr>
      <w:tblGrid>
        <w:gridCol w:w="2814"/>
        <w:gridCol w:w="2415"/>
        <w:gridCol w:w="2077"/>
      </w:tblGrid>
      <w:tr w:rsidR="00890FB4" w:rsidRPr="001A278B" w14:paraId="35C0CE16" w14:textId="77777777" w:rsidTr="005175D9">
        <w:trPr>
          <w:cantSplit/>
          <w:trHeight w:val="594"/>
          <w:tblHeader/>
          <w:jc w:val="center"/>
        </w:trPr>
        <w:tc>
          <w:tcPr>
            <w:tcW w:w="2814" w:type="dxa"/>
            <w:shd w:val="clear" w:color="auto" w:fill="4F81BD" w:themeFill="accent1"/>
          </w:tcPr>
          <w:p w14:paraId="1CC1BCA6" w14:textId="77777777" w:rsidR="00890FB4" w:rsidRPr="001A278B" w:rsidRDefault="00890FB4" w:rsidP="005175D9">
            <w:pPr>
              <w:spacing w:line="240" w:lineRule="auto"/>
              <w:jc w:val="center"/>
              <w:rPr>
                <w:b/>
                <w:color w:val="FFFFFF" w:themeColor="background1"/>
                <w:sz w:val="20"/>
                <w:szCs w:val="20"/>
              </w:rPr>
            </w:pPr>
          </w:p>
        </w:tc>
        <w:tc>
          <w:tcPr>
            <w:tcW w:w="2415" w:type="dxa"/>
            <w:shd w:val="clear" w:color="auto" w:fill="4F81BD" w:themeFill="accent1"/>
          </w:tcPr>
          <w:p w14:paraId="4F6EF0CA" w14:textId="77777777" w:rsidR="00890FB4" w:rsidRPr="001A278B" w:rsidRDefault="00890FB4" w:rsidP="005175D9">
            <w:pPr>
              <w:spacing w:line="240" w:lineRule="auto"/>
              <w:jc w:val="center"/>
              <w:rPr>
                <w:b/>
                <w:color w:val="FFFFFF" w:themeColor="background1"/>
                <w:sz w:val="20"/>
                <w:szCs w:val="20"/>
              </w:rPr>
            </w:pPr>
            <w:r w:rsidRPr="001A278B">
              <w:rPr>
                <w:b/>
                <w:color w:val="FFFFFF" w:themeColor="background1"/>
                <w:sz w:val="20"/>
                <w:szCs w:val="20"/>
              </w:rPr>
              <w:t>Percent (%)</w:t>
            </w:r>
          </w:p>
        </w:tc>
        <w:tc>
          <w:tcPr>
            <w:tcW w:w="2077" w:type="dxa"/>
            <w:shd w:val="clear" w:color="auto" w:fill="4F81BD" w:themeFill="accent1"/>
          </w:tcPr>
          <w:p w14:paraId="6E184FF8" w14:textId="77777777" w:rsidR="00890FB4" w:rsidRPr="001A278B" w:rsidRDefault="00890FB4" w:rsidP="005175D9">
            <w:pPr>
              <w:spacing w:line="240" w:lineRule="auto"/>
              <w:jc w:val="center"/>
              <w:rPr>
                <w:b/>
                <w:color w:val="FFFFFF" w:themeColor="background1"/>
                <w:sz w:val="20"/>
                <w:szCs w:val="20"/>
              </w:rPr>
            </w:pPr>
            <w:r w:rsidRPr="001A278B">
              <w:rPr>
                <w:b/>
                <w:color w:val="FFFFFF" w:themeColor="background1"/>
                <w:sz w:val="20"/>
                <w:szCs w:val="20"/>
              </w:rPr>
              <w:t>Billion PKM</w:t>
            </w:r>
          </w:p>
        </w:tc>
      </w:tr>
      <w:tr w:rsidR="00890FB4" w:rsidRPr="001A278B" w14:paraId="49C7C5D7" w14:textId="77777777" w:rsidTr="005175D9">
        <w:trPr>
          <w:trHeight w:val="334"/>
          <w:jc w:val="center"/>
        </w:trPr>
        <w:tc>
          <w:tcPr>
            <w:tcW w:w="2814" w:type="dxa"/>
          </w:tcPr>
          <w:p w14:paraId="40AEF889" w14:textId="77777777" w:rsidR="00890FB4" w:rsidRPr="001A278B" w:rsidRDefault="00890FB4" w:rsidP="005175D9">
            <w:pPr>
              <w:spacing w:line="240" w:lineRule="auto"/>
              <w:rPr>
                <w:sz w:val="20"/>
                <w:szCs w:val="20"/>
              </w:rPr>
            </w:pPr>
            <w:r w:rsidRPr="001A278B">
              <w:rPr>
                <w:sz w:val="20"/>
                <w:szCs w:val="20"/>
              </w:rPr>
              <w:t xml:space="preserve">Current Adoption </w:t>
            </w:r>
          </w:p>
        </w:tc>
        <w:tc>
          <w:tcPr>
            <w:tcW w:w="2415" w:type="dxa"/>
          </w:tcPr>
          <w:p w14:paraId="138171BE" w14:textId="26BF1771" w:rsidR="00890FB4" w:rsidRPr="001A278B" w:rsidRDefault="00B34E81" w:rsidP="005175D9">
            <w:pPr>
              <w:spacing w:line="240" w:lineRule="auto"/>
              <w:jc w:val="center"/>
              <w:rPr>
                <w:sz w:val="20"/>
                <w:szCs w:val="20"/>
              </w:rPr>
            </w:pPr>
            <w:r w:rsidRPr="001A278B">
              <w:rPr>
                <w:sz w:val="20"/>
                <w:szCs w:val="20"/>
              </w:rPr>
              <w:t>4.50</w:t>
            </w:r>
            <w:r w:rsidR="00890FB4" w:rsidRPr="001A278B">
              <w:rPr>
                <w:sz w:val="20"/>
                <w:szCs w:val="20"/>
              </w:rPr>
              <w:t>%</w:t>
            </w:r>
          </w:p>
        </w:tc>
        <w:tc>
          <w:tcPr>
            <w:tcW w:w="2077" w:type="dxa"/>
          </w:tcPr>
          <w:p w14:paraId="67F554EC" w14:textId="77724B19" w:rsidR="00890FB4" w:rsidRPr="001A278B" w:rsidRDefault="00B34E81" w:rsidP="005175D9">
            <w:pPr>
              <w:spacing w:line="240" w:lineRule="auto"/>
              <w:jc w:val="center"/>
              <w:rPr>
                <w:sz w:val="20"/>
                <w:szCs w:val="20"/>
              </w:rPr>
            </w:pPr>
            <w:r w:rsidRPr="001A278B">
              <w:rPr>
                <w:sz w:val="20"/>
                <w:szCs w:val="20"/>
              </w:rPr>
              <w:t>1,333.8</w:t>
            </w:r>
          </w:p>
        </w:tc>
      </w:tr>
    </w:tbl>
    <w:p w14:paraId="0FFD965C" w14:textId="77777777" w:rsidR="00890FB4" w:rsidRPr="001A278B" w:rsidRDefault="00890FB4" w:rsidP="00890FB4"/>
    <w:p w14:paraId="0E7E0551" w14:textId="44A3D559" w:rsidR="00890FB4" w:rsidRPr="001A278B" w:rsidRDefault="00890FB4" w:rsidP="00890FB4">
      <w:pPr>
        <w:pStyle w:val="Caption"/>
        <w:keepNext/>
      </w:pPr>
      <w:bookmarkStart w:id="19" w:name="_Ref68107701"/>
      <w:bookmarkStart w:id="20" w:name="_Toc76588817"/>
      <w:bookmarkStart w:id="21" w:name="_Toc80817999"/>
      <w:r w:rsidRPr="001A278B">
        <w:t xml:space="preserve">Table </w:t>
      </w:r>
      <w:fldSimple w:instr=" STYLEREF 1 \s ">
        <w:r w:rsidRPr="001A278B">
          <w:t>1</w:t>
        </w:r>
      </w:fldSimple>
      <w:r w:rsidRPr="001A278B">
        <w:t>.</w:t>
      </w:r>
      <w:fldSimple w:instr=" SEQ Table \* ARABIC \s 1 ">
        <w:r w:rsidRPr="001A278B">
          <w:t>4</w:t>
        </w:r>
      </w:fldSimple>
      <w:bookmarkEnd w:id="19"/>
      <w:r w:rsidRPr="001A278B">
        <w:t xml:space="preserve"> Current Global Walkable City use by region</w:t>
      </w:r>
      <w:bookmarkEnd w:id="20"/>
      <w:bookmarkEnd w:id="21"/>
    </w:p>
    <w:tbl>
      <w:tblPr>
        <w:tblStyle w:val="TableGrid"/>
        <w:tblW w:w="7308" w:type="dxa"/>
        <w:jc w:val="center"/>
        <w:tblLook w:val="04A0" w:firstRow="1" w:lastRow="0" w:firstColumn="1" w:lastColumn="0" w:noHBand="0" w:noVBand="1"/>
      </w:tblPr>
      <w:tblGrid>
        <w:gridCol w:w="2814"/>
        <w:gridCol w:w="4494"/>
      </w:tblGrid>
      <w:tr w:rsidR="00890FB4" w:rsidRPr="001A278B" w14:paraId="68A85E46" w14:textId="77777777" w:rsidTr="005175D9">
        <w:trPr>
          <w:cantSplit/>
          <w:trHeight w:val="594"/>
          <w:tblHeader/>
          <w:jc w:val="center"/>
        </w:trPr>
        <w:tc>
          <w:tcPr>
            <w:tcW w:w="2814" w:type="dxa"/>
            <w:shd w:val="clear" w:color="auto" w:fill="4F81BD" w:themeFill="accent1"/>
          </w:tcPr>
          <w:p w14:paraId="139EA941" w14:textId="77777777" w:rsidR="00890FB4" w:rsidRPr="001A278B" w:rsidRDefault="00890FB4" w:rsidP="005175D9">
            <w:pPr>
              <w:spacing w:line="240" w:lineRule="auto"/>
              <w:jc w:val="center"/>
              <w:rPr>
                <w:b/>
                <w:color w:val="FFFFFF" w:themeColor="background1"/>
                <w:sz w:val="20"/>
                <w:szCs w:val="20"/>
              </w:rPr>
            </w:pPr>
            <w:r w:rsidRPr="001A278B">
              <w:rPr>
                <w:b/>
                <w:color w:val="FFFFFF" w:themeColor="background1"/>
                <w:sz w:val="20"/>
                <w:szCs w:val="20"/>
              </w:rPr>
              <w:t>Region</w:t>
            </w:r>
          </w:p>
        </w:tc>
        <w:tc>
          <w:tcPr>
            <w:tcW w:w="4494" w:type="dxa"/>
            <w:shd w:val="clear" w:color="auto" w:fill="4F81BD" w:themeFill="accent1"/>
          </w:tcPr>
          <w:p w14:paraId="48CFD843" w14:textId="77777777" w:rsidR="00890FB4" w:rsidRPr="001A278B" w:rsidRDefault="00890FB4" w:rsidP="005175D9">
            <w:pPr>
              <w:spacing w:line="240" w:lineRule="auto"/>
              <w:jc w:val="center"/>
              <w:rPr>
                <w:b/>
                <w:color w:val="FFFFFF" w:themeColor="background1"/>
                <w:sz w:val="20"/>
                <w:szCs w:val="20"/>
              </w:rPr>
            </w:pPr>
            <w:r w:rsidRPr="001A278B">
              <w:rPr>
                <w:b/>
                <w:color w:val="FFFFFF" w:themeColor="background1"/>
                <w:sz w:val="20"/>
                <w:szCs w:val="20"/>
              </w:rPr>
              <w:t>Percent (%)</w:t>
            </w:r>
          </w:p>
        </w:tc>
      </w:tr>
      <w:tr w:rsidR="00890FB4" w:rsidRPr="001A278B" w14:paraId="67BDBE2D" w14:textId="77777777" w:rsidTr="005175D9">
        <w:trPr>
          <w:trHeight w:val="334"/>
          <w:jc w:val="center"/>
        </w:trPr>
        <w:tc>
          <w:tcPr>
            <w:tcW w:w="2814" w:type="dxa"/>
          </w:tcPr>
          <w:p w14:paraId="1E359EC4" w14:textId="77777777" w:rsidR="00890FB4" w:rsidRPr="001A278B" w:rsidRDefault="00890FB4" w:rsidP="005175D9">
            <w:pPr>
              <w:spacing w:line="240" w:lineRule="auto"/>
              <w:rPr>
                <w:sz w:val="20"/>
                <w:szCs w:val="20"/>
              </w:rPr>
            </w:pPr>
            <w:r w:rsidRPr="001A278B">
              <w:rPr>
                <w:sz w:val="20"/>
                <w:szCs w:val="20"/>
              </w:rPr>
              <w:t>OECD 90</w:t>
            </w:r>
          </w:p>
        </w:tc>
        <w:tc>
          <w:tcPr>
            <w:tcW w:w="4494" w:type="dxa"/>
          </w:tcPr>
          <w:p w14:paraId="0A1877EF" w14:textId="393A7F46" w:rsidR="00890FB4" w:rsidRPr="001A278B" w:rsidRDefault="00B34E81" w:rsidP="005175D9">
            <w:pPr>
              <w:spacing w:line="240" w:lineRule="auto"/>
              <w:jc w:val="center"/>
              <w:rPr>
                <w:sz w:val="20"/>
                <w:szCs w:val="20"/>
              </w:rPr>
            </w:pPr>
            <w:r w:rsidRPr="001A278B">
              <w:t>10.5</w:t>
            </w:r>
            <w:r w:rsidR="00890FB4" w:rsidRPr="001A278B">
              <w:t>%</w:t>
            </w:r>
          </w:p>
        </w:tc>
      </w:tr>
      <w:tr w:rsidR="00890FB4" w:rsidRPr="001A278B" w14:paraId="31546D10" w14:textId="77777777" w:rsidTr="005175D9">
        <w:trPr>
          <w:trHeight w:val="334"/>
          <w:jc w:val="center"/>
        </w:trPr>
        <w:tc>
          <w:tcPr>
            <w:tcW w:w="2814" w:type="dxa"/>
          </w:tcPr>
          <w:p w14:paraId="7535A095" w14:textId="77777777" w:rsidR="00890FB4" w:rsidRPr="001A278B" w:rsidRDefault="00890FB4" w:rsidP="005175D9">
            <w:pPr>
              <w:spacing w:line="240" w:lineRule="auto"/>
              <w:rPr>
                <w:sz w:val="20"/>
                <w:szCs w:val="20"/>
              </w:rPr>
            </w:pPr>
            <w:r w:rsidRPr="001A278B">
              <w:t>Eastern Europe</w:t>
            </w:r>
          </w:p>
        </w:tc>
        <w:tc>
          <w:tcPr>
            <w:tcW w:w="4494" w:type="dxa"/>
          </w:tcPr>
          <w:p w14:paraId="255E64F9" w14:textId="42D8F5DC" w:rsidR="00890FB4" w:rsidRPr="001A278B" w:rsidRDefault="00B34E81" w:rsidP="005175D9">
            <w:pPr>
              <w:spacing w:line="240" w:lineRule="auto"/>
              <w:jc w:val="center"/>
              <w:rPr>
                <w:sz w:val="20"/>
                <w:szCs w:val="20"/>
              </w:rPr>
            </w:pPr>
            <w:r w:rsidRPr="001A278B">
              <w:t>5.2</w:t>
            </w:r>
            <w:r w:rsidR="00890FB4" w:rsidRPr="001A278B">
              <w:t>%</w:t>
            </w:r>
          </w:p>
        </w:tc>
      </w:tr>
      <w:tr w:rsidR="00890FB4" w:rsidRPr="001A278B" w14:paraId="01930474" w14:textId="77777777" w:rsidTr="005175D9">
        <w:trPr>
          <w:trHeight w:val="334"/>
          <w:jc w:val="center"/>
        </w:trPr>
        <w:tc>
          <w:tcPr>
            <w:tcW w:w="2814" w:type="dxa"/>
          </w:tcPr>
          <w:p w14:paraId="0EE8D908" w14:textId="77777777" w:rsidR="00890FB4" w:rsidRPr="001A278B" w:rsidRDefault="00890FB4" w:rsidP="005175D9">
            <w:pPr>
              <w:spacing w:line="240" w:lineRule="auto"/>
              <w:rPr>
                <w:sz w:val="20"/>
                <w:szCs w:val="20"/>
              </w:rPr>
            </w:pPr>
            <w:r w:rsidRPr="001A278B">
              <w:t>Asia (Sans Japan)</w:t>
            </w:r>
          </w:p>
        </w:tc>
        <w:tc>
          <w:tcPr>
            <w:tcW w:w="4494" w:type="dxa"/>
          </w:tcPr>
          <w:p w14:paraId="15DAAFB2" w14:textId="30D3BCB8" w:rsidR="00890FB4" w:rsidRPr="001A278B" w:rsidRDefault="00B34E81" w:rsidP="005175D9">
            <w:pPr>
              <w:spacing w:line="240" w:lineRule="auto"/>
              <w:jc w:val="center"/>
              <w:rPr>
                <w:sz w:val="20"/>
                <w:szCs w:val="20"/>
              </w:rPr>
            </w:pPr>
            <w:r w:rsidRPr="001A278B">
              <w:t>50.6</w:t>
            </w:r>
            <w:r w:rsidR="00890FB4" w:rsidRPr="001A278B">
              <w:t>%</w:t>
            </w:r>
          </w:p>
        </w:tc>
      </w:tr>
      <w:tr w:rsidR="00890FB4" w:rsidRPr="001A278B" w14:paraId="3C8885A4" w14:textId="77777777" w:rsidTr="005175D9">
        <w:trPr>
          <w:trHeight w:val="334"/>
          <w:jc w:val="center"/>
        </w:trPr>
        <w:tc>
          <w:tcPr>
            <w:tcW w:w="2814" w:type="dxa"/>
          </w:tcPr>
          <w:p w14:paraId="001E7FE1" w14:textId="77777777" w:rsidR="00890FB4" w:rsidRPr="001A278B" w:rsidRDefault="00890FB4" w:rsidP="005175D9">
            <w:pPr>
              <w:spacing w:line="240" w:lineRule="auto"/>
              <w:rPr>
                <w:sz w:val="20"/>
                <w:szCs w:val="20"/>
              </w:rPr>
            </w:pPr>
            <w:r w:rsidRPr="001A278B">
              <w:lastRenderedPageBreak/>
              <w:t>Middle East and Africa</w:t>
            </w:r>
          </w:p>
        </w:tc>
        <w:tc>
          <w:tcPr>
            <w:tcW w:w="4494" w:type="dxa"/>
          </w:tcPr>
          <w:p w14:paraId="2D1C94E3" w14:textId="60FFC223" w:rsidR="00890FB4" w:rsidRPr="001A278B" w:rsidRDefault="00B34E81" w:rsidP="005175D9">
            <w:pPr>
              <w:spacing w:line="240" w:lineRule="auto"/>
              <w:jc w:val="center"/>
              <w:rPr>
                <w:sz w:val="20"/>
                <w:szCs w:val="20"/>
              </w:rPr>
            </w:pPr>
            <w:r w:rsidRPr="001A278B">
              <w:t>20.4</w:t>
            </w:r>
            <w:r w:rsidR="00890FB4" w:rsidRPr="001A278B">
              <w:t>%</w:t>
            </w:r>
          </w:p>
        </w:tc>
      </w:tr>
      <w:tr w:rsidR="00890FB4" w:rsidRPr="001A278B" w14:paraId="5B8F71EC" w14:textId="77777777" w:rsidTr="005175D9">
        <w:trPr>
          <w:trHeight w:val="334"/>
          <w:jc w:val="center"/>
        </w:trPr>
        <w:tc>
          <w:tcPr>
            <w:tcW w:w="2814" w:type="dxa"/>
          </w:tcPr>
          <w:p w14:paraId="5C7BC95B" w14:textId="77777777" w:rsidR="00890FB4" w:rsidRPr="001A278B" w:rsidRDefault="00890FB4" w:rsidP="005175D9">
            <w:pPr>
              <w:spacing w:line="240" w:lineRule="auto"/>
              <w:rPr>
                <w:sz w:val="20"/>
                <w:szCs w:val="20"/>
              </w:rPr>
            </w:pPr>
            <w:r w:rsidRPr="001A278B">
              <w:t>Latin America</w:t>
            </w:r>
          </w:p>
        </w:tc>
        <w:tc>
          <w:tcPr>
            <w:tcW w:w="4494" w:type="dxa"/>
          </w:tcPr>
          <w:p w14:paraId="13E88DAA" w14:textId="77777777" w:rsidR="00890FB4" w:rsidRPr="001A278B" w:rsidRDefault="00890FB4" w:rsidP="005175D9">
            <w:pPr>
              <w:spacing w:line="240" w:lineRule="auto"/>
              <w:jc w:val="center"/>
              <w:rPr>
                <w:sz w:val="20"/>
                <w:szCs w:val="20"/>
              </w:rPr>
            </w:pPr>
            <w:r w:rsidRPr="001A278B">
              <w:t>13.3%</w:t>
            </w:r>
          </w:p>
        </w:tc>
      </w:tr>
      <w:tr w:rsidR="00890FB4" w:rsidRPr="001A278B" w14:paraId="0DB5DC34" w14:textId="77777777" w:rsidTr="005175D9">
        <w:trPr>
          <w:trHeight w:val="334"/>
          <w:jc w:val="center"/>
        </w:trPr>
        <w:tc>
          <w:tcPr>
            <w:tcW w:w="2814" w:type="dxa"/>
          </w:tcPr>
          <w:p w14:paraId="220C273F" w14:textId="77777777" w:rsidR="00890FB4" w:rsidRPr="001A278B" w:rsidRDefault="00890FB4" w:rsidP="005175D9">
            <w:pPr>
              <w:spacing w:line="240" w:lineRule="auto"/>
            </w:pPr>
            <w:r w:rsidRPr="001A278B">
              <w:t>Total</w:t>
            </w:r>
          </w:p>
        </w:tc>
        <w:tc>
          <w:tcPr>
            <w:tcW w:w="4494" w:type="dxa"/>
          </w:tcPr>
          <w:p w14:paraId="474A6FF5" w14:textId="77777777" w:rsidR="00890FB4" w:rsidRPr="001A278B" w:rsidRDefault="00890FB4" w:rsidP="005175D9">
            <w:pPr>
              <w:spacing w:line="240" w:lineRule="auto"/>
              <w:jc w:val="center"/>
            </w:pPr>
            <w:r w:rsidRPr="001A278B">
              <w:t>100%</w:t>
            </w:r>
          </w:p>
        </w:tc>
      </w:tr>
    </w:tbl>
    <w:p w14:paraId="14CD7456" w14:textId="77777777" w:rsidR="00890FB4" w:rsidRPr="001A278B" w:rsidRDefault="00890FB4" w:rsidP="00890FB4"/>
    <w:p w14:paraId="2C1A680A" w14:textId="77777777" w:rsidR="00D161BC" w:rsidRPr="001A278B" w:rsidRDefault="00D161BC" w:rsidP="00D161BC">
      <w:pPr>
        <w:pStyle w:val="Heading3"/>
      </w:pPr>
      <w:bookmarkStart w:id="22" w:name="_Toc72966192"/>
      <w:r w:rsidRPr="001A278B">
        <w:t>Trends to Accelerate Adoption</w:t>
      </w:r>
      <w:bookmarkEnd w:id="22"/>
    </w:p>
    <w:p w14:paraId="25C87D43" w14:textId="35E583C9" w:rsidR="00084DA4" w:rsidRPr="001A278B" w:rsidRDefault="000F3E36" w:rsidP="00D00D16">
      <w:pPr>
        <w:pStyle w:val="Heading4"/>
        <w:numPr>
          <w:ilvl w:val="3"/>
          <w:numId w:val="21"/>
        </w:numPr>
      </w:pPr>
      <w:r w:rsidRPr="001A278B">
        <w:t>Land Use and Transport Policies</w:t>
      </w:r>
    </w:p>
    <w:p w14:paraId="58C450C4" w14:textId="674700D1" w:rsidR="000F3E36" w:rsidRPr="001A278B" w:rsidRDefault="000F3E36" w:rsidP="006E71C0">
      <w:pPr>
        <w:rPr>
          <w:bCs/>
        </w:rPr>
      </w:pPr>
      <w:r w:rsidRPr="001A278B">
        <w:t>The lockdowns from the global pandemic that began in 2020 brought huge increases in walking for recreation, commuting and shopping. This mode switch (also caused by health fears from public transit</w:t>
      </w:r>
      <w:r w:rsidR="00A90CA4" w:rsidRPr="001A278B">
        <w:t>)</w:t>
      </w:r>
      <w:r w:rsidRPr="001A278B">
        <w:t xml:space="preserve"> will be permanent for some</w:t>
      </w:r>
      <w:r w:rsidR="00AB1D6D" w:rsidRPr="001A278B">
        <w:t xml:space="preserve"> urban passengers</w:t>
      </w:r>
      <w:r w:rsidRPr="001A278B">
        <w:t xml:space="preserve">. </w:t>
      </w:r>
      <w:r w:rsidRPr="001A278B">
        <w:rPr>
          <w:bCs/>
        </w:rPr>
        <w:t xml:space="preserve">The quick policy changes </w:t>
      </w:r>
      <w:r w:rsidR="00AB1D6D" w:rsidRPr="001A278B">
        <w:rPr>
          <w:bCs/>
        </w:rPr>
        <w:t xml:space="preserve">for transport infrastructure </w:t>
      </w:r>
      <w:r w:rsidRPr="001A278B">
        <w:rPr>
          <w:bCs/>
        </w:rPr>
        <w:t xml:space="preserve">that many cities </w:t>
      </w:r>
      <w:r w:rsidR="006E71C0" w:rsidRPr="001A278B">
        <w:rPr>
          <w:bCs/>
        </w:rPr>
        <w:t xml:space="preserve">(such as Boston, Brussels, Denver, Milan, Minneapolis, Oakland, Paris, Philadelphia and New York City among many others </w:t>
      </w:r>
      <w:r w:rsidR="006E71C0" w:rsidRPr="001A278B">
        <w:rPr>
          <w:bCs/>
        </w:rPr>
        <w:fldChar w:fldCharType="begin"/>
      </w:r>
      <w:r w:rsidR="006E71C0" w:rsidRPr="001A278B">
        <w:rPr>
          <w:bCs/>
        </w:rPr>
        <w:instrText xml:space="preserve"> ADDIN ZOTERO_ITEM CSL_CITATION {"citationID":"bjilFdrA","properties":{"formattedCitation":"(Hickman, 2020)","plainCitation":"(Hickman, 2020)","noteIndex":0},"citationItems":[{"id":19042,"uris":["http://zotero.org/groups/2241942/items/4VB9HT7X"],"uri":["http://zotero.org/groups/2241942/items/4VB9HT7X"],"itemData":{"id":19042,"type":"post-weblog","abstract":"Cities around the world are enacting street closures to give those self-isolating room to walk, and now technology firm Populus is helping out.","container-title":"The Architect’s Newspaper","language":"en-US","title":"Open Streets Initiative will aid cities in optimizing coronavirus street closures","URL":"https://www.archpaper.com/2020/04/open-streets-initiative-cities-coronavirus-street-closures/","author":[{"family":"Hickman","given":"M"}],"accessed":{"date-parts":[["2021",9,8]]},"issued":{"date-parts":[["2020",4,28]]}}}],"schema":"https://github.com/citation-style-language/schema/raw/master/csl-citation.json"} </w:instrText>
      </w:r>
      <w:r w:rsidR="006E71C0" w:rsidRPr="001A278B">
        <w:rPr>
          <w:bCs/>
        </w:rPr>
        <w:fldChar w:fldCharType="separate"/>
      </w:r>
      <w:r w:rsidR="006E71C0" w:rsidRPr="001A278B">
        <w:rPr>
          <w:rFonts w:cs="Times New Roman"/>
        </w:rPr>
        <w:t>(Hickman, 2020)</w:t>
      </w:r>
      <w:r w:rsidR="006E71C0" w:rsidRPr="001A278B">
        <w:rPr>
          <w:bCs/>
        </w:rPr>
        <w:fldChar w:fldCharType="end"/>
      </w:r>
      <w:r w:rsidR="006E71C0" w:rsidRPr="001A278B">
        <w:rPr>
          <w:bCs/>
        </w:rPr>
        <w:t xml:space="preserve">) </w:t>
      </w:r>
      <w:r w:rsidRPr="001A278B">
        <w:rPr>
          <w:bCs/>
        </w:rPr>
        <w:t>enacted enable</w:t>
      </w:r>
      <w:r w:rsidR="00AB1D6D" w:rsidRPr="001A278B">
        <w:rPr>
          <w:bCs/>
        </w:rPr>
        <w:t>d</w:t>
      </w:r>
      <w:r w:rsidRPr="001A278B">
        <w:rPr>
          <w:bCs/>
        </w:rPr>
        <w:t xml:space="preserve"> this increase in walking by making pedestrians </w:t>
      </w:r>
      <w:r w:rsidR="00B5656B" w:rsidRPr="001A278B">
        <w:rPr>
          <w:bCs/>
        </w:rPr>
        <w:t>feel safer</w:t>
      </w:r>
      <w:r w:rsidR="00A90CA4" w:rsidRPr="001A278B">
        <w:rPr>
          <w:bCs/>
        </w:rPr>
        <w:t xml:space="preserve"> through slow streets, safe streets, closed streets and reduced speed limits for cars on </w:t>
      </w:r>
      <w:r w:rsidR="006E71C0" w:rsidRPr="001A278B">
        <w:rPr>
          <w:bCs/>
        </w:rPr>
        <w:t>most</w:t>
      </w:r>
      <w:r w:rsidR="00A90CA4" w:rsidRPr="001A278B">
        <w:rPr>
          <w:bCs/>
        </w:rPr>
        <w:t xml:space="preserve"> streets in the city </w:t>
      </w:r>
      <w:r w:rsidR="00A90CA4" w:rsidRPr="001A278B">
        <w:rPr>
          <w:bCs/>
        </w:rPr>
        <w:fldChar w:fldCharType="begin"/>
      </w:r>
      <w:r w:rsidR="00A90CA4" w:rsidRPr="001A278B">
        <w:rPr>
          <w:bCs/>
        </w:rPr>
        <w:instrText xml:space="preserve"> ADDIN ZOTERO_ITEM CSL_CITATION {"citationID":"D1gYORxv","properties":{"formattedCitation":"(NACTO, 2020; Surico, 2021)","plainCitation":"(NACTO, 2020; Surico, 2021)","noteIndex":0},"citationItems":[{"id":19032,"uris":["http://zotero.org/groups/2241942/items/7N2QICG2"],"uri":["http://zotero.org/groups/2241942/items/7N2QICG2"],"itemData":{"id":19032,"type":"webpage","abstract":"Reduce traffic volume and speed to a minimum so that people can walk, bike, and run safely.","container-title":"National Association of City Transportation Officials","language":"en-US","title":"Slow Streets","URL":"https://nacto.org/publication/streets-for-pandemic-response-recovery/emerging-street-strategies/slow-streets/","author":[{"family":"NACTO","given":""}],"accessed":{"date-parts":[["2021",9,8]]},"issued":{"date-parts":[["2020",8,12]]}}},{"id":19034,"uris":["http://zotero.org/groups/2241942/items/Q2Q7BCVB"],"uri":["http://zotero.org/groups/2241942/items/Q2Q7BCVB"],"itemData":{"id":19034,"type":"article-newspaper","abstract":"Traffic-restricted streets were a major Covid-era intervention in U.S. cities. A year later, some are making these programs permanent; others are more eager to push the barriers aside.","container-title":"Bloomberg.com","language":"en","source":"www.bloomberg.com","title":"Can ‘Open Streets’ Outlast the Pandemic?","URL":"https://www.bloomberg.com/news/articles/2021-04-29/what-s-next-for-the-open-streets-of-the-pandemic","author":[{"family":"Surico","given":"J"}],"accessed":{"date-parts":[["2021",9,8]]},"issued":{"date-parts":[["2021",4,29]]}}}],"schema":"https://github.com/citation-style-language/schema/raw/master/csl-citation.json"} </w:instrText>
      </w:r>
      <w:r w:rsidR="00A90CA4" w:rsidRPr="001A278B">
        <w:rPr>
          <w:bCs/>
        </w:rPr>
        <w:fldChar w:fldCharType="separate"/>
      </w:r>
      <w:r w:rsidR="00A90CA4" w:rsidRPr="001A278B">
        <w:rPr>
          <w:rFonts w:cs="Times New Roman"/>
        </w:rPr>
        <w:t>(NACTO, 2020; Surico, 2021)</w:t>
      </w:r>
      <w:r w:rsidR="00A90CA4" w:rsidRPr="001A278B">
        <w:rPr>
          <w:bCs/>
        </w:rPr>
        <w:fldChar w:fldCharType="end"/>
      </w:r>
      <w:r w:rsidR="00A90CA4" w:rsidRPr="001A278B">
        <w:rPr>
          <w:bCs/>
        </w:rPr>
        <w:t xml:space="preserve">. </w:t>
      </w:r>
      <w:r w:rsidR="006E71C0" w:rsidRPr="001A278B">
        <w:rPr>
          <w:bCs/>
        </w:rPr>
        <w:t xml:space="preserve">Brussels </w:t>
      </w:r>
      <w:r w:rsidR="006E71C0" w:rsidRPr="001A278B">
        <w:rPr>
          <w:bCs/>
        </w:rPr>
        <w:fldChar w:fldCharType="begin"/>
      </w:r>
      <w:r w:rsidR="006E71C0" w:rsidRPr="001A278B">
        <w:rPr>
          <w:bCs/>
        </w:rPr>
        <w:instrText xml:space="preserve"> ADDIN ZOTERO_ITEM CSL_CITATION {"citationID":"PUKNCyF0","properties":{"formattedCitation":"(Brussels City Government, 2020)","plainCitation":"(Brussels City Government, 2020)","noteIndex":0},"citationItems":[{"id":19038,"uris":["http://zotero.org/groups/2241942/items/ABLUBTGX"],"uri":["http://zotero.org/groups/2241942/items/ABLUBTGX"],"itemData":{"id":19038,"type":"webpage","abstract":"This 'City 30' has several goals: increase the safety of all users make traffic calmer reduce noise pollution Driving at 30 km/h You may drive at a maximum speed of 30 km/h on all roads within the Brussels Capital Region, with the exception of the major axes where the maximum speed remains 50 or 70 km/h. These exceptions are clearly indicated by road signs.","language":"en","title":"Brussels 30 km/h zone since 1 January 2021","URL":"https://www.brussels.be/brussels-30-kmh-zone-1-january-2021","author":[{"family":"Brussels City Government","given":""}],"accessed":{"date-parts":[["2021",9,8]]},"issued":{"date-parts":[["2020",10,28]]}}}],"schema":"https://github.com/citation-style-language/schema/raw/master/csl-citation.json"} </w:instrText>
      </w:r>
      <w:r w:rsidR="006E71C0" w:rsidRPr="001A278B">
        <w:rPr>
          <w:bCs/>
        </w:rPr>
        <w:fldChar w:fldCharType="separate"/>
      </w:r>
      <w:r w:rsidR="006E71C0" w:rsidRPr="001A278B">
        <w:rPr>
          <w:rFonts w:cs="Times New Roman"/>
        </w:rPr>
        <w:t>(Brussels City Government, 2020)</w:t>
      </w:r>
      <w:r w:rsidR="006E71C0" w:rsidRPr="001A278B">
        <w:rPr>
          <w:bCs/>
        </w:rPr>
        <w:fldChar w:fldCharType="end"/>
      </w:r>
      <w:r w:rsidR="006E71C0" w:rsidRPr="001A278B">
        <w:rPr>
          <w:bCs/>
        </w:rPr>
        <w:t xml:space="preserve"> and Paris </w:t>
      </w:r>
      <w:r w:rsidR="006E71C0" w:rsidRPr="001A278B">
        <w:rPr>
          <w:bCs/>
        </w:rPr>
        <w:fldChar w:fldCharType="begin"/>
      </w:r>
      <w:r w:rsidR="006E71C0" w:rsidRPr="001A278B">
        <w:rPr>
          <w:bCs/>
        </w:rPr>
        <w:instrText xml:space="preserve"> ADDIN ZOTERO_ITEM CSL_CITATION {"citationID":"z0wj2MgE","properties":{"formattedCitation":"(France 24, 2021)","plainCitation":"(France 24, 2021)","noteIndex":0},"citationItems":[{"id":19040,"uris":["http://zotero.org/groups/2241942/items/MRVFMKH3"],"uri":["http://zotero.org/groups/2241942/items/MRVFMKH3"],"itemData":{"id":19040,"type":"webpage","abstract":"Paris to extend 30 kph speed limit to most streets","container-title":"France 24","language":"en","title":"Paris to extend 30 kph speed limit to most streets","URL":"https://www.france24.com/en/live-news/20210708-paris-to-extend-30-kph-speed-limit-to-most-streets","author":[{"family":"France 24","given":""}],"accessed":{"date-parts":[["2021",9,8]]},"issued":{"date-parts":[["2021",7,8]]}}}],"schema":"https://github.com/citation-style-language/schema/raw/master/csl-citation.json"} </w:instrText>
      </w:r>
      <w:r w:rsidR="006E71C0" w:rsidRPr="001A278B">
        <w:rPr>
          <w:bCs/>
        </w:rPr>
        <w:fldChar w:fldCharType="separate"/>
      </w:r>
      <w:r w:rsidR="006E71C0" w:rsidRPr="001A278B">
        <w:rPr>
          <w:rFonts w:cs="Times New Roman"/>
        </w:rPr>
        <w:t>(France 24, 2021)</w:t>
      </w:r>
      <w:r w:rsidR="006E71C0" w:rsidRPr="001A278B">
        <w:rPr>
          <w:bCs/>
        </w:rPr>
        <w:fldChar w:fldCharType="end"/>
      </w:r>
      <w:r w:rsidR="006E71C0" w:rsidRPr="001A278B">
        <w:rPr>
          <w:bCs/>
        </w:rPr>
        <w:t xml:space="preserve"> are among the first to make a city-wide speed limit of 30 km/hr (19 miles/hr) permanent. </w:t>
      </w:r>
      <w:r w:rsidR="00A90CA4" w:rsidRPr="001A278B">
        <w:rPr>
          <w:bCs/>
        </w:rPr>
        <w:t xml:space="preserve">Many cities are making these changes permanent and should be encouraged to do so </w:t>
      </w:r>
      <w:r w:rsidR="00A90CA4" w:rsidRPr="001A278B">
        <w:rPr>
          <w:bCs/>
        </w:rPr>
        <w:fldChar w:fldCharType="begin"/>
      </w:r>
      <w:r w:rsidR="00A90CA4" w:rsidRPr="001A278B">
        <w:rPr>
          <w:bCs/>
        </w:rPr>
        <w:instrText xml:space="preserve"> ADDIN ZOTERO_ITEM CSL_CITATION {"citationID":"sqfHnU4m","properties":{"formattedCitation":"(Times Editorial Board, 2021)","plainCitation":"(Times Editorial Board, 2021)","noteIndex":0},"citationItems":[{"id":19036,"uris":["http://zotero.org/groups/2241942/items/WHYFANHI"],"uri":["http://zotero.org/groups/2241942/items/WHYFANHI"],"itemData":{"id":19036,"type":"webpage","abstract":"During the pandemic, cities have turned lightly used streets into pedestrian thoroughfares and parking lots into dining areas. Let's keep them.","container-title":"Los Angeles Times","language":"en-US","note":"section: Opinion","title":"Editorial: After the pandemic, outdoor dining and 'slow streets' should live on","title-short":"Editorial","URL":"https://www.latimes.com/opinion/story/2021-04-11/pandemic-public-spaces","author":[{"family":"Times Editorial Board","given":""}],"accessed":{"date-parts":[["2021",9,8]]},"issued":{"date-parts":[["2021",4,11]]}}}],"schema":"https://github.com/citation-style-language/schema/raw/master/csl-citation.json"} </w:instrText>
      </w:r>
      <w:r w:rsidR="00A90CA4" w:rsidRPr="001A278B">
        <w:rPr>
          <w:bCs/>
        </w:rPr>
        <w:fldChar w:fldCharType="separate"/>
      </w:r>
      <w:r w:rsidR="00A90CA4" w:rsidRPr="001A278B">
        <w:rPr>
          <w:rFonts w:cs="Times New Roman"/>
        </w:rPr>
        <w:t>(Times Editorial Board, 2021)</w:t>
      </w:r>
      <w:r w:rsidR="00A90CA4" w:rsidRPr="001A278B">
        <w:rPr>
          <w:bCs/>
        </w:rPr>
        <w:fldChar w:fldCharType="end"/>
      </w:r>
      <w:r w:rsidR="006E71C0" w:rsidRPr="001A278B">
        <w:rPr>
          <w:bCs/>
        </w:rPr>
        <w:t>.</w:t>
      </w:r>
    </w:p>
    <w:p w14:paraId="75458E3C" w14:textId="5C6EC7AC" w:rsidR="000F3E36" w:rsidRPr="001A278B" w:rsidRDefault="000F3E36" w:rsidP="00513D16">
      <w:pPr>
        <w:rPr>
          <w:bCs/>
        </w:rPr>
      </w:pPr>
      <w:r w:rsidRPr="001A278B">
        <w:rPr>
          <w:bCs/>
        </w:rPr>
        <w:t>15</w:t>
      </w:r>
      <w:r w:rsidR="00332EA8" w:rsidRPr="001A278B">
        <w:rPr>
          <w:bCs/>
        </w:rPr>
        <w:t>-</w:t>
      </w:r>
      <w:r w:rsidRPr="001A278B">
        <w:rPr>
          <w:bCs/>
        </w:rPr>
        <w:t>minute cities</w:t>
      </w:r>
      <w:r w:rsidR="00332EA8" w:rsidRPr="001A278B">
        <w:rPr>
          <w:bCs/>
        </w:rPr>
        <w:t xml:space="preserve"> are an emerging policy trend that aims to give residents everything that they n</w:t>
      </w:r>
      <w:r w:rsidR="00450704" w:rsidRPr="001A278B">
        <w:rPr>
          <w:bCs/>
        </w:rPr>
        <w:t xml:space="preserve">eed within a 15-minute walk </w:t>
      </w:r>
      <w:r w:rsidR="00814858" w:rsidRPr="001A278B">
        <w:rPr>
          <w:bCs/>
        </w:rPr>
        <w:t xml:space="preserve">and are pedestrian focused. The C40 Cities Climate Leadership Group published guidelines in July 2020 and used examples from Portland, Barcelona, Houston, Paris, Shanghai, Guangzhou, Chendu, Melbourne, Ottawa, Madrid, Edinburgh, Seattle and Milan </w:t>
      </w:r>
      <w:r w:rsidR="00814858" w:rsidRPr="001A278B">
        <w:rPr>
          <w:bCs/>
        </w:rPr>
        <w:fldChar w:fldCharType="begin"/>
      </w:r>
      <w:r w:rsidR="00814858" w:rsidRPr="001A278B">
        <w:rPr>
          <w:bCs/>
        </w:rPr>
        <w:instrText xml:space="preserve"> ADDIN ZOTERO_ITEM CSL_CITATION {"citationID":"ccG8QzYy","properties":{"formattedCitation":"(C40 Cities, 2020)","plainCitation":"(C40 Cities, 2020)","noteIndex":0},"citationItems":[{"id":19044,"uris":["http://zotero.org/groups/2241942/items/P5MJWLK2"],"uri":["http://zotero.org/groups/2241942/items/P5MJWLK2"],"itemData":{"id":19044,"type":"webpage","title":"How to build back better with a 15-minute city","URL":"https://www.c40knowledgehub.org/s/article/How-to-build-back-better-with-a-15-minute-city?language=en_US","author":[{"family":"C40 Cities","given":""}],"accessed":{"date-parts":[["2021",9,9]]},"issued":{"date-parts":[["2020"]]}}}],"schema":"https://github.com/citation-style-language/schema/raw/master/csl-citation.json"} </w:instrText>
      </w:r>
      <w:r w:rsidR="00814858" w:rsidRPr="001A278B">
        <w:rPr>
          <w:bCs/>
        </w:rPr>
        <w:fldChar w:fldCharType="separate"/>
      </w:r>
      <w:r w:rsidR="00814858" w:rsidRPr="001A278B">
        <w:rPr>
          <w:rFonts w:cs="Times New Roman"/>
        </w:rPr>
        <w:t>(C40 Cities, 2020)</w:t>
      </w:r>
      <w:r w:rsidR="00814858" w:rsidRPr="001A278B">
        <w:rPr>
          <w:bCs/>
        </w:rPr>
        <w:fldChar w:fldCharType="end"/>
      </w:r>
      <w:r w:rsidR="00814858" w:rsidRPr="001A278B">
        <w:rPr>
          <w:bCs/>
        </w:rPr>
        <w:t xml:space="preserve">. In Barcelona, in April 2020, the Manifesto was signed by 300 architects and 160 academics </w:t>
      </w:r>
      <w:r w:rsidR="007C762D" w:rsidRPr="001A278B">
        <w:rPr>
          <w:bCs/>
        </w:rPr>
        <w:t xml:space="preserve">that is similar to a 15-minute city and aims to “replace commodification with centrality of life” </w:t>
      </w:r>
      <w:r w:rsidR="007C762D" w:rsidRPr="001A278B">
        <w:rPr>
          <w:bCs/>
        </w:rPr>
        <w:fldChar w:fldCharType="begin"/>
      </w:r>
      <w:r w:rsidR="007C762D" w:rsidRPr="001A278B">
        <w:rPr>
          <w:bCs/>
        </w:rPr>
        <w:instrText xml:space="preserve"> ADDIN ZOTERO_ITEM CSL_CITATION {"citationID":"k2viNb6t","properties":{"formattedCitation":"(Paolini, 2020)","plainCitation":"(Paolini, 2020)","noteIndex":0},"citationItems":[{"id":19046,"uris":["http://zotero.org/groups/2241942/items/PIKC73QZ"],"uri":["http://zotero.org/groups/2241942/items/PIKC73QZ"],"itemData":{"id":19046,"type":"post-weblog","abstract":"Posted on behalf of Massimo Paolini Replace commodification with the centrality of life The COVID19 pandemics and the experience of confinement have madeevident the urgent need for deep change in t…","container-title":"POLLEN","language":"en","title":"Manifesto for the Reorganisation of Barcelona After Covid-19","title-short":"Signatures wanted","URL":"https://politicalecologynetwork.org/2020/05/18/signatures-wanted-manifesto-for-the-reorganisation-of-barcelona-after-covid-19/","author":[{"family":"Paolini","given":"M"}],"accessed":{"date-parts":[["2021",9,9]]},"issued":{"date-parts":[["2020",5,18]]}}}],"schema":"https://github.com/citation-style-language/schema/raw/master/csl-citation.json"} </w:instrText>
      </w:r>
      <w:r w:rsidR="007C762D" w:rsidRPr="001A278B">
        <w:rPr>
          <w:bCs/>
        </w:rPr>
        <w:fldChar w:fldCharType="separate"/>
      </w:r>
      <w:r w:rsidR="007C762D" w:rsidRPr="001A278B">
        <w:rPr>
          <w:rFonts w:cs="Times New Roman"/>
        </w:rPr>
        <w:t>(Paolini, 2020)</w:t>
      </w:r>
      <w:r w:rsidR="007C762D" w:rsidRPr="001A278B">
        <w:rPr>
          <w:bCs/>
        </w:rPr>
        <w:fldChar w:fldCharType="end"/>
      </w:r>
      <w:r w:rsidR="007C762D" w:rsidRPr="001A278B">
        <w:rPr>
          <w:bCs/>
        </w:rPr>
        <w:t xml:space="preserve">. Paris has committed to becoming a 15-minute city </w:t>
      </w:r>
      <w:r w:rsidR="00513D16" w:rsidRPr="001A278B">
        <w:rPr>
          <w:bCs/>
        </w:rPr>
        <w:fldChar w:fldCharType="begin"/>
      </w:r>
      <w:r w:rsidR="00513D16" w:rsidRPr="001A278B">
        <w:rPr>
          <w:bCs/>
        </w:rPr>
        <w:instrText xml:space="preserve"> ADDIN ZOTERO_ITEM CSL_CITATION {"citationID":"mcTvPrI4","properties":{"formattedCitation":"(Willsher, 2020)","plainCitation":"(Willsher, 2020)","noteIndex":0},"citationItems":[{"id":19048,"uris":["http://zotero.org/groups/2241942/items/WE2ES99V"],"uri":["http://zotero.org/groups/2241942/items/WE2ES99V"],"itemData":{"id":19048,"type":"webpage","abstract":"Anne Hidalgo wants to create self-sufficient communities with amenities nearby, to cut pollution and stress","container-title":"the Guardian","language":"en","note":"section: World news","title":"Paris mayor unveils '15-minute city' plan in re-election campaign","URL":"http://www.theguardian.com/world/2020/feb/07/paris-mayor-unveils-15-minute-city-plan-in-re-election-campaign","author":[{"family":"Willsher","given":"K"}],"accessed":{"date-parts":[["2021",9,9]]},"issued":{"date-parts":[["2020",2,7]]}}}],"schema":"https://github.com/citation-style-language/schema/raw/master/csl-citation.json"} </w:instrText>
      </w:r>
      <w:r w:rsidR="00513D16" w:rsidRPr="001A278B">
        <w:rPr>
          <w:bCs/>
        </w:rPr>
        <w:fldChar w:fldCharType="separate"/>
      </w:r>
      <w:r w:rsidR="00513D16" w:rsidRPr="001A278B">
        <w:rPr>
          <w:rFonts w:cs="Times New Roman"/>
        </w:rPr>
        <w:t>(Willsher, 2020)</w:t>
      </w:r>
      <w:r w:rsidR="00513D16" w:rsidRPr="001A278B">
        <w:rPr>
          <w:bCs/>
        </w:rPr>
        <w:fldChar w:fldCharType="end"/>
      </w:r>
      <w:r w:rsidR="005B77C5" w:rsidRPr="001A278B">
        <w:rPr>
          <w:bCs/>
        </w:rPr>
        <w:t xml:space="preserve">. </w:t>
      </w:r>
    </w:p>
    <w:p w14:paraId="19FC03A9" w14:textId="6C5973AD" w:rsidR="00D00D16" w:rsidRPr="001A278B" w:rsidRDefault="00D00D16" w:rsidP="00D00D16">
      <w:pPr>
        <w:pStyle w:val="Heading4"/>
        <w:numPr>
          <w:ilvl w:val="3"/>
          <w:numId w:val="21"/>
        </w:numPr>
      </w:pPr>
      <w:r w:rsidRPr="001A278B">
        <w:t>ICT</w:t>
      </w:r>
    </w:p>
    <w:p w14:paraId="0403606A" w14:textId="21F78D83" w:rsidR="00DC637E" w:rsidRPr="001A278B" w:rsidRDefault="00DC637E" w:rsidP="003F0073">
      <w:r w:rsidRPr="001A278B">
        <w:t>Map apps on mobile phones have made walking as a mode much easier, efficient and productive</w:t>
      </w:r>
      <w:r w:rsidR="003F0073" w:rsidRPr="001A278B">
        <w:t xml:space="preserve"> </w:t>
      </w:r>
      <w:r w:rsidR="003F0073" w:rsidRPr="001A278B">
        <w:fldChar w:fldCharType="begin"/>
      </w:r>
      <w:r w:rsidR="003F0073" w:rsidRPr="001A278B">
        <w:instrText xml:space="preserve"> ADDIN ZOTERO_ITEM CSL_CITATION {"citationID":"QdJvF8Dm","properties":{"formattedCitation":"(Nelson, 2020)","plainCitation":"(Nelson, 2020)","noteIndex":0},"citationItems":[{"id":19053,"uris":["http://zotero.org/groups/2241942/items/AV2RHFIW"],"uri":["http://zotero.org/groups/2241942/items/AV2RHFIW"],"itemData":{"id":19053,"type":"webpage","abstract":"New technology enabling walkability also holds the key to enhancing community design.","language":"en","title":"Walking—our oldest mode of transportation—can inform the future of urban mobility","URL":"https://www.stantec.commobility/walking-our-oldest-mode-of-transportation-can-inform-the-future-of-urban-mobility","author":[{"family":"Nelson","given":""}],"accessed":{"date-parts":[["2021",9,9]]},"issued":{"date-parts":[["2020"]]}}}],"schema":"https://github.com/citation-style-language/schema/raw/master/csl-citation.json"} </w:instrText>
      </w:r>
      <w:r w:rsidR="003F0073" w:rsidRPr="001A278B">
        <w:fldChar w:fldCharType="separate"/>
      </w:r>
      <w:r w:rsidR="003F0073" w:rsidRPr="001A278B">
        <w:rPr>
          <w:rFonts w:cs="Times New Roman"/>
        </w:rPr>
        <w:t>(Nelson, 2020)</w:t>
      </w:r>
      <w:r w:rsidR="003F0073" w:rsidRPr="001A278B">
        <w:fldChar w:fldCharType="end"/>
      </w:r>
      <w:r w:rsidRPr="001A278B">
        <w:t xml:space="preserve">. It also allows tracking the amount of walking trips and the portion of walking on </w:t>
      </w:r>
      <w:r w:rsidR="00B27542" w:rsidRPr="001A278B">
        <w:lastRenderedPageBreak/>
        <w:t xml:space="preserve">multi-modal trips improving data availability for planners and governments. The popularity of fitness tracker apps such as fitbit have led to increases in walking </w:t>
      </w:r>
      <w:r w:rsidR="00B27542" w:rsidRPr="001A278B">
        <w:fldChar w:fldCharType="begin"/>
      </w:r>
      <w:r w:rsidR="00B27542" w:rsidRPr="001A278B">
        <w:instrText xml:space="preserve"> ADDIN ZOTERO_ITEM CSL_CITATION {"citationID":"i5cCDUL7","properties":{"formattedCitation":"(DiFrancisco-Donoghue et al., 2018)","plainCitation":"(DiFrancisco-Donoghue et al., 2018)","noteIndex":0},"citationItems":[{"id":19050,"uris":["http://zotero.org/groups/2241942/items/TBJ32JB4"],"uri":["http://zotero.org/groups/2241942/items/TBJ32JB4"],"itemData":{"id":19050,"type":"article-journal","abstract":"This study examined the use of activity trackers alone or combined with weekly communication through email to improve activity and body composition over one academic year in medical students. This randomized clinical trial conducted at the New York Institute of Technology from July 7, 2016 through June 4, 2017 enrolled 120 medical students. The first group (Fitbit-Plus) wore activity trackers and received weekly emails offering fitness challenges and lifestyle modification challenges. The second group (Fitbit-Only) received only activity trackers and did not receive weekly emails. The third group (Control) was asked not to purchase an activity tracker of any kind throughout the study. All groups had a body composition analysis prior to the start of the academic year and at the end of the first academic year. Outcome measures included step count and body composition (body fat percentage and lean body mass). The results showed the overall mean daily steps were greater in the Fitbit-Plus group than the Fitbit-Only group for the academic year (7429 ± 2833 vs. 6483 ± 2359) with only months April and May showing a significant difference between the groups (p = 0.011; p = 0.044). Body fat percentage decreased in the Fitbit-Plus overweight women (2.1 ± 1.6%) lean body mass increased in the Fitbit-Plus group in overweight men (2.4 ± 4.6 lbs.). A subsequent finding of this study showed improved body composition in a small sub-group of over-weight students. Weekly behavioral challenges combined with an activity tracker increased step count in medical students compared to an activity tracker alone., Clinicaltrials.gov Identifier: NCT02778009., \n          \n            \n              •\n              Activity trackers in conjunction with behavioral challenges yielded an increase in step count compared to wearing an activity tracker alone.\n            \n            \n              •\n              Incorporating lifestyle interventions while utilizing activity trackers improved body composition in overweight medical students.\n            \n            \n              •\n              Activity trackers with lifestyle interventions may influence future physicians to provide recommendations on public health guidelines.","container-title":"Preventive Medicine Reports","DOI":"10.1016/j.pmedr.2018.09.004","ISSN":"2211-3355","journalAbbreviation":"Prev Med Rep","note":"PMID: 30234000\nPMCID: PMC6140803","page":"122-127","source":"PubMed Central","title":"Utilizing wearable technology to increase physical activity in future physicians: A randomized trial","title-short":"Utilizing wearable technology to increase physical activity in future physicians","volume":"12","author":[{"family":"DiFrancisco-Donoghue","given":"Joanne"},{"family":"Jung","given":"Min-Kyung"},{"family":"Stangle","given":"Alexander"},{"family":"Werner","given":"William G."},{"family":"Zwibel","given":"Hallie"},{"family":"Happel","given":"Patricia"},{"family":"Balentine","given":"Jerry"}],"issued":{"date-parts":[["2018",9,11]]}}}],"schema":"https://github.com/citation-style-language/schema/raw/master/csl-citation.json"} </w:instrText>
      </w:r>
      <w:r w:rsidR="00B27542" w:rsidRPr="001A278B">
        <w:fldChar w:fldCharType="separate"/>
      </w:r>
      <w:r w:rsidR="00B27542" w:rsidRPr="001A278B">
        <w:rPr>
          <w:rFonts w:cs="Times New Roman"/>
        </w:rPr>
        <w:t>(DiFrancisco-Donoghue et al., 2018)</w:t>
      </w:r>
      <w:r w:rsidR="00B27542" w:rsidRPr="001A278B">
        <w:fldChar w:fldCharType="end"/>
      </w:r>
      <w:r w:rsidR="00B27542" w:rsidRPr="001A278B">
        <w:t>.</w:t>
      </w:r>
    </w:p>
    <w:p w14:paraId="43B0C2F0" w14:textId="77777777" w:rsidR="00D161BC" w:rsidRPr="001A278B" w:rsidRDefault="00D161BC" w:rsidP="00D161BC">
      <w:pPr>
        <w:pStyle w:val="Heading3"/>
      </w:pPr>
      <w:bookmarkStart w:id="23" w:name="_Toc72966193"/>
      <w:r w:rsidRPr="001A278B">
        <w:t>Barriers to Adoption</w:t>
      </w:r>
      <w:bookmarkEnd w:id="23"/>
    </w:p>
    <w:p w14:paraId="3089115E" w14:textId="2A036E14" w:rsidR="00084DA4" w:rsidRPr="001A278B" w:rsidRDefault="002C0C89" w:rsidP="00084DA4">
      <w:pPr>
        <w:pStyle w:val="Heading4"/>
        <w:numPr>
          <w:ilvl w:val="3"/>
          <w:numId w:val="21"/>
        </w:numPr>
      </w:pPr>
      <w:r w:rsidRPr="001A278B">
        <w:t>Emerging modes</w:t>
      </w:r>
    </w:p>
    <w:p w14:paraId="40440F10" w14:textId="4C72C449" w:rsidR="002C0C89" w:rsidRPr="001A278B" w:rsidRDefault="002C0C89" w:rsidP="00ED5C8B">
      <w:r w:rsidRPr="001A278B">
        <w:t xml:space="preserve">Electric kick scooters (e-scooters) are becoming popular all over the world and shared </w:t>
      </w:r>
      <w:r w:rsidR="00E90A27" w:rsidRPr="001A278B">
        <w:t xml:space="preserve">dockless </w:t>
      </w:r>
      <w:r w:rsidRPr="001A278B">
        <w:t>systems are prevalent</w:t>
      </w:r>
      <w:r w:rsidR="008A1A60" w:rsidRPr="001A278B">
        <w:t xml:space="preserve"> </w:t>
      </w:r>
      <w:r w:rsidR="00125721" w:rsidRPr="001A278B">
        <w:fldChar w:fldCharType="begin"/>
      </w:r>
      <w:r w:rsidR="00125721" w:rsidRPr="001A278B">
        <w:instrText xml:space="preserve"> ADDIN ZOTERO_ITEM CSL_CITATION {"citationID":"5jnQdNRq","properties":{"formattedCitation":"(Dias et al., 2021)","plainCitation":"(Dias et al., 2021)","noteIndex":0},"citationItems":[{"id":19010,"uris":["http://zotero.org/groups/2241942/items/HLY7ABKT"],"uri":["http://zotero.org/groups/2241942/items/HLY7ABKT"],"itemData":{"id":19010,"type":"article-journal","abstract":"Shared e-scooter systems were first introduced in 2017 and have since been spreading around the world as a sustainable mode of transport. The success of this mode is also due to new urban mobility strategies and plans, such as the European Sustainable and Smart Mobility Strategy, which relies on non-pollutant modes. To display the range of effects that can be achieved in urban mobility through the proper implementation of shared e-scooter systems, a systematic literature review and a case study were performed. It was found that this shared system can help cities with environmental issues, such as reducing air pollution, reducing inequality in access to transport, promoting money-saving, and improving mobility resilience. During the Covid-19 pandemic, shared e-scooters became a great asset in many cities worldwide, because they promote social distancing and help cities not to rely only on private cars to replace public transport rides, especially for short-distance trips. In the case study of Braga, it was found that the city still relies on shared e-scooter modes as a mobility option after the pandemic, also promoting special fares for people to start using the service.","container-title":"Sustainability","DOI":"10.3390/su13137084","issue":"13","language":"en","note":"number: 13\npublisher: Multidisciplinary Digital Publishing Institute","page":"7084","source":"www.mdpi.com","title":"The Role of Shared E-Scooter Systems in Urban Sustainability and Resilience during the Covid-19 Mobility Restrictions","volume":"13","author":[{"family":"Dias","given":"Gabriel"},{"family":"Arsenio","given":"Elisabete"},{"family":"Ribeiro","given":"Paulo"}],"issued":{"date-parts":[["2021",1]]}}}],"schema":"https://github.com/citation-style-language/schema/raw/master/csl-citation.json"} </w:instrText>
      </w:r>
      <w:r w:rsidR="00125721" w:rsidRPr="001A278B">
        <w:fldChar w:fldCharType="separate"/>
      </w:r>
      <w:r w:rsidR="00125721" w:rsidRPr="001A278B">
        <w:rPr>
          <w:rFonts w:cs="Times New Roman"/>
        </w:rPr>
        <w:t>(Dias et al., 2021)</w:t>
      </w:r>
      <w:r w:rsidR="00125721" w:rsidRPr="001A278B">
        <w:fldChar w:fldCharType="end"/>
      </w:r>
      <w:r w:rsidRPr="001A278B">
        <w:t xml:space="preserve">. </w:t>
      </w:r>
      <w:r w:rsidR="007F3355" w:rsidRPr="001A278B">
        <w:t xml:space="preserve">While e-scooters do replace some car trips, they mostly replace walking </w:t>
      </w:r>
      <w:r w:rsidR="007F3355" w:rsidRPr="001A278B">
        <w:fldChar w:fldCharType="begin"/>
      </w:r>
      <w:r w:rsidR="007F3355" w:rsidRPr="001A278B">
        <w:instrText xml:space="preserve"> ADDIN ZOTERO_ITEM CSL_CITATION {"citationID":"NlfruiBI","properties":{"formattedCitation":"(Carey, 2021; Sanders et al., 2020)","plainCitation":"(Carey, 2021; Sanders et al., 2020)","noteIndex":0},"citationItems":[{"id":19015,"uris":["http://zotero.org/groups/2241942/items/TMJVQL2H"],"uri":["http://zotero.org/groups/2241942/items/TMJVQL2H"],"itemData":{"id":19015,"type":"post-weblog","abstract":"The survey found that 38 percent of riders would have chosen to walk instead of travelling by e-scooter had the scheme not existed.","container-title":"Cities Today","language":"en-GB","title":"‘Trade-off’: Survey shows scooters replace both car and walking journeys","title-short":"‘Trade-off’","URL":"https://cities-today.com/trade-off-survey-shows-scooters-replace-both-car-and-walking-journeys/","author":[{"family":"Carey","given":"C"}],"accessed":{"date-parts":[["2021",9,8]]},"issued":{"date-parts":[["2021",6,3]]}}},{"id":19013,"uris":["http://zotero.org/groups/2241942/items/QE86WC6H"],"uri":["http://zotero.org/groups/2241942/items/QE86WC6H"],"itemData":{"id":19013,"type":"article-journal","abstract":"E-scooters are rapidly changing transportation in US cities and university campuses. Hailed as a convenient, inexpensive solution for “last mile” and other short trips, e-scooters are available in over 100 US cities and were used for nearly forty million trips in 2018. Yet relatively little is known about e-scooter use, including who uses them, for which types of trips, and the perceived benefits and barriers related to e-scooters. This information is particularly important in light of concerns about safety and the loss of physical activity (PA) due to replacing walking and biking with e-scooting. In this paper, we aim to characterize trends in the barriers and benefits related to e-scooter use within a professional population. We surveyed 1,256 university staff in Tempe, AZ, finding that 36% of respondents had ridden e-scooters and 40% indicated that they would do so outside of campus in the next year. Overwhelmingly, e-scooters are seen as a convenient way to travel, particularly in the heat and compared to walking. However, demographic differences were notable, particularly regarding barriers. African American and non-white Hispanic respondents were significantly more likely than non-Hispanic white respondents to intend to try e-scooters and to be unhappy with current transportation options. E-scooters are also associated with concerns about traffic safety – particularly for women – and barriers related to being able to find working equipment when needed. These findings suggest that e-scooters fill an important transportation niche and may contribute to transportation equity, and that efforts to address barriers could further enhance that contribution.","container-title":"Transportation Research Part A: Policy and Practice","DOI":"10.1016/j.tra.2020.07.009","ISSN":"0965-8564","journalAbbreviation":"Transportation Research Part A: Policy and Practice","language":"en","page":"217-227","source":"ScienceDirect","title":"To scoot or not to scoot: Findings from a recent survey about the benefits and barriers of using E-scooters for riders and non-riders","title-short":"To scoot or not to scoot","volume":"139","author":[{"family":"Sanders","given":"Rebecca L."},{"family":"Branion-Calles","given":"Michael"},{"family":"Nelson","given":"Trisalyn A."}],"issued":{"date-parts":[["2020",9,1]]}}}],"schema":"https://github.com/citation-style-language/schema/raw/master/csl-citation.json"} </w:instrText>
      </w:r>
      <w:r w:rsidR="007F3355" w:rsidRPr="001A278B">
        <w:fldChar w:fldCharType="separate"/>
      </w:r>
      <w:r w:rsidR="007F3355" w:rsidRPr="001A278B">
        <w:rPr>
          <w:rFonts w:cs="Times New Roman"/>
        </w:rPr>
        <w:t>(Carey, 2021; Sanders et al., 2020)</w:t>
      </w:r>
      <w:r w:rsidR="007F3355" w:rsidRPr="001A278B">
        <w:fldChar w:fldCharType="end"/>
      </w:r>
      <w:r w:rsidR="007F3355" w:rsidRPr="001A278B">
        <w:t>. This means that a zero emission mode is being replaced by a mode that has emissions from manufacturing and a little from charging, but they also have to be collected, charge</w:t>
      </w:r>
      <w:r w:rsidR="00ED5C8B" w:rsidRPr="001A278B">
        <w:t>d,</w:t>
      </w:r>
      <w:r w:rsidR="007F3355" w:rsidRPr="001A278B">
        <w:t xml:space="preserve"> redistributed</w:t>
      </w:r>
      <w:r w:rsidR="00ED5C8B" w:rsidRPr="001A278B">
        <w:t xml:space="preserve"> and maintained</w:t>
      </w:r>
      <w:r w:rsidR="007F3355" w:rsidRPr="001A278B">
        <w:t xml:space="preserve">, typically by </w:t>
      </w:r>
      <w:r w:rsidR="00E90A27" w:rsidRPr="001A278B">
        <w:t xml:space="preserve">an internal combustion engine (ICE) </w:t>
      </w:r>
      <w:r w:rsidR="007F3355" w:rsidRPr="001A278B">
        <w:t>van</w:t>
      </w:r>
      <w:r w:rsidR="00ED5C8B" w:rsidRPr="001A278B">
        <w:t xml:space="preserve"> </w:t>
      </w:r>
      <w:r w:rsidR="00ED5C8B" w:rsidRPr="001A278B">
        <w:fldChar w:fldCharType="begin"/>
      </w:r>
      <w:r w:rsidR="00ED5C8B" w:rsidRPr="001A278B">
        <w:instrText xml:space="preserve"> ADDIN ZOTERO_ITEM CSL_CITATION {"citationID":"zdz8VrwV","properties":{"formattedCitation":"(ITF/OECD, 2020)","plainCitation":"(ITF/OECD, 2020)","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schema":"https://github.com/citation-style-language/schema/raw/master/csl-citation.json"} </w:instrText>
      </w:r>
      <w:r w:rsidR="00ED5C8B" w:rsidRPr="001A278B">
        <w:fldChar w:fldCharType="separate"/>
      </w:r>
      <w:r w:rsidR="00ED5C8B" w:rsidRPr="001A278B">
        <w:rPr>
          <w:rFonts w:cs="Times New Roman"/>
        </w:rPr>
        <w:t>(ITF/OECD, 2020)</w:t>
      </w:r>
      <w:r w:rsidR="00ED5C8B" w:rsidRPr="001A278B">
        <w:fldChar w:fldCharType="end"/>
      </w:r>
      <w:r w:rsidR="007F3355" w:rsidRPr="001A278B">
        <w:t xml:space="preserve">. Additionally, the first generation of </w:t>
      </w:r>
      <w:r w:rsidR="00ED5C8B" w:rsidRPr="001A278B">
        <w:t>shared e-</w:t>
      </w:r>
      <w:r w:rsidR="007F3355" w:rsidRPr="001A278B">
        <w:t>scooters only had a lifetime of 28 days</w:t>
      </w:r>
      <w:r w:rsidR="00ED5C8B" w:rsidRPr="001A278B">
        <w:t xml:space="preserve"> although some improvements have been made </w:t>
      </w:r>
      <w:r w:rsidR="00ED5C8B" w:rsidRPr="001A278B">
        <w:fldChar w:fldCharType="begin"/>
      </w:r>
      <w:r w:rsidR="00ED5C8B" w:rsidRPr="001A278B">
        <w:instrText xml:space="preserve"> ADDIN ZOTERO_ITEM CSL_CITATION {"citationID":"nh1bMXiR","properties":{"formattedCitation":"(ITF/OECD, 2020; Lekach, 2019)","plainCitation":"(ITF/OECD, 2020; Lekach, 2019)","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id":19017,"uris":["http://zotero.org/groups/2241942/items/G9E3QVJK"],"uri":["http://zotero.org/groups/2241942/items/G9E3QVJK"],"itemData":{"id":19017,"type":"webpage","abstract":"E-scooters last under a month in some areas, so the companies need to find more durable and lasting vehicles.","container-title":"Mashable","language":"en","note":"section: Tech","title":"Shared scooters barely last a month, report says. But that could change.","URL":"https://mashable.com/article/escooter-lifespan-shared-new-models","author":[{"family":"Lekach","given":"Sasha"}],"accessed":{"date-parts":[["2021",9,8]]},"issued":{"date-parts":[["2019",2,28]]}}}],"schema":"https://github.com/citation-style-language/schema/raw/master/csl-citation.json"} </w:instrText>
      </w:r>
      <w:r w:rsidR="00ED5C8B" w:rsidRPr="001A278B">
        <w:fldChar w:fldCharType="separate"/>
      </w:r>
      <w:r w:rsidR="00ED5C8B" w:rsidRPr="001A278B">
        <w:rPr>
          <w:rFonts w:cs="Times New Roman"/>
        </w:rPr>
        <w:t>(ITF/OECD, 2020; Lekach, 2019)</w:t>
      </w:r>
      <w:r w:rsidR="00ED5C8B" w:rsidRPr="001A278B">
        <w:fldChar w:fldCharType="end"/>
      </w:r>
      <w:r w:rsidR="007F3355" w:rsidRPr="001A278B">
        <w:t>. E-scooters potentially have a role in sustainable urban transportation but care must be taken to not take mode share from walking (perhaps through distance pricing schemes among other options)</w:t>
      </w:r>
      <w:r w:rsidR="00ED5C8B" w:rsidRPr="001A278B">
        <w:t xml:space="preserve"> and should replace car trips</w:t>
      </w:r>
      <w:r w:rsidR="007F3355" w:rsidRPr="001A278B">
        <w:t xml:space="preserve">.  </w:t>
      </w:r>
    </w:p>
    <w:p w14:paraId="04E3F8EF" w14:textId="69A01A06" w:rsidR="00050616" w:rsidRPr="001A278B" w:rsidRDefault="00B94A78" w:rsidP="00050616">
      <w:pPr>
        <w:pStyle w:val="Heading4"/>
        <w:numPr>
          <w:ilvl w:val="3"/>
          <w:numId w:val="21"/>
        </w:numPr>
      </w:pPr>
      <w:r w:rsidRPr="001A278B">
        <w:t xml:space="preserve">City </w:t>
      </w:r>
      <w:r w:rsidR="000F3E36" w:rsidRPr="001A278B">
        <w:t>Exodus</w:t>
      </w:r>
    </w:p>
    <w:p w14:paraId="01228F07" w14:textId="3A435D76" w:rsidR="00011B98" w:rsidRPr="001A278B" w:rsidRDefault="00011B98" w:rsidP="00B94A78">
      <w:r w:rsidRPr="001A278B">
        <w:t>It is too early to call it a permanent exodus. However, many people across the world left urban centers during the pandemic and some moves were temporary while others were permanent</w:t>
      </w:r>
      <w:r w:rsidR="003C345B" w:rsidRPr="001A278B">
        <w:t xml:space="preserve"> </w:t>
      </w:r>
      <w:r w:rsidR="003C345B" w:rsidRPr="001A278B">
        <w:fldChar w:fldCharType="begin"/>
      </w:r>
      <w:r w:rsidR="00EC59F7" w:rsidRPr="001A278B">
        <w:instrText xml:space="preserve"> ADDIN ZOTERO_ITEM CSL_CITATION {"citationID":"wzmiq2Wn","properties":{"formattedCitation":"(Bowman, 2020)","plainCitation":"(Bowman, 2020)","noteIndex":0},"citationItems":[{"id":19021,"uris":["http://zotero.org/groups/2241942/items/6R4N8L5U"],"uri":["http://zotero.org/groups/2241942/items/6R4N8L5U"],"itemData":{"id":19021,"type":"post-weblog","abstract":"More than 15.9 million people moved during the first six months of COVID-19, and temporary moves are up 27%. Read more to dive deeper into the data.","container-title":"MYMOVE","language":"en","title":"Coronavirus Moving Study Shows More Than 15.9 Million People Moved During COVID-19","URL":"https://www.mymove.com/moving/covid-19/coronavirus-moving-trends/","author":[{"family":"Bowman","given":"C"}],"accessed":{"date-parts":[["2021",9,8]]},"issued":{"date-parts":[["2020",10,12]]}}}],"schema":"https://github.com/citation-style-language/schema/raw/master/csl-citation.json"} </w:instrText>
      </w:r>
      <w:r w:rsidR="003C345B" w:rsidRPr="001A278B">
        <w:fldChar w:fldCharType="separate"/>
      </w:r>
      <w:r w:rsidR="00EC59F7" w:rsidRPr="001A278B">
        <w:rPr>
          <w:rFonts w:cs="Times New Roman"/>
        </w:rPr>
        <w:t>(Bowman, 2020)</w:t>
      </w:r>
      <w:r w:rsidR="003C345B" w:rsidRPr="001A278B">
        <w:fldChar w:fldCharType="end"/>
      </w:r>
      <w:r w:rsidRPr="001A278B">
        <w:t xml:space="preserve">. For example, </w:t>
      </w:r>
      <w:r w:rsidR="00EC59F7" w:rsidRPr="001A278B">
        <w:t xml:space="preserve">as major cities such as </w:t>
      </w:r>
      <w:r w:rsidR="00910FE8" w:rsidRPr="001A278B">
        <w:t xml:space="preserve">Paris </w:t>
      </w:r>
      <w:r w:rsidR="00EC59F7" w:rsidRPr="001A278B">
        <w:fldChar w:fldCharType="begin"/>
      </w:r>
      <w:r w:rsidR="00EC59F7" w:rsidRPr="001A278B">
        <w:instrText xml:space="preserve"> ADDIN ZOTERO_ITEM CSL_CITATION {"citationID":"XTCEgOqA","properties":{"formattedCitation":"(Bhayat, 2021)","plainCitation":"(Bhayat, 2021)","noteIndex":0},"citationItems":[{"id":19023,"uris":["http://zotero.org/groups/2241942/items/XSPRY9XN"],"uri":["http://zotero.org/groups/2241942/items/XSPRY9XN"],"itemData":{"id":19023,"type":"webpage","abstract":"This week we're in the heart of Paris, a city that has attracted artists, philosophers, romantics and young hopefuls over the centuries. But in recent years, and especially since the arrival of Covid…","container-title":"France 24","language":"en","note":"section: france","title":"France in focus - Leaving Paris: What's behind the exodus?","title-short":"France in focus - Leaving Paris","URL":"https://www.france24.com/en/tv-shows/france-in-focus/20210528-leaving-paris-what-s-behind-the-exodus","author":[{"family":"Bhayat","given":"F"}],"accessed":{"date-parts":[["2021",9,8]]},"issued":{"date-parts":[["2021",5,28]]}}}],"schema":"https://github.com/citation-style-language/schema/raw/master/csl-citation.json"} </w:instrText>
      </w:r>
      <w:r w:rsidR="00EC59F7" w:rsidRPr="001A278B">
        <w:fldChar w:fldCharType="separate"/>
      </w:r>
      <w:r w:rsidR="00EC59F7" w:rsidRPr="001A278B">
        <w:rPr>
          <w:rFonts w:cs="Times New Roman"/>
        </w:rPr>
        <w:t>(Bhayat, 2021)</w:t>
      </w:r>
      <w:r w:rsidR="00EC59F7" w:rsidRPr="001A278B">
        <w:fldChar w:fldCharType="end"/>
      </w:r>
      <w:r w:rsidR="00EC59F7" w:rsidRPr="001A278B">
        <w:t xml:space="preserve"> and London </w:t>
      </w:r>
      <w:r w:rsidR="00EC59F7" w:rsidRPr="001A278B">
        <w:fldChar w:fldCharType="begin"/>
      </w:r>
      <w:r w:rsidR="00B94A78" w:rsidRPr="001A278B">
        <w:instrText xml:space="preserve"> ADDIN ZOTERO_ITEM CSL_CITATION {"citationID":"hNOKXYSB","properties":{"formattedCitation":"(Marsh, 2020)","plainCitation":"(Marsh, 2020)","noteIndex":0},"citationItems":[{"id":19029,"uris":["http://zotero.org/groups/2241942/items/YYN74T6R"],"uri":["http://zotero.org/groups/2241942/items/YYN74T6R"],"itemData":{"id":19029,"type":"webpage","abstract":"The pandemic has triggered a reappraisal of urban living, with increasing numbers fleeing city confines in search of green space","container-title":"the Guardian","language":"en","note":"section: World news","title":"Escape to the country: how Covid is driving an exodus from Britain’s cities","title-short":"Escape to the country","URL":"http://www.theguardian.com/world/2020/sep/26/escape-country-covid-exodus-britain-cities-pandemic-urban-green-space","author":[{"family":"Marsh","given":"S"}],"accessed":{"date-parts":[["2021",9,8]]},"issued":{"date-parts":[["2020",9,26]]}}}],"schema":"https://github.com/citation-style-language/schema/raw/master/csl-citation.json"} </w:instrText>
      </w:r>
      <w:r w:rsidR="00EC59F7" w:rsidRPr="001A278B">
        <w:fldChar w:fldCharType="separate"/>
      </w:r>
      <w:r w:rsidR="00B94A78" w:rsidRPr="001A278B">
        <w:rPr>
          <w:rFonts w:cs="Times New Roman"/>
        </w:rPr>
        <w:t>(Marsh, 2020)</w:t>
      </w:r>
      <w:r w:rsidR="00EC59F7" w:rsidRPr="001A278B">
        <w:fldChar w:fldCharType="end"/>
      </w:r>
      <w:r w:rsidR="00EC59F7" w:rsidRPr="001A278B">
        <w:t xml:space="preserve">emptied, </w:t>
      </w:r>
      <w:r w:rsidR="00910FE8" w:rsidRPr="001A278B">
        <w:t xml:space="preserve">and </w:t>
      </w:r>
      <w:r w:rsidRPr="001A278B">
        <w:t>as residents fled dense Manhattan, the suburbs of the Hamptons and Greenwich boomed</w:t>
      </w:r>
      <w:r w:rsidR="003C345B" w:rsidRPr="001A278B">
        <w:t xml:space="preserve"> </w:t>
      </w:r>
      <w:r w:rsidR="003C345B" w:rsidRPr="001A278B">
        <w:fldChar w:fldCharType="begin"/>
      </w:r>
      <w:r w:rsidR="003C345B" w:rsidRPr="001A278B">
        <w:instrText xml:space="preserve"> ADDIN ZOTERO_ITEM CSL_CITATION {"citationID":"NzJQcX95","properties":{"formattedCitation":"(Kolomatsky, 2021)","plainCitation":"(Kolomatsky, 2021)","noteIndex":0},"citationItems":[{"id":19019,"uris":["http://zotero.org/groups/2241942/items/KYI39PWU"],"uri":["http://zotero.org/groups/2241942/items/KYI39PWU"],"itemData":{"id":19019,"type":"article-newspaper","abstract":"Both are wealthy areas, but they’re different markets. So what’s driving the parallel booms?","container-title":"The New York Times","ISSN":"0362-4331","language":"en-US","section":"Real Estate","source":"NYTimes.com","title":"How Real Estate Blew Up in the Hamptons and Greenwich","URL":"https://www.nytimes.com/2021/05/13/realestate/how-real-estate-blew-up-in-the-hamptons-and-greenwich.html","author":[{"family":"Kolomatsky","given":"Michael"}],"accessed":{"date-parts":[["2021",9,8]]},"issued":{"date-parts":[["2021",5,13]]}}}],"schema":"https://github.com/citation-style-language/schema/raw/master/csl-citation.json"} </w:instrText>
      </w:r>
      <w:r w:rsidR="003C345B" w:rsidRPr="001A278B">
        <w:fldChar w:fldCharType="separate"/>
      </w:r>
      <w:r w:rsidR="003C345B" w:rsidRPr="001A278B">
        <w:rPr>
          <w:rFonts w:cs="Times New Roman"/>
        </w:rPr>
        <w:t>(Kolomatsky, 2021)</w:t>
      </w:r>
      <w:r w:rsidR="003C345B" w:rsidRPr="001A278B">
        <w:fldChar w:fldCharType="end"/>
      </w:r>
      <w:r w:rsidRPr="001A278B">
        <w:t xml:space="preserve">. However, these moves may end up making large urban centers less dense </w:t>
      </w:r>
      <w:r w:rsidR="00332EA8" w:rsidRPr="001A278B">
        <w:t xml:space="preserve">(but still a walkable city) </w:t>
      </w:r>
      <w:r w:rsidRPr="001A278B">
        <w:t xml:space="preserve">while making secondary cities more dense </w:t>
      </w:r>
      <w:r w:rsidR="00EC59F7" w:rsidRPr="001A278B">
        <w:fldChar w:fldCharType="begin"/>
      </w:r>
      <w:r w:rsidR="00B94A78" w:rsidRPr="001A278B">
        <w:instrText xml:space="preserve"> ADDIN ZOTERO_ITEM CSL_CITATION {"citationID":"jjhkjHED","properties":{"formattedCitation":"(Gu &amp; Rojanasakul, 2021; Ramani &amp; Bloom, 2021)","plainCitation":"(Gu &amp; Rojanasakul, 2021; Ramani &amp; Bloom, 2021)","noteIndex":0},"citationItems":[{"id":19027,"uris":["http://zotero.org/groups/2241942/items/ZR85QPM7"],"uri":["http://zotero.org/groups/2241942/items/ZR85QPM7"],"itemData":{"id":19027,"type":"article-newspaper","abstract":"A trove of data reveals that when people moved away from dense and expensive metro areas during the pandemic, many didn’t go far.","container-title":"Bloomberg.com","language":"en","source":"www.bloomberg.com","title":"Where Americans Are Moving","URL":"https://www.bloomberg.com/graphics/2021-citylab-how-americans-moved/","author":[{"family":"Gu","given":"Jackie"},{"family":"Rojanasakul","given":"Mira"}],"accessed":{"date-parts":[["2021",9,8]]},"issued":{"date-parts":[["2021"]]}}},{"id":19025,"uris":["http://zotero.org/groups/2241942/items/PEWNVVBV"],"uri":["http://zotero.org/groups/2241942/items/PEWNVVBV"],"itemData":{"id":19025,"type":"article-magazine","abstract":"But they haven’t gone far","container-title":"The Economist","ISSN":"0013-0613","source":"The Economist","title":"Covid-19 has persuaded Americans to leave city centres","URL":"https://www.economist.com/graphic-detail/2021/07/04/covid-19-has-persuaded-americans-to-leave-city-centres","author":[{"family":"Ramani","given":""},{"family":"Bloom","given":""}],"accessed":{"date-parts":[["2021",9,8]]},"issued":{"date-parts":[["2021",7,4]]}}}],"schema":"https://github.com/citation-style-language/schema/raw/master/csl-citation.json"} </w:instrText>
      </w:r>
      <w:r w:rsidR="00EC59F7" w:rsidRPr="001A278B">
        <w:fldChar w:fldCharType="separate"/>
      </w:r>
      <w:r w:rsidR="00B94A78" w:rsidRPr="001A278B">
        <w:rPr>
          <w:rFonts w:cs="Times New Roman"/>
        </w:rPr>
        <w:t>(Gu &amp; Rojanasakul, 2021; Ramani &amp; Bloom, 2021)</w:t>
      </w:r>
      <w:r w:rsidR="00EC59F7" w:rsidRPr="001A278B">
        <w:fldChar w:fldCharType="end"/>
      </w:r>
      <w:r w:rsidR="00EC59F7" w:rsidRPr="001A278B">
        <w:t xml:space="preserve"> </w:t>
      </w:r>
      <w:r w:rsidRPr="001A278B">
        <w:t xml:space="preserve">and more suitable to walking. </w:t>
      </w:r>
    </w:p>
    <w:p w14:paraId="1C878C17" w14:textId="77777777" w:rsidR="00D161BC" w:rsidRPr="001A278B" w:rsidRDefault="00D161BC" w:rsidP="00D161BC">
      <w:pPr>
        <w:pStyle w:val="Heading3"/>
      </w:pPr>
      <w:bookmarkStart w:id="24" w:name="_Toc72966194"/>
      <w:r w:rsidRPr="001A278B">
        <w:t>Adoption Potential</w:t>
      </w:r>
      <w:bookmarkEnd w:id="24"/>
    </w:p>
    <w:p w14:paraId="4D9676A9" w14:textId="61B196EE" w:rsidR="009F4653" w:rsidRPr="001A278B" w:rsidRDefault="00B27542" w:rsidP="00B27542">
      <w:r w:rsidRPr="001A278B">
        <w:t xml:space="preserve">The adoption potential for </w:t>
      </w:r>
      <w:r w:rsidR="009F4653" w:rsidRPr="001A278B">
        <w:t>walkable cities</w:t>
      </w:r>
      <w:r w:rsidRPr="001A278B">
        <w:t xml:space="preserve"> is </w:t>
      </w:r>
      <w:r w:rsidR="009F4653" w:rsidRPr="001A278B">
        <w:t>large</w:t>
      </w:r>
      <w:r w:rsidRPr="001A278B">
        <w:t xml:space="preserve">. Cities are increasingly seeking to become more sustainable and to combat climate change. </w:t>
      </w:r>
      <w:r w:rsidR="009F4653" w:rsidRPr="001A278B">
        <w:t xml:space="preserve">The trends towards 15-minute cities and slow/safe/closed streets brings high potential to increase walking as a mode choice. Even the barrier of city exodus can bring potential if the recipient cities plan properly. </w:t>
      </w:r>
      <w:r w:rsidR="003F0073" w:rsidRPr="001A278B">
        <w:t xml:space="preserve">The adoption is limited by those that cannot or will not walk and also by weather and terrain. However, density </w:t>
      </w:r>
      <w:r w:rsidR="003F0073" w:rsidRPr="001A278B">
        <w:lastRenderedPageBreak/>
        <w:t xml:space="preserve">brings more services (schools, shopping, etc.) in closer proximity which increases the adoption potential. </w:t>
      </w:r>
    </w:p>
    <w:p w14:paraId="54E23F3A" w14:textId="4C89DB0D" w:rsidR="0065575A" w:rsidRPr="001A278B" w:rsidRDefault="00E33E70" w:rsidP="0065575A">
      <w:pPr>
        <w:pStyle w:val="Heading2"/>
      </w:pPr>
      <w:bookmarkStart w:id="25" w:name="_Toc526981539"/>
      <w:bookmarkStart w:id="26" w:name="_Toc68775167"/>
      <w:bookmarkStart w:id="27" w:name="_Toc72966195"/>
      <w:r w:rsidRPr="001A278B">
        <w:t>Advantages and</w:t>
      </w:r>
      <w:r w:rsidR="0065575A" w:rsidRPr="001A278B">
        <w:t xml:space="preserve"> disadvantages of </w:t>
      </w:r>
      <w:bookmarkEnd w:id="25"/>
      <w:bookmarkEnd w:id="26"/>
      <w:bookmarkEnd w:id="27"/>
      <w:r w:rsidRPr="001A278B">
        <w:t>Walkable Cities</w:t>
      </w:r>
    </w:p>
    <w:p w14:paraId="06A06C7D" w14:textId="77777777" w:rsidR="0065575A" w:rsidRPr="001A278B" w:rsidRDefault="0065575A" w:rsidP="0065575A">
      <w:pPr>
        <w:pStyle w:val="Heading3"/>
      </w:pPr>
      <w:bookmarkStart w:id="28" w:name="_Toc526981540"/>
      <w:bookmarkStart w:id="29" w:name="_Toc68775168"/>
      <w:bookmarkStart w:id="30" w:name="_Toc72966196"/>
      <w:r w:rsidRPr="001A278B">
        <w:t>Similar Solutions</w:t>
      </w:r>
      <w:bookmarkEnd w:id="28"/>
      <w:bookmarkEnd w:id="29"/>
      <w:bookmarkEnd w:id="30"/>
    </w:p>
    <w:p w14:paraId="536EB7C6" w14:textId="3B2AB525" w:rsidR="0065575A" w:rsidRPr="001A278B" w:rsidRDefault="0065575A" w:rsidP="0065575A">
      <w:r w:rsidRPr="001A278B">
        <w:t xml:space="preserve">Solutions that are similar to or can replace </w:t>
      </w:r>
      <w:r w:rsidR="00E33E70" w:rsidRPr="001A278B">
        <w:t>walkable cities</w:t>
      </w:r>
      <w:r w:rsidRPr="001A278B">
        <w:t xml:space="preserve"> are all other modes that serve the urban passenger market. These modes include car, </w:t>
      </w:r>
      <w:r w:rsidR="00E33E70" w:rsidRPr="001A278B">
        <w:t xml:space="preserve">public transit, </w:t>
      </w:r>
      <w:r w:rsidRPr="001A278B">
        <w:t xml:space="preserve">e-bike, conventional bike, e-kick scooters and e-mopeds. All but the last two modes (which are considered motorized 2/3 wheelers) are current Drawdown Solutions (car </w:t>
      </w:r>
      <w:r w:rsidR="00E33E70" w:rsidRPr="001A278B">
        <w:t xml:space="preserve">use </w:t>
      </w:r>
      <w:r w:rsidRPr="001A278B">
        <w:t xml:space="preserve">encompasses three solutions-electric, hybrid and sharing). </w:t>
      </w:r>
    </w:p>
    <w:p w14:paraId="598D01E4" w14:textId="77777777" w:rsidR="0065575A" w:rsidRPr="001A278B" w:rsidRDefault="0065575A" w:rsidP="0065575A">
      <w:pPr>
        <w:pStyle w:val="Heading3"/>
      </w:pPr>
      <w:bookmarkStart w:id="31" w:name="_Toc526981541"/>
      <w:bookmarkStart w:id="32" w:name="_Toc68775169"/>
      <w:bookmarkStart w:id="33" w:name="_Toc72966197"/>
      <w:r w:rsidRPr="001A278B">
        <w:t>Arguments for Adoption</w:t>
      </w:r>
      <w:bookmarkEnd w:id="31"/>
      <w:bookmarkEnd w:id="32"/>
      <w:bookmarkEnd w:id="33"/>
    </w:p>
    <w:p w14:paraId="118E754D" w14:textId="21798929" w:rsidR="0065575A" w:rsidRPr="001A278B" w:rsidRDefault="00E33E70" w:rsidP="0065575A">
      <w:r w:rsidRPr="001A278B">
        <w:t>Walkable cities</w:t>
      </w:r>
      <w:r w:rsidR="0065575A" w:rsidRPr="001A278B">
        <w:t xml:space="preserve"> is a</w:t>
      </w:r>
      <w:r w:rsidRPr="001A278B">
        <w:t>n</w:t>
      </w:r>
      <w:r w:rsidR="0065575A" w:rsidRPr="001A278B">
        <w:t xml:space="preserve"> </w:t>
      </w:r>
      <w:r w:rsidRPr="001A278B">
        <w:t>important</w:t>
      </w:r>
      <w:r w:rsidR="0065575A" w:rsidRPr="001A278B">
        <w:t xml:space="preserve"> mode choice for </w:t>
      </w:r>
      <w:r w:rsidR="00590A36" w:rsidRPr="001A278B">
        <w:t xml:space="preserve">sustainable </w:t>
      </w:r>
      <w:r w:rsidR="0065575A" w:rsidRPr="001A278B">
        <w:t xml:space="preserve">urban passenger transit. It is </w:t>
      </w:r>
      <w:r w:rsidR="007B050C" w:rsidRPr="001A278B">
        <w:t>the least emitting</w:t>
      </w:r>
      <w:r w:rsidR="0065575A" w:rsidRPr="001A278B">
        <w:t xml:space="preserve"> component of the mix of mode choices and has the ability to shift use from modes with higher emissions. The solution`s advantages and disadvantages are better understood when compared to the other available urban passenger mode choices. 2/3 wheelers are not currently Dra</w:t>
      </w:r>
      <w:r w:rsidR="00F02DFE" w:rsidRPr="001A278B">
        <w:t>w</w:t>
      </w:r>
      <w:r w:rsidR="0065575A" w:rsidRPr="001A278B">
        <w:t xml:space="preserve">down solutions and will not be evaluated as to whether the benefits outweigh the costs because there is no consensus and Drawdown has not yet modeled the results. </w:t>
      </w:r>
    </w:p>
    <w:p w14:paraId="66CAEA11" w14:textId="45EE6360" w:rsidR="007B050C" w:rsidRPr="001A278B" w:rsidRDefault="007B050C" w:rsidP="007B050C">
      <w:r w:rsidRPr="001A278B">
        <w:t xml:space="preserve">The municipal costs of building </w:t>
      </w:r>
      <w:r w:rsidR="000E42FA" w:rsidRPr="001A278B">
        <w:t>walkable cities</w:t>
      </w:r>
      <w:r w:rsidRPr="001A278B">
        <w:t xml:space="preserve"> are much lower than constructing car lanes</w:t>
      </w:r>
      <w:r w:rsidR="000E42FA" w:rsidRPr="001A278B">
        <w:t>, bike lanes</w:t>
      </w:r>
      <w:r w:rsidRPr="001A278B">
        <w:t xml:space="preserve"> or public transit and do not incur subsidies like most public transit. </w:t>
      </w:r>
    </w:p>
    <w:p w14:paraId="65673356" w14:textId="5E166C05" w:rsidR="000E42FA" w:rsidRPr="001A278B" w:rsidRDefault="000E42FA" w:rsidP="007B050C">
      <w:r w:rsidRPr="001A278B">
        <w:t xml:space="preserve">The user costs and emissions of using the solution of walking are much lower than using a car or purchasing an e-bike. </w:t>
      </w:r>
    </w:p>
    <w:p w14:paraId="1A364C87" w14:textId="42465AD1" w:rsidR="007B050C" w:rsidRPr="001A278B" w:rsidRDefault="000E42FA" w:rsidP="007B050C">
      <w:r w:rsidRPr="001A278B">
        <w:t xml:space="preserve">Walking </w:t>
      </w:r>
      <w:r w:rsidR="007B050C" w:rsidRPr="001A278B">
        <w:t xml:space="preserve">requires more physical activity than </w:t>
      </w:r>
      <w:r w:rsidRPr="001A278B">
        <w:t xml:space="preserve">biking, </w:t>
      </w:r>
      <w:r w:rsidR="007B050C" w:rsidRPr="001A278B">
        <w:t xml:space="preserve">car or public transit. </w:t>
      </w:r>
    </w:p>
    <w:p w14:paraId="30229E14" w14:textId="68EE69B6" w:rsidR="007B050C" w:rsidRPr="001A278B" w:rsidRDefault="007B050C" w:rsidP="007B050C">
      <w:r w:rsidRPr="001A278B">
        <w:t xml:space="preserve">The space efficiency of </w:t>
      </w:r>
      <w:r w:rsidR="000E42FA" w:rsidRPr="001A278B">
        <w:t xml:space="preserve">walking is less than </w:t>
      </w:r>
      <w:r w:rsidRPr="001A278B">
        <w:t>e-bikes</w:t>
      </w:r>
      <w:r w:rsidR="000E42FA" w:rsidRPr="001A278B">
        <w:t xml:space="preserve"> and</w:t>
      </w:r>
      <w:r w:rsidRPr="001A278B">
        <w:t xml:space="preserve"> conventional bikes and significantly less than that of cars</w:t>
      </w:r>
      <w:r w:rsidR="000E42FA" w:rsidRPr="001A278B">
        <w:t xml:space="preserve"> or public transit</w:t>
      </w:r>
      <w:r w:rsidRPr="001A278B">
        <w:t>.</w:t>
      </w:r>
    </w:p>
    <w:p w14:paraId="764002A7" w14:textId="77777777" w:rsidR="00D706D1" w:rsidRPr="001A278B" w:rsidRDefault="00D706D1" w:rsidP="00D706D1">
      <w:pPr>
        <w:pStyle w:val="Heading3"/>
      </w:pPr>
      <w:bookmarkStart w:id="34" w:name="_Toc526981542"/>
      <w:bookmarkStart w:id="35" w:name="_Toc68775170"/>
      <w:bookmarkStart w:id="36" w:name="_Toc72966198"/>
      <w:r w:rsidRPr="001A278B">
        <w:t>Additional Benefits and Burdens</w:t>
      </w:r>
      <w:bookmarkEnd w:id="34"/>
      <w:bookmarkEnd w:id="35"/>
      <w:bookmarkEnd w:id="36"/>
    </w:p>
    <w:p w14:paraId="10B2B808" w14:textId="1961EFA8" w:rsidR="00D706D1" w:rsidRPr="001A278B" w:rsidRDefault="00D706D1" w:rsidP="008C31B7">
      <w:r w:rsidRPr="001A278B">
        <w:t xml:space="preserve">Additional benefits </w:t>
      </w:r>
      <w:r w:rsidR="001A35A3" w:rsidRPr="001A278B">
        <w:t xml:space="preserve">include </w:t>
      </w:r>
      <w:r w:rsidR="005A7A3D" w:rsidRPr="001A278B">
        <w:t>health benefits. Active modes and particularly walking improve health and reduce obesity and diabetes</w:t>
      </w:r>
      <w:r w:rsidR="008C31B7" w:rsidRPr="001A278B">
        <w:t xml:space="preserve"> </w:t>
      </w:r>
      <w:r w:rsidR="008C31B7" w:rsidRPr="001A278B">
        <w:fldChar w:fldCharType="begin"/>
      </w:r>
      <w:r w:rsidR="008C31B7" w:rsidRPr="001A278B">
        <w:instrText xml:space="preserve"> ADDIN ZOTERO_ITEM CSL_CITATION {"citationID":"ywkOrVTA","properties":{"formattedCitation":"(Brondeel et al., 2017; Texas A&amp;M Transportation Institute, 2016)","plainCitation":"(Brondeel et al., 2017; Texas A&amp;M Transportation Institute, 2016)","noteIndex":0},"citationItems":[{"id":19057,"uris":["http://zotero.org/groups/2241942/items/VP9ANVC4"],"uri":["http://zotero.org/groups/2241942/items/VP9ANVC4"],"itemData":{"id":19057,"type":"article-journal","abstract":"Physical inactivity is widely recognized as one of the leading causes of mortality, and transport accounts for a large part of people’s daily physical activity. This study develops a simulation approach to evaluate the impact of the Ile-de-France Urban Mobility Plan (2010–2020) on physical activity, under the hypothesis that the intended transport mode shifts are realized.","container-title":"International Journal of Behavioral Nutrition and Physical Activity","DOI":"10.1186/s12966-017-0600-1","ISSN":"1479-5868","issue":"1","journalAbbreviation":"International Journal of Behavioral Nutrition and Physical Activity","page":"143","source":"BioMed Central","title":"An evaluation of transport mode shift policies on transport-related physical activity through simulations based on random forests","volume":"14","author":[{"family":"Brondeel","given":"Ruben"},{"family":"Kestens","given":"Yan"},{"family":"Chaix","given":"Basile"}],"issued":{"date-parts":[["2017",10,23]]}}},{"id":18997,"uris":["http://zotero.org/groups/2241942/items/PAG3YZ96"],"uri":["http://zotero.org/groups/2241942/items/PAG3YZ96"],"itemData":{"id":18997,"type":"webpage","abstract":"In the United States, more people live in suburbs than in central cities, and suburbanites drive automobiles or rely on mass transit to get to and from work. The construction of highways with multi…","container-title":"Texas A&amp;M Transportation Institute","language":"en-US","title":"Walk, Don’t Drive: Active Transportation May Provide More than Health Benefits","title-short":"Walk, Don’t Drive","URL":"https://tti.tamu.edu/researcher/walk-dont-drive-active-transportation-may-provide-more-than-health-benefits/","author":[{"family":"Texas A&amp;M Transportation Institute","given":""}],"accessed":{"date-parts":[["2021",9,3]]},"issued":{"date-parts":[["2016",3,2]]}}}],"schema":"https://github.com/citation-style-language/schema/raw/master/csl-citation.json"} </w:instrText>
      </w:r>
      <w:r w:rsidR="008C31B7" w:rsidRPr="001A278B">
        <w:fldChar w:fldCharType="separate"/>
      </w:r>
      <w:r w:rsidR="008C31B7" w:rsidRPr="001A278B">
        <w:rPr>
          <w:rFonts w:cs="Times New Roman"/>
        </w:rPr>
        <w:t xml:space="preserve">(Brondeel et al., 2017; Texas A&amp;M Transportation </w:t>
      </w:r>
      <w:r w:rsidR="008C31B7" w:rsidRPr="001A278B">
        <w:rPr>
          <w:rFonts w:cs="Times New Roman"/>
        </w:rPr>
        <w:lastRenderedPageBreak/>
        <w:t>Institute, 2016)</w:t>
      </w:r>
      <w:r w:rsidR="008C31B7" w:rsidRPr="001A278B">
        <w:fldChar w:fldCharType="end"/>
      </w:r>
      <w:r w:rsidR="005A7A3D" w:rsidRPr="001A278B">
        <w:t>. Residents of walkable neighborhoods weigh</w:t>
      </w:r>
      <w:r w:rsidR="005E5FFB" w:rsidRPr="001A278B">
        <w:t xml:space="preserve"> </w:t>
      </w:r>
      <w:r w:rsidR="005A7A3D" w:rsidRPr="001A278B">
        <w:t xml:space="preserve">less (6-10 pounds) than residents of sprawling neighborhoods </w:t>
      </w:r>
      <w:r w:rsidR="005A7A3D" w:rsidRPr="001A278B">
        <w:fldChar w:fldCharType="begin"/>
      </w:r>
      <w:r w:rsidR="005A7A3D" w:rsidRPr="001A278B">
        <w:instrText xml:space="preserve"> ADDIN ZOTERO_ITEM CSL_CITATION {"citationID":"8GNoPY6r","properties":{"formattedCitation":"(Walk Score, 2021)","plainCitation":"(Walk Score, 2021)","noteIndex":0},"citationItems":[{"id":19055,"uris":["http://zotero.org/groups/2241942/items/DB3M7CQ2"],"uri":["http://zotero.org/groups/2241942/items/DB3M7CQ2"],"itemData":{"id":19055,"type":"webpage","title":"What Makes a Neighborhood Walkable","URL":"https://www.walkscore.com/walkable-neighborhoods.shtml","author":[{"family":"Walk Score","given":""}],"accessed":{"date-parts":[["2021",9,9]]},"issued":{"date-parts":[["2021"]]}}}],"schema":"https://github.com/citation-style-language/schema/raw/master/csl-citation.json"} </w:instrText>
      </w:r>
      <w:r w:rsidR="005A7A3D" w:rsidRPr="001A278B">
        <w:fldChar w:fldCharType="separate"/>
      </w:r>
      <w:r w:rsidR="005A7A3D" w:rsidRPr="001A278B">
        <w:rPr>
          <w:rFonts w:cs="Times New Roman"/>
        </w:rPr>
        <w:t>(Walk Score, 2021)</w:t>
      </w:r>
      <w:r w:rsidR="005A7A3D" w:rsidRPr="001A278B">
        <w:fldChar w:fldCharType="end"/>
      </w:r>
      <w:r w:rsidR="008C31B7" w:rsidRPr="001A278B">
        <w:t xml:space="preserve">. </w:t>
      </w:r>
    </w:p>
    <w:p w14:paraId="3AEB7D55" w14:textId="223BCEB9" w:rsidR="00C016E4" w:rsidRPr="001A278B" w:rsidRDefault="008C31B7" w:rsidP="00605BA4">
      <w:r w:rsidRPr="001A278B">
        <w:t>Pedestrians have</w:t>
      </w:r>
      <w:r w:rsidR="00C016E4" w:rsidRPr="001A278B">
        <w:t xml:space="preserve"> </w:t>
      </w:r>
      <w:r w:rsidRPr="001A278B">
        <w:t xml:space="preserve">the opportunity for awareness, attentiveness and interaction of and with the local environment and people </w:t>
      </w:r>
      <w:r w:rsidRPr="001A278B">
        <w:fldChar w:fldCharType="begin"/>
      </w:r>
      <w:r w:rsidR="00F0095A" w:rsidRPr="001A278B">
        <w:instrText xml:space="preserve"> ADDIN ZOTERO_ITEM CSL_CITATION {"citationID":"vvoKHUXk","properties":{"formattedCitation":"(Texas A&amp;M Transportation Institute, 2016)","plainCitation":"(Texas A&amp;M Transportation Institute, 2016)","noteIndex":0},"citationItems":[{"id":18997,"uris":["http://zotero.org/groups/2241942/items/PAG3YZ96"],"uri":["http://zotero.org/groups/2241942/items/PAG3YZ96"],"itemData":{"id":18997,"type":"webpage","abstract":"In the United States, more people live in suburbs than in central cities, and suburbanites drive automobiles or rely on mass transit to get to and from work. The construction of highways with multi…","container-title":"Texas A&amp;M Transportation Institute","language":"en-US","title":"Walk, Don’t Drive: Active Transportation May Provide More than Health Benefits","title-short":"Walk, Don’t Drive","URL":"https://tti.tamu.edu/researcher/walk-dont-drive-active-transportation-may-provide-more-than-health-benefits/","author":[{"family":"Texas A&amp;M Transportation Institute","given":""}],"accessed":{"date-parts":[["2021",9,3]]},"issued":{"date-parts":[["2016",3,2]]}}}],"schema":"https://github.com/citation-style-language/schema/raw/master/csl-citation.json"} </w:instrText>
      </w:r>
      <w:r w:rsidRPr="001A278B">
        <w:fldChar w:fldCharType="separate"/>
      </w:r>
      <w:r w:rsidR="00F0095A" w:rsidRPr="001A278B">
        <w:rPr>
          <w:rFonts w:cs="Times New Roman"/>
        </w:rPr>
        <w:t>(Texas A&amp;M Transportation Institute, 2016)</w:t>
      </w:r>
      <w:r w:rsidRPr="001A278B">
        <w:fldChar w:fldCharType="end"/>
      </w:r>
      <w:r w:rsidR="00605BA4" w:rsidRPr="001A278B">
        <w:t xml:space="preserve"> which brings about lower crime, more creativity and arts organizations and higher civic engagement </w:t>
      </w:r>
      <w:r w:rsidR="00605BA4" w:rsidRPr="001A278B">
        <w:fldChar w:fldCharType="begin"/>
      </w:r>
      <w:r w:rsidR="00605BA4" w:rsidRPr="001A278B">
        <w:instrText xml:space="preserve"> ADDIN ZOTERO_ITEM CSL_CITATION {"citationID":"NuP4Rt1g","properties":{"formattedCitation":"(Florida, 2014)","plainCitation":"(Florida, 2014)","noteIndex":0},"citationItems":[{"id":19060,"uris":["http://zotero.org/groups/2241942/items/H6SUWPMW"],"uri":["http://zotero.org/groups/2241942/items/H6SUWPMW"],"itemData":{"id":19060,"type":"article-newspaper","abstract":"A slew of new research links walkable neighborhoods with safer, healthier, more democratic places.","container-title":"Bloomberg.com","language":"en","source":"www.bloomberg.com","title":"Walkability Is Good for You","URL":"https://www.bloomberg.com/news/articles/2014-12-11/walkability-is-good-for-you","author":[{"family":"Florida","given":"R"}],"accessed":{"date-parts":[["2021",9,9]]},"issued":{"date-parts":[["2014",12,11]]}}}],"schema":"https://github.com/citation-style-language/schema/raw/master/csl-citation.json"} </w:instrText>
      </w:r>
      <w:r w:rsidR="00605BA4" w:rsidRPr="001A278B">
        <w:fldChar w:fldCharType="separate"/>
      </w:r>
      <w:r w:rsidR="00605BA4" w:rsidRPr="001A278B">
        <w:rPr>
          <w:rFonts w:cs="Times New Roman"/>
        </w:rPr>
        <w:t>(Florida, 2014)</w:t>
      </w:r>
      <w:r w:rsidR="00605BA4" w:rsidRPr="001A278B">
        <w:fldChar w:fldCharType="end"/>
      </w:r>
      <w:r w:rsidR="005A7F53" w:rsidRPr="001A278B">
        <w:t>.</w:t>
      </w:r>
    </w:p>
    <w:p w14:paraId="6B76454E" w14:textId="4D7A2768" w:rsidR="005A7F53" w:rsidRPr="001A278B" w:rsidRDefault="005A7F53" w:rsidP="005A7F53">
      <w:r w:rsidRPr="001A278B">
        <w:t xml:space="preserve">Burdens of walkable cities are that sometimes the density needed makes housing in high demand and can reduce affordability </w:t>
      </w:r>
      <w:r w:rsidRPr="001A278B">
        <w:fldChar w:fldCharType="begin"/>
      </w:r>
      <w:r w:rsidRPr="001A278B">
        <w:instrText xml:space="preserve"> ADDIN ZOTERO_ITEM CSL_CITATION {"citationID":"rBSIvsNT","properties":{"formattedCitation":"(King &amp; Clarke, 2015)","plainCitation":"(King &amp; Clarke, 2015)","noteIndex":0},"citationItems":[{"id":19062,"uris":["http://zotero.org/groups/2241942/items/49BCHRZT"],"uri":["http://zotero.org/groups/2241942/items/49BCHRZT"],"itemData":{"id":19062,"type":"article-journal","abstract":"Urban form—the structure of the built environment—can influence physical activity, yet little is known about how walkable design differs according to neighborhood sociodemographic composition. We studied how walkable urban form varies by neighborhood sociodemographic composition, region, and urbanicity across the United States. Using linear regression models and 2000–2001 US Census data, we investigated the relationship between 5 neighborhood census characteristics (income, education, racial/ethnic composition, age distribution, and sex) and 5 walkability indicators in almost 65,000 census tracts in 48 states and the District of Columbia. Data on the built environment were obtained from the RAND Corporation's (Santa Monica, California) Center for Population Health and Health Disparities (median block length, street segment, and node density) and the US Geological Survey's National Land Cover Database (proportion open space and proportion highly developed). Disadvantaged neighborhoods and those with more educated residents were more walkable (i.e., shorter block length, greater street node density, more developed land use, and higher density of street segments). However, tracts with a higher proportion of children and older adults were less walkable (fewer street nodes and lower density of street segments), after adjustment for region and level of urbanicity. Research and policy on the walkability-health link should give nuanced attention to the gap between persons living in walkable areas and those for whom walkability has the most to offer.","container-title":"American Journal of Epidemiology","DOI":"10.1093/aje/kwu310","ISSN":"0002-9262","issue":"1","journalAbbreviation":"Am J Epidemiol","note":"PMID: 25414159\nPMCID: PMC4334827","page":"17-25","source":"PubMed Central","title":"A Disadvantaged Advantage in Walkability: Findings From Socioeconomic and Geographical Analysis of National Built Environment Data in the United States","title-short":"A Disadvantaged Advantage in Walkability","volume":"181","author":[{"family":"King","given":"Katherine E."},{"family":"Clarke","given":"Philippa J."}],"issued":{"date-parts":[["2015",1,1]]}}}],"schema":"https://github.com/citation-style-language/schema/raw/master/csl-citation.json"} </w:instrText>
      </w:r>
      <w:r w:rsidRPr="001A278B">
        <w:fldChar w:fldCharType="separate"/>
      </w:r>
      <w:r w:rsidRPr="001A278B">
        <w:rPr>
          <w:rFonts w:cs="Times New Roman"/>
        </w:rPr>
        <w:t>(King &amp; Clarke, 2015)</w:t>
      </w:r>
      <w:r w:rsidRPr="001A278B">
        <w:fldChar w:fldCharType="end"/>
      </w:r>
    </w:p>
    <w:p w14:paraId="253FA9EC" w14:textId="1BDE04D2" w:rsidR="00D706D1" w:rsidRPr="001A278B" w:rsidRDefault="00D706D1" w:rsidP="00D706D1">
      <w:pPr>
        <w:pStyle w:val="Caption"/>
        <w:ind w:left="720"/>
        <w:rPr>
          <w:rFonts w:eastAsia="Times New Roman" w:cs="Times New Roman"/>
          <w:b/>
          <w:bCs/>
          <w:color w:val="000000" w:themeColor="text1"/>
        </w:rPr>
      </w:pPr>
      <w:bookmarkStart w:id="37" w:name="_Toc526981324"/>
      <w:bookmarkStart w:id="38" w:name="_Toc68775210"/>
      <w:bookmarkStart w:id="39" w:name="_Toc72965756"/>
      <w:r w:rsidRPr="001A278B">
        <w:t xml:space="preserve">Table </w:t>
      </w:r>
      <w:fldSimple w:instr=" STYLEREF 1 \s ">
        <w:r w:rsidR="008F2B14" w:rsidRPr="001A278B">
          <w:rPr>
            <w:cs/>
          </w:rPr>
          <w:t>‎</w:t>
        </w:r>
        <w:r w:rsidR="008F2B14" w:rsidRPr="001A278B">
          <w:t>1</w:t>
        </w:r>
      </w:fldSimple>
      <w:r w:rsidR="008F2B14" w:rsidRPr="001A278B">
        <w:t>.</w:t>
      </w:r>
      <w:fldSimple w:instr=" SEQ Table \* ARABIC \s 1 ">
        <w:r w:rsidR="008F2B14" w:rsidRPr="001A278B">
          <w:t>2</w:t>
        </w:r>
      </w:fldSimple>
      <w:r w:rsidRPr="001A278B">
        <w:t xml:space="preserve"> Urban Passenger Mode </w:t>
      </w:r>
      <w:bookmarkEnd w:id="37"/>
      <w:bookmarkEnd w:id="38"/>
      <w:r w:rsidR="00DE05B4" w:rsidRPr="001A278B">
        <w:t>Comparison</w:t>
      </w:r>
      <w:bookmarkEnd w:id="39"/>
    </w:p>
    <w:tbl>
      <w:tblPr>
        <w:tblStyle w:val="TableGrid"/>
        <w:tblW w:w="5000" w:type="pct"/>
        <w:tblLook w:val="04A0" w:firstRow="1" w:lastRow="0" w:firstColumn="1" w:lastColumn="0" w:noHBand="0" w:noVBand="1"/>
      </w:tblPr>
      <w:tblGrid>
        <w:gridCol w:w="1368"/>
        <w:gridCol w:w="1368"/>
        <w:gridCol w:w="1368"/>
        <w:gridCol w:w="1368"/>
        <w:gridCol w:w="1368"/>
        <w:gridCol w:w="1368"/>
        <w:gridCol w:w="1368"/>
      </w:tblGrid>
      <w:tr w:rsidR="00D706D1" w:rsidRPr="001A278B" w14:paraId="52FFFE5A" w14:textId="77777777" w:rsidTr="005175D9">
        <w:trPr>
          <w:trHeight w:val="594"/>
          <w:tblHeader/>
        </w:trPr>
        <w:tc>
          <w:tcPr>
            <w:tcW w:w="714" w:type="pct"/>
            <w:shd w:val="clear" w:color="auto" w:fill="4F81BD" w:themeFill="accent1"/>
          </w:tcPr>
          <w:p w14:paraId="1666886C" w14:textId="77777777" w:rsidR="00D706D1" w:rsidRPr="001A278B" w:rsidRDefault="00D706D1" w:rsidP="005175D9">
            <w:pPr>
              <w:spacing w:line="240" w:lineRule="auto"/>
              <w:jc w:val="center"/>
              <w:rPr>
                <w:b/>
                <w:color w:val="FFFFFF" w:themeColor="background1"/>
                <w:sz w:val="20"/>
                <w:szCs w:val="20"/>
              </w:rPr>
            </w:pPr>
          </w:p>
        </w:tc>
        <w:tc>
          <w:tcPr>
            <w:tcW w:w="714" w:type="pct"/>
            <w:shd w:val="clear" w:color="auto" w:fill="4F81BD" w:themeFill="accent1"/>
          </w:tcPr>
          <w:p w14:paraId="768C47DC" w14:textId="77777777" w:rsidR="00D706D1" w:rsidRPr="001A278B" w:rsidRDefault="00D706D1" w:rsidP="005175D9">
            <w:pPr>
              <w:spacing w:line="240" w:lineRule="auto"/>
              <w:jc w:val="center"/>
              <w:rPr>
                <w:b/>
                <w:color w:val="FFFFFF" w:themeColor="background1"/>
                <w:sz w:val="20"/>
                <w:szCs w:val="20"/>
              </w:rPr>
            </w:pPr>
            <w:r w:rsidRPr="001A278B">
              <w:rPr>
                <w:b/>
                <w:color w:val="FFFFFF" w:themeColor="background1"/>
                <w:sz w:val="20"/>
                <w:szCs w:val="20"/>
              </w:rPr>
              <w:t>User Costs</w:t>
            </w:r>
          </w:p>
        </w:tc>
        <w:tc>
          <w:tcPr>
            <w:tcW w:w="714" w:type="pct"/>
            <w:shd w:val="clear" w:color="auto" w:fill="4F81BD" w:themeFill="accent1"/>
          </w:tcPr>
          <w:p w14:paraId="7EADBEB3" w14:textId="77777777" w:rsidR="00D706D1" w:rsidRPr="001A278B" w:rsidRDefault="00D706D1" w:rsidP="005175D9">
            <w:pPr>
              <w:spacing w:line="240" w:lineRule="auto"/>
              <w:jc w:val="center"/>
              <w:rPr>
                <w:b/>
                <w:color w:val="FFFFFF" w:themeColor="background1"/>
                <w:sz w:val="20"/>
                <w:szCs w:val="20"/>
              </w:rPr>
            </w:pPr>
            <w:r w:rsidRPr="001A278B">
              <w:rPr>
                <w:b/>
                <w:color w:val="FFFFFF" w:themeColor="background1"/>
                <w:sz w:val="20"/>
                <w:szCs w:val="20"/>
              </w:rPr>
              <w:t>Emissions</w:t>
            </w:r>
          </w:p>
        </w:tc>
        <w:tc>
          <w:tcPr>
            <w:tcW w:w="714" w:type="pct"/>
            <w:shd w:val="clear" w:color="auto" w:fill="4F81BD" w:themeFill="accent1"/>
          </w:tcPr>
          <w:p w14:paraId="6A79DBED" w14:textId="77777777" w:rsidR="00D706D1" w:rsidRPr="001A278B" w:rsidRDefault="00D706D1" w:rsidP="005175D9">
            <w:pPr>
              <w:spacing w:line="240" w:lineRule="auto"/>
              <w:jc w:val="center"/>
              <w:rPr>
                <w:b/>
                <w:color w:val="FFFFFF" w:themeColor="background1"/>
                <w:sz w:val="20"/>
                <w:szCs w:val="20"/>
              </w:rPr>
            </w:pPr>
            <w:r w:rsidRPr="001A278B">
              <w:rPr>
                <w:b/>
                <w:color w:val="FFFFFF" w:themeColor="background1"/>
                <w:sz w:val="20"/>
                <w:szCs w:val="20"/>
              </w:rPr>
              <w:t>Speed</w:t>
            </w:r>
          </w:p>
        </w:tc>
        <w:tc>
          <w:tcPr>
            <w:tcW w:w="714" w:type="pct"/>
            <w:shd w:val="clear" w:color="auto" w:fill="4F81BD" w:themeFill="accent1"/>
          </w:tcPr>
          <w:p w14:paraId="5FF6F986" w14:textId="77777777" w:rsidR="00D706D1" w:rsidRPr="001A278B" w:rsidRDefault="00D706D1" w:rsidP="005175D9">
            <w:pPr>
              <w:spacing w:line="240" w:lineRule="auto"/>
              <w:jc w:val="center"/>
              <w:rPr>
                <w:b/>
                <w:color w:val="FFFFFF" w:themeColor="background1"/>
                <w:sz w:val="20"/>
                <w:szCs w:val="20"/>
              </w:rPr>
            </w:pPr>
            <w:r w:rsidRPr="001A278B">
              <w:rPr>
                <w:b/>
                <w:color w:val="FFFFFF" w:themeColor="background1"/>
                <w:sz w:val="20"/>
                <w:szCs w:val="20"/>
              </w:rPr>
              <w:t>Physicality</w:t>
            </w:r>
          </w:p>
        </w:tc>
        <w:tc>
          <w:tcPr>
            <w:tcW w:w="714" w:type="pct"/>
            <w:shd w:val="clear" w:color="auto" w:fill="4F81BD" w:themeFill="accent1"/>
          </w:tcPr>
          <w:p w14:paraId="20CF6F23" w14:textId="77777777" w:rsidR="00D706D1" w:rsidRPr="001A278B" w:rsidRDefault="00D706D1" w:rsidP="005175D9">
            <w:pPr>
              <w:spacing w:line="240" w:lineRule="auto"/>
              <w:jc w:val="center"/>
              <w:rPr>
                <w:b/>
                <w:color w:val="FFFFFF" w:themeColor="background1"/>
                <w:sz w:val="20"/>
                <w:szCs w:val="20"/>
              </w:rPr>
            </w:pPr>
            <w:r w:rsidRPr="001A278B">
              <w:rPr>
                <w:b/>
                <w:color w:val="FFFFFF" w:themeColor="background1"/>
                <w:sz w:val="20"/>
                <w:szCs w:val="20"/>
              </w:rPr>
              <w:t>Congestion</w:t>
            </w:r>
          </w:p>
        </w:tc>
        <w:tc>
          <w:tcPr>
            <w:tcW w:w="714" w:type="pct"/>
            <w:shd w:val="clear" w:color="auto" w:fill="4F81BD" w:themeFill="accent1"/>
          </w:tcPr>
          <w:p w14:paraId="50E742F1" w14:textId="77777777" w:rsidR="00D706D1" w:rsidRPr="001A278B" w:rsidRDefault="00D706D1" w:rsidP="005175D9">
            <w:pPr>
              <w:spacing w:line="240" w:lineRule="auto"/>
              <w:jc w:val="center"/>
              <w:rPr>
                <w:b/>
                <w:color w:val="FFFFFF" w:themeColor="background1"/>
                <w:sz w:val="20"/>
                <w:szCs w:val="20"/>
              </w:rPr>
            </w:pPr>
            <w:r w:rsidRPr="001A278B">
              <w:rPr>
                <w:b/>
                <w:color w:val="FFFFFF" w:themeColor="background1"/>
                <w:sz w:val="20"/>
                <w:szCs w:val="20"/>
              </w:rPr>
              <w:t>Space Efficiency</w:t>
            </w:r>
          </w:p>
        </w:tc>
      </w:tr>
      <w:tr w:rsidR="00DD26AB" w:rsidRPr="001A278B" w14:paraId="3CFCC6EB" w14:textId="77777777" w:rsidTr="005175D9">
        <w:trPr>
          <w:trHeight w:val="334"/>
        </w:trPr>
        <w:tc>
          <w:tcPr>
            <w:tcW w:w="714" w:type="pct"/>
          </w:tcPr>
          <w:p w14:paraId="0EF3DF8E" w14:textId="53F85A99" w:rsidR="00DD26AB" w:rsidRPr="001A278B" w:rsidRDefault="00DD26AB" w:rsidP="00DD26AB">
            <w:pPr>
              <w:spacing w:line="240" w:lineRule="auto"/>
              <w:rPr>
                <w:sz w:val="20"/>
                <w:szCs w:val="20"/>
              </w:rPr>
            </w:pPr>
            <w:r w:rsidRPr="001A278B">
              <w:rPr>
                <w:sz w:val="20"/>
                <w:szCs w:val="20"/>
              </w:rPr>
              <w:t>Walking.</w:t>
            </w:r>
          </w:p>
        </w:tc>
        <w:tc>
          <w:tcPr>
            <w:tcW w:w="714" w:type="pct"/>
            <w:shd w:val="clear" w:color="auto" w:fill="DBE5F1" w:themeFill="accent1" w:themeFillTint="33"/>
          </w:tcPr>
          <w:p w14:paraId="3CD414EA" w14:textId="79B88628"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2F33360B" w14:textId="36FF9FEC" w:rsidR="00DD26AB" w:rsidRPr="001A278B" w:rsidRDefault="00DD26AB" w:rsidP="00DD26AB">
            <w:pPr>
              <w:spacing w:line="240" w:lineRule="auto"/>
              <w:rPr>
                <w:sz w:val="20"/>
                <w:szCs w:val="20"/>
              </w:rPr>
            </w:pPr>
            <w:r w:rsidRPr="001A278B">
              <w:rPr>
                <w:sz w:val="20"/>
                <w:szCs w:val="20"/>
              </w:rPr>
              <w:t>None</w:t>
            </w:r>
          </w:p>
        </w:tc>
        <w:tc>
          <w:tcPr>
            <w:tcW w:w="714" w:type="pct"/>
            <w:shd w:val="clear" w:color="auto" w:fill="95B3D7" w:themeFill="accent1" w:themeFillTint="99"/>
          </w:tcPr>
          <w:p w14:paraId="5AAD0016" w14:textId="07A6F016" w:rsidR="00DD26AB" w:rsidRPr="001A278B" w:rsidRDefault="00DD26AB" w:rsidP="00DD26AB">
            <w:pPr>
              <w:spacing w:line="240" w:lineRule="auto"/>
              <w:rPr>
                <w:sz w:val="20"/>
                <w:szCs w:val="20"/>
              </w:rPr>
            </w:pPr>
            <w:r w:rsidRPr="001A278B">
              <w:rPr>
                <w:sz w:val="20"/>
                <w:szCs w:val="20"/>
              </w:rPr>
              <w:t>Low</w:t>
            </w:r>
          </w:p>
        </w:tc>
        <w:tc>
          <w:tcPr>
            <w:tcW w:w="714" w:type="pct"/>
            <w:shd w:val="clear" w:color="auto" w:fill="B8CCE4" w:themeFill="accent1" w:themeFillTint="66"/>
          </w:tcPr>
          <w:p w14:paraId="39E93FC2" w14:textId="2A553D2E" w:rsidR="00DD26AB" w:rsidRPr="001A278B" w:rsidRDefault="00DD26AB" w:rsidP="00DD26AB">
            <w:pPr>
              <w:spacing w:line="240" w:lineRule="auto"/>
              <w:rPr>
                <w:sz w:val="20"/>
                <w:szCs w:val="20"/>
              </w:rPr>
            </w:pPr>
            <w:r w:rsidRPr="001A278B">
              <w:rPr>
                <w:sz w:val="20"/>
                <w:szCs w:val="20"/>
              </w:rPr>
              <w:t>High</w:t>
            </w:r>
          </w:p>
        </w:tc>
        <w:tc>
          <w:tcPr>
            <w:tcW w:w="714" w:type="pct"/>
            <w:shd w:val="clear" w:color="auto" w:fill="DBE5F1" w:themeFill="accent1" w:themeFillTint="33"/>
          </w:tcPr>
          <w:p w14:paraId="443FC14E" w14:textId="2318E89A"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5CE7A048" w14:textId="0DA01C16" w:rsidR="00DD26AB" w:rsidRPr="001A278B" w:rsidRDefault="00DD26AB" w:rsidP="00DD26AB">
            <w:pPr>
              <w:spacing w:line="240" w:lineRule="auto"/>
              <w:rPr>
                <w:sz w:val="20"/>
                <w:szCs w:val="20"/>
              </w:rPr>
            </w:pPr>
            <w:r w:rsidRPr="001A278B">
              <w:rPr>
                <w:sz w:val="20"/>
                <w:szCs w:val="20"/>
              </w:rPr>
              <w:t>Low</w:t>
            </w:r>
          </w:p>
        </w:tc>
      </w:tr>
      <w:tr w:rsidR="00DD26AB" w:rsidRPr="001A278B" w14:paraId="13393F58" w14:textId="77777777" w:rsidTr="005175D9">
        <w:trPr>
          <w:trHeight w:val="334"/>
        </w:trPr>
        <w:tc>
          <w:tcPr>
            <w:tcW w:w="714" w:type="pct"/>
          </w:tcPr>
          <w:p w14:paraId="41CDA4A0" w14:textId="77777777" w:rsidR="00DD26AB" w:rsidRPr="001A278B" w:rsidRDefault="00DD26AB" w:rsidP="00DD26AB">
            <w:pPr>
              <w:spacing w:line="240" w:lineRule="auto"/>
              <w:rPr>
                <w:sz w:val="20"/>
                <w:szCs w:val="20"/>
              </w:rPr>
            </w:pPr>
            <w:r w:rsidRPr="001A278B">
              <w:rPr>
                <w:sz w:val="20"/>
                <w:szCs w:val="20"/>
              </w:rPr>
              <w:t>E-Bike</w:t>
            </w:r>
          </w:p>
        </w:tc>
        <w:tc>
          <w:tcPr>
            <w:tcW w:w="714" w:type="pct"/>
            <w:shd w:val="clear" w:color="auto" w:fill="DBE5F1" w:themeFill="accent1" w:themeFillTint="33"/>
          </w:tcPr>
          <w:p w14:paraId="0931777A"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49C145A2"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95B3D7" w:themeFill="accent1" w:themeFillTint="99"/>
          </w:tcPr>
          <w:p w14:paraId="1699282D" w14:textId="77777777" w:rsidR="00DD26AB" w:rsidRPr="001A278B" w:rsidRDefault="00DD26AB" w:rsidP="00DD26AB">
            <w:pPr>
              <w:spacing w:line="240" w:lineRule="auto"/>
              <w:rPr>
                <w:sz w:val="20"/>
                <w:szCs w:val="20"/>
              </w:rPr>
            </w:pPr>
            <w:r w:rsidRPr="001A278B">
              <w:rPr>
                <w:sz w:val="20"/>
                <w:szCs w:val="20"/>
              </w:rPr>
              <w:t>High</w:t>
            </w:r>
          </w:p>
        </w:tc>
        <w:tc>
          <w:tcPr>
            <w:tcW w:w="714" w:type="pct"/>
            <w:shd w:val="clear" w:color="auto" w:fill="B8CCE4" w:themeFill="accent1" w:themeFillTint="66"/>
          </w:tcPr>
          <w:p w14:paraId="0CA71567" w14:textId="77777777" w:rsidR="00DD26AB" w:rsidRPr="001A278B" w:rsidRDefault="00DD26AB" w:rsidP="00DD26AB">
            <w:pPr>
              <w:spacing w:line="240" w:lineRule="auto"/>
              <w:rPr>
                <w:sz w:val="20"/>
                <w:szCs w:val="20"/>
              </w:rPr>
            </w:pPr>
            <w:r w:rsidRPr="001A278B">
              <w:rPr>
                <w:sz w:val="20"/>
                <w:szCs w:val="20"/>
              </w:rPr>
              <w:t>Medium</w:t>
            </w:r>
          </w:p>
        </w:tc>
        <w:tc>
          <w:tcPr>
            <w:tcW w:w="714" w:type="pct"/>
            <w:shd w:val="clear" w:color="auto" w:fill="DBE5F1" w:themeFill="accent1" w:themeFillTint="33"/>
          </w:tcPr>
          <w:p w14:paraId="00ECB5BD"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1404B24F" w14:textId="77777777" w:rsidR="00DD26AB" w:rsidRPr="001A278B" w:rsidRDefault="00DD26AB" w:rsidP="00DD26AB">
            <w:pPr>
              <w:spacing w:line="240" w:lineRule="auto"/>
              <w:rPr>
                <w:sz w:val="20"/>
                <w:szCs w:val="20"/>
              </w:rPr>
            </w:pPr>
            <w:r w:rsidRPr="001A278B">
              <w:rPr>
                <w:sz w:val="20"/>
                <w:szCs w:val="20"/>
              </w:rPr>
              <w:t>Low</w:t>
            </w:r>
          </w:p>
        </w:tc>
      </w:tr>
      <w:tr w:rsidR="00DD26AB" w:rsidRPr="001A278B" w14:paraId="06CAB13F" w14:textId="77777777" w:rsidTr="005175D9">
        <w:trPr>
          <w:trHeight w:val="334"/>
        </w:trPr>
        <w:tc>
          <w:tcPr>
            <w:tcW w:w="714" w:type="pct"/>
          </w:tcPr>
          <w:p w14:paraId="163FCC41" w14:textId="77777777" w:rsidR="00DD26AB" w:rsidRPr="001A278B" w:rsidRDefault="00DD26AB" w:rsidP="00DD26AB">
            <w:pPr>
              <w:spacing w:line="240" w:lineRule="auto"/>
              <w:rPr>
                <w:sz w:val="20"/>
                <w:szCs w:val="20"/>
              </w:rPr>
            </w:pPr>
            <w:r w:rsidRPr="001A278B">
              <w:rPr>
                <w:sz w:val="20"/>
                <w:szCs w:val="20"/>
              </w:rPr>
              <w:t xml:space="preserve">Conventional Bike </w:t>
            </w:r>
          </w:p>
        </w:tc>
        <w:tc>
          <w:tcPr>
            <w:tcW w:w="714" w:type="pct"/>
            <w:shd w:val="clear" w:color="auto" w:fill="DBE5F1" w:themeFill="accent1" w:themeFillTint="33"/>
          </w:tcPr>
          <w:p w14:paraId="288B9B11"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9D9D9" w:themeFill="background1" w:themeFillShade="D9"/>
          </w:tcPr>
          <w:p w14:paraId="0EC894E9" w14:textId="77777777" w:rsidR="00DD26AB" w:rsidRPr="001A278B" w:rsidRDefault="00DD26AB" w:rsidP="00DD26AB">
            <w:pPr>
              <w:spacing w:line="240" w:lineRule="auto"/>
              <w:rPr>
                <w:sz w:val="20"/>
                <w:szCs w:val="20"/>
              </w:rPr>
            </w:pPr>
            <w:r w:rsidRPr="001A278B">
              <w:rPr>
                <w:sz w:val="20"/>
                <w:szCs w:val="20"/>
              </w:rPr>
              <w:t>None</w:t>
            </w:r>
          </w:p>
        </w:tc>
        <w:tc>
          <w:tcPr>
            <w:tcW w:w="714" w:type="pct"/>
            <w:shd w:val="clear" w:color="auto" w:fill="B8CCE4" w:themeFill="accent1" w:themeFillTint="66"/>
          </w:tcPr>
          <w:p w14:paraId="4005738B" w14:textId="77777777" w:rsidR="00DD26AB" w:rsidRPr="001A278B" w:rsidRDefault="00DD26AB" w:rsidP="00DD26AB">
            <w:pPr>
              <w:spacing w:line="240" w:lineRule="auto"/>
              <w:rPr>
                <w:sz w:val="20"/>
                <w:szCs w:val="20"/>
              </w:rPr>
            </w:pPr>
            <w:r w:rsidRPr="001A278B">
              <w:rPr>
                <w:sz w:val="20"/>
                <w:szCs w:val="20"/>
              </w:rPr>
              <w:t>Medium</w:t>
            </w:r>
          </w:p>
        </w:tc>
        <w:tc>
          <w:tcPr>
            <w:tcW w:w="714" w:type="pct"/>
            <w:shd w:val="clear" w:color="auto" w:fill="95B3D7" w:themeFill="accent1" w:themeFillTint="99"/>
          </w:tcPr>
          <w:p w14:paraId="2C2E62DE" w14:textId="77777777" w:rsidR="00DD26AB" w:rsidRPr="001A278B" w:rsidRDefault="00DD26AB" w:rsidP="00DD26AB">
            <w:pPr>
              <w:spacing w:line="240" w:lineRule="auto"/>
              <w:rPr>
                <w:sz w:val="20"/>
                <w:szCs w:val="20"/>
              </w:rPr>
            </w:pPr>
            <w:r w:rsidRPr="001A278B">
              <w:rPr>
                <w:sz w:val="20"/>
                <w:szCs w:val="20"/>
              </w:rPr>
              <w:t>High</w:t>
            </w:r>
          </w:p>
        </w:tc>
        <w:tc>
          <w:tcPr>
            <w:tcW w:w="714" w:type="pct"/>
            <w:shd w:val="clear" w:color="auto" w:fill="DBE5F1" w:themeFill="accent1" w:themeFillTint="33"/>
          </w:tcPr>
          <w:p w14:paraId="0A93A5D5"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5D4DA548" w14:textId="77777777" w:rsidR="00DD26AB" w:rsidRPr="001A278B" w:rsidRDefault="00DD26AB" w:rsidP="00DD26AB">
            <w:pPr>
              <w:spacing w:line="240" w:lineRule="auto"/>
              <w:rPr>
                <w:sz w:val="20"/>
                <w:szCs w:val="20"/>
              </w:rPr>
            </w:pPr>
            <w:r w:rsidRPr="001A278B">
              <w:rPr>
                <w:sz w:val="20"/>
                <w:szCs w:val="20"/>
              </w:rPr>
              <w:t>Low</w:t>
            </w:r>
          </w:p>
        </w:tc>
      </w:tr>
      <w:tr w:rsidR="00DD26AB" w:rsidRPr="001A278B" w14:paraId="1DE57478" w14:textId="77777777" w:rsidTr="005175D9">
        <w:trPr>
          <w:trHeight w:val="315"/>
        </w:trPr>
        <w:tc>
          <w:tcPr>
            <w:tcW w:w="714" w:type="pct"/>
          </w:tcPr>
          <w:p w14:paraId="28FE7B8E" w14:textId="77777777" w:rsidR="00DD26AB" w:rsidRPr="001A278B" w:rsidRDefault="00DD26AB" w:rsidP="00DD26AB">
            <w:pPr>
              <w:spacing w:line="240" w:lineRule="auto"/>
              <w:rPr>
                <w:sz w:val="20"/>
                <w:szCs w:val="20"/>
              </w:rPr>
            </w:pPr>
            <w:r w:rsidRPr="001A278B">
              <w:rPr>
                <w:sz w:val="20"/>
                <w:szCs w:val="20"/>
              </w:rPr>
              <w:t>Car</w:t>
            </w:r>
          </w:p>
        </w:tc>
        <w:tc>
          <w:tcPr>
            <w:tcW w:w="714" w:type="pct"/>
            <w:shd w:val="clear" w:color="auto" w:fill="95B3D7" w:themeFill="accent1" w:themeFillTint="99"/>
          </w:tcPr>
          <w:p w14:paraId="45D6BCDE" w14:textId="77777777" w:rsidR="00DD26AB" w:rsidRPr="001A278B" w:rsidRDefault="00DD26AB" w:rsidP="00DD26AB">
            <w:pPr>
              <w:spacing w:line="240" w:lineRule="auto"/>
              <w:rPr>
                <w:sz w:val="20"/>
                <w:szCs w:val="20"/>
              </w:rPr>
            </w:pPr>
            <w:r w:rsidRPr="001A278B">
              <w:rPr>
                <w:sz w:val="20"/>
                <w:szCs w:val="20"/>
              </w:rPr>
              <w:t>High</w:t>
            </w:r>
          </w:p>
        </w:tc>
        <w:tc>
          <w:tcPr>
            <w:tcW w:w="714" w:type="pct"/>
            <w:shd w:val="clear" w:color="auto" w:fill="95B3D7" w:themeFill="accent1" w:themeFillTint="99"/>
          </w:tcPr>
          <w:p w14:paraId="5A187906" w14:textId="77777777" w:rsidR="00DD26AB" w:rsidRPr="001A278B" w:rsidRDefault="00DD26AB" w:rsidP="00DD26AB">
            <w:pPr>
              <w:spacing w:line="240" w:lineRule="auto"/>
              <w:rPr>
                <w:sz w:val="20"/>
                <w:szCs w:val="20"/>
              </w:rPr>
            </w:pPr>
            <w:r w:rsidRPr="001A278B">
              <w:rPr>
                <w:sz w:val="20"/>
                <w:szCs w:val="20"/>
              </w:rPr>
              <w:t>High</w:t>
            </w:r>
          </w:p>
        </w:tc>
        <w:tc>
          <w:tcPr>
            <w:tcW w:w="714" w:type="pct"/>
            <w:shd w:val="clear" w:color="auto" w:fill="B8CCE4" w:themeFill="accent1" w:themeFillTint="66"/>
          </w:tcPr>
          <w:p w14:paraId="77E7B5FD" w14:textId="77777777" w:rsidR="00DD26AB" w:rsidRPr="001A278B" w:rsidRDefault="00DD26AB" w:rsidP="00DD26AB">
            <w:pPr>
              <w:spacing w:line="240" w:lineRule="auto"/>
              <w:rPr>
                <w:sz w:val="20"/>
                <w:szCs w:val="20"/>
              </w:rPr>
            </w:pPr>
            <w:r w:rsidRPr="001A278B">
              <w:rPr>
                <w:sz w:val="20"/>
                <w:szCs w:val="20"/>
              </w:rPr>
              <w:t>Medium</w:t>
            </w:r>
          </w:p>
        </w:tc>
        <w:tc>
          <w:tcPr>
            <w:tcW w:w="714" w:type="pct"/>
            <w:shd w:val="clear" w:color="auto" w:fill="DBE5F1" w:themeFill="accent1" w:themeFillTint="33"/>
          </w:tcPr>
          <w:p w14:paraId="0F3DB0CF"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95B3D7" w:themeFill="accent1" w:themeFillTint="99"/>
          </w:tcPr>
          <w:p w14:paraId="4CB4BF74" w14:textId="77777777" w:rsidR="00DD26AB" w:rsidRPr="001A278B" w:rsidRDefault="00DD26AB" w:rsidP="00DD26AB">
            <w:pPr>
              <w:spacing w:line="240" w:lineRule="auto"/>
              <w:rPr>
                <w:sz w:val="20"/>
                <w:szCs w:val="20"/>
              </w:rPr>
            </w:pPr>
            <w:r w:rsidRPr="001A278B">
              <w:rPr>
                <w:sz w:val="20"/>
                <w:szCs w:val="20"/>
              </w:rPr>
              <w:t>High</w:t>
            </w:r>
          </w:p>
        </w:tc>
        <w:tc>
          <w:tcPr>
            <w:tcW w:w="714" w:type="pct"/>
            <w:shd w:val="clear" w:color="auto" w:fill="95B3D7" w:themeFill="accent1" w:themeFillTint="99"/>
          </w:tcPr>
          <w:p w14:paraId="4D219F34" w14:textId="77777777" w:rsidR="00DD26AB" w:rsidRPr="001A278B" w:rsidRDefault="00DD26AB" w:rsidP="00DD26AB">
            <w:pPr>
              <w:spacing w:line="240" w:lineRule="auto"/>
              <w:rPr>
                <w:sz w:val="20"/>
                <w:szCs w:val="20"/>
              </w:rPr>
            </w:pPr>
            <w:r w:rsidRPr="001A278B">
              <w:rPr>
                <w:sz w:val="20"/>
                <w:szCs w:val="20"/>
              </w:rPr>
              <w:t>High</w:t>
            </w:r>
          </w:p>
        </w:tc>
      </w:tr>
      <w:tr w:rsidR="00DD26AB" w:rsidRPr="001A278B" w14:paraId="2D8A62A9" w14:textId="77777777" w:rsidTr="005175D9">
        <w:trPr>
          <w:trHeight w:val="352"/>
        </w:trPr>
        <w:tc>
          <w:tcPr>
            <w:tcW w:w="714" w:type="pct"/>
          </w:tcPr>
          <w:p w14:paraId="06B1ECA0" w14:textId="77777777" w:rsidR="00DD26AB" w:rsidRPr="001A278B" w:rsidRDefault="00DD26AB" w:rsidP="00DD26AB">
            <w:pPr>
              <w:spacing w:line="240" w:lineRule="auto"/>
              <w:rPr>
                <w:sz w:val="20"/>
                <w:szCs w:val="20"/>
              </w:rPr>
            </w:pPr>
            <w:r w:rsidRPr="001A278B">
              <w:rPr>
                <w:sz w:val="20"/>
                <w:szCs w:val="20"/>
              </w:rPr>
              <w:t>Public Transit</w:t>
            </w:r>
          </w:p>
        </w:tc>
        <w:tc>
          <w:tcPr>
            <w:tcW w:w="714" w:type="pct"/>
            <w:shd w:val="clear" w:color="auto" w:fill="DBE5F1" w:themeFill="accent1" w:themeFillTint="33"/>
          </w:tcPr>
          <w:p w14:paraId="72CF5F1C"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18809CBA"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95B3D7" w:themeFill="accent1" w:themeFillTint="99"/>
          </w:tcPr>
          <w:p w14:paraId="19094019" w14:textId="77777777" w:rsidR="00DD26AB" w:rsidRPr="001A278B" w:rsidRDefault="00DD26AB" w:rsidP="00DD26AB">
            <w:pPr>
              <w:spacing w:after="0" w:line="240" w:lineRule="auto"/>
              <w:jc w:val="left"/>
              <w:rPr>
                <w:sz w:val="20"/>
                <w:szCs w:val="20"/>
              </w:rPr>
            </w:pPr>
            <w:r w:rsidRPr="001A278B">
              <w:rPr>
                <w:sz w:val="20"/>
                <w:szCs w:val="20"/>
              </w:rPr>
              <w:t>High</w:t>
            </w:r>
          </w:p>
        </w:tc>
        <w:tc>
          <w:tcPr>
            <w:tcW w:w="714" w:type="pct"/>
            <w:shd w:val="clear" w:color="auto" w:fill="DBE5F1" w:themeFill="accent1" w:themeFillTint="33"/>
          </w:tcPr>
          <w:p w14:paraId="12ECBF39"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DBE5F1" w:themeFill="accent1" w:themeFillTint="33"/>
          </w:tcPr>
          <w:p w14:paraId="1F70B3C4" w14:textId="77777777" w:rsidR="00DD26AB" w:rsidRPr="001A278B" w:rsidRDefault="00DD26AB" w:rsidP="00DD26AB">
            <w:pPr>
              <w:spacing w:line="240" w:lineRule="auto"/>
              <w:rPr>
                <w:sz w:val="20"/>
                <w:szCs w:val="20"/>
              </w:rPr>
            </w:pPr>
            <w:r w:rsidRPr="001A278B">
              <w:rPr>
                <w:sz w:val="20"/>
                <w:szCs w:val="20"/>
              </w:rPr>
              <w:t>Low</w:t>
            </w:r>
          </w:p>
        </w:tc>
        <w:tc>
          <w:tcPr>
            <w:tcW w:w="714" w:type="pct"/>
            <w:shd w:val="clear" w:color="auto" w:fill="B8CCE4" w:themeFill="accent1" w:themeFillTint="66"/>
          </w:tcPr>
          <w:p w14:paraId="41AD39AC" w14:textId="77777777" w:rsidR="00DD26AB" w:rsidRPr="001A278B" w:rsidRDefault="00DD26AB" w:rsidP="00DD26AB">
            <w:pPr>
              <w:spacing w:line="240" w:lineRule="auto"/>
              <w:rPr>
                <w:sz w:val="20"/>
                <w:szCs w:val="20"/>
              </w:rPr>
            </w:pPr>
            <w:r w:rsidRPr="001A278B">
              <w:rPr>
                <w:sz w:val="20"/>
                <w:szCs w:val="20"/>
              </w:rPr>
              <w:t>Medium</w:t>
            </w:r>
          </w:p>
        </w:tc>
      </w:tr>
    </w:tbl>
    <w:p w14:paraId="756DEC01" w14:textId="32D2A7FF" w:rsidR="00966563" w:rsidRPr="001A278B" w:rsidRDefault="551A77D0" w:rsidP="00AE749D">
      <w:pPr>
        <w:pStyle w:val="Heading1"/>
      </w:pPr>
      <w:bookmarkStart w:id="40" w:name="_Toc72966199"/>
      <w:r w:rsidRPr="001A278B">
        <w:t>Methodology</w:t>
      </w:r>
      <w:bookmarkEnd w:id="40"/>
    </w:p>
    <w:p w14:paraId="5683B5C8" w14:textId="56FE0697" w:rsidR="00AD34D6" w:rsidRPr="001A278B" w:rsidRDefault="00AD34D6" w:rsidP="00AD34D6">
      <w:pPr>
        <w:pStyle w:val="Heading2"/>
      </w:pPr>
      <w:bookmarkStart w:id="41" w:name="_Toc72966200"/>
      <w:r w:rsidRPr="001A278B">
        <w:t>introduction</w:t>
      </w:r>
      <w:bookmarkEnd w:id="41"/>
    </w:p>
    <w:p w14:paraId="093833F7" w14:textId="0786B304" w:rsidR="00FB2C53" w:rsidRPr="001A278B" w:rsidRDefault="008F24BF" w:rsidP="005D6FDB">
      <w:r w:rsidRPr="001A278B">
        <w:t>P</w:t>
      </w:r>
      <w:r w:rsidR="00FB2C53" w:rsidRPr="001A278B">
        <w:t xml:space="preserve">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w:t>
      </w:r>
      <w:r w:rsidR="00BB2A77" w:rsidRPr="001A278B">
        <w:t>demand,</w:t>
      </w:r>
      <w:r w:rsidR="00FB2C53" w:rsidRPr="001A278B">
        <w:t xml:space="preserve">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w:t>
      </w:r>
      <w:r w:rsidR="00FB2C53" w:rsidRPr="001A278B">
        <w:lastRenderedPageBreak/>
        <w:t>(from a base year of 2014) and the comparison of these scenarios (for the 2020-2050 segment</w:t>
      </w:r>
      <w:r w:rsidR="006B1084" w:rsidRPr="001A278B">
        <w:rPr>
          <w:vertAlign w:val="superscript"/>
        </w:rPr>
        <w:footnoteReference w:id="2"/>
      </w:r>
      <w:r w:rsidR="00FB2C53" w:rsidRPr="001A278B">
        <w:t>) is what constituted the results.</w:t>
      </w:r>
    </w:p>
    <w:p w14:paraId="1B671100" w14:textId="2A5E7104" w:rsidR="00AD34D6" w:rsidRPr="001A278B" w:rsidRDefault="00AD34D6" w:rsidP="005D6FDB">
      <w:r w:rsidRPr="001A278B">
        <w:t>T</w:t>
      </w:r>
      <w:r w:rsidR="00CC5011" w:rsidRPr="001A278B">
        <w:t>he functional unit</w:t>
      </w:r>
      <w:r w:rsidR="00CC5011" w:rsidRPr="001A278B">
        <w:rPr>
          <w:rStyle w:val="FootnoteReference"/>
        </w:rPr>
        <w:footnoteReference w:id="3"/>
      </w:r>
      <w:r w:rsidR="00CC5011" w:rsidRPr="001A278B">
        <w:t xml:space="preserve"> of </w:t>
      </w:r>
      <w:r w:rsidR="00931DFE" w:rsidRPr="001A278B">
        <w:t>the</w:t>
      </w:r>
      <w:r w:rsidR="00CC5011" w:rsidRPr="001A278B">
        <w:t xml:space="preserve"> analysis is the passenger kilometer (pkm); and the implementation unit</w:t>
      </w:r>
      <w:r w:rsidR="00CC5011" w:rsidRPr="001A278B">
        <w:rPr>
          <w:rStyle w:val="FootnoteReference"/>
        </w:rPr>
        <w:footnoteReference w:id="4"/>
      </w:r>
      <w:r w:rsidR="00CC5011" w:rsidRPr="001A278B">
        <w:t xml:space="preserve"> the urban trip. </w:t>
      </w:r>
      <w:r w:rsidRPr="001A278B">
        <w:t xml:space="preserve">The agency level </w:t>
      </w:r>
      <w:r w:rsidR="0042382F" w:rsidRPr="001A278B">
        <w:t xml:space="preserve">used for the </w:t>
      </w:r>
      <w:r w:rsidR="007E601B" w:rsidRPr="001A278B">
        <w:t>analysis</w:t>
      </w:r>
      <w:r w:rsidR="0042382F" w:rsidRPr="001A278B">
        <w:t xml:space="preserve"> is the </w:t>
      </w:r>
      <w:r w:rsidR="009E5650" w:rsidRPr="001A278B">
        <w:t>city</w:t>
      </w:r>
      <w:r w:rsidR="0042382F" w:rsidRPr="001A278B">
        <w:t xml:space="preserve">, </w:t>
      </w:r>
      <w:r w:rsidR="00812CC5" w:rsidRPr="001A278B">
        <w:t xml:space="preserve">as </w:t>
      </w:r>
      <w:r w:rsidR="009E5650" w:rsidRPr="001A278B">
        <w:t xml:space="preserve">it is </w:t>
      </w:r>
      <w:r w:rsidR="00812CC5" w:rsidRPr="001A278B">
        <w:t xml:space="preserve">the agent that will </w:t>
      </w:r>
      <w:r w:rsidR="009E5650" w:rsidRPr="001A278B">
        <w:t xml:space="preserve">make policies that influence density and thus walkability. </w:t>
      </w:r>
      <w:r w:rsidR="00812CC5" w:rsidRPr="001A278B">
        <w:t xml:space="preserve">Therefore we analyze these impacts on the perspective of the </w:t>
      </w:r>
      <w:r w:rsidR="009E5650" w:rsidRPr="001A278B">
        <w:t>city</w:t>
      </w:r>
      <w:r w:rsidR="00812CC5" w:rsidRPr="001A278B">
        <w:t xml:space="preserve"> rather than from the </w:t>
      </w:r>
      <w:r w:rsidR="009E5650" w:rsidRPr="001A278B">
        <w:t>individual user</w:t>
      </w:r>
      <w:r w:rsidR="00812CC5" w:rsidRPr="001A278B">
        <w:t>.</w:t>
      </w:r>
      <w:r w:rsidR="0042382F" w:rsidRPr="001A278B">
        <w:t xml:space="preserve"> </w:t>
      </w:r>
    </w:p>
    <w:p w14:paraId="7B73204B" w14:textId="5022814C" w:rsidR="00CC5011" w:rsidRPr="001A278B" w:rsidRDefault="00AD34D6" w:rsidP="005D6FDB">
      <w:r w:rsidRPr="001A278B">
        <w:t>The Total Addressable Market (TAM) covers all demand for the function provided by the solution</w:t>
      </w:r>
      <w:r w:rsidR="00163A25" w:rsidRPr="001A278B">
        <w:t>.</w:t>
      </w:r>
      <w:r w:rsidRPr="001A278B">
        <w:t xml:space="preserve"> </w:t>
      </w:r>
      <w:r w:rsidR="00163A25" w:rsidRPr="001A278B">
        <w:t>For</w:t>
      </w:r>
      <w:r w:rsidRPr="001A278B">
        <w:t xml:space="preserve"> </w:t>
      </w:r>
      <w:r w:rsidR="00BB6605" w:rsidRPr="001A278B">
        <w:t>walkable cities</w:t>
      </w:r>
      <w:r w:rsidRPr="001A278B">
        <w:t xml:space="preserve">, the TAM </w:t>
      </w:r>
      <w:r w:rsidR="00163A25" w:rsidRPr="001A278B">
        <w:t>is</w:t>
      </w:r>
      <w:r w:rsidRPr="001A278B">
        <w:t xml:space="preserve"> global demand for urban passenger travel including conventional and emerging solutions. </w:t>
      </w:r>
      <w:r w:rsidR="00CC5011" w:rsidRPr="001A278B">
        <w:t xml:space="preserve">Most reports available in the literature exclude non-motorized trips when calculating urban modal share. </w:t>
      </w:r>
      <w:r w:rsidR="00F32FEB" w:rsidRPr="001A278B">
        <w:t>This was repeated here</w:t>
      </w:r>
      <w:r w:rsidR="00CC5011" w:rsidRPr="001A278B">
        <w:t xml:space="preserve"> for two main reasons. First the modal share is calculated through pkm, and therefore the smaller trip distance of a non-motorized trip results to a much smaller share. Second, non-motorized trips are much harder to record and predict. </w:t>
      </w:r>
      <w:r w:rsidRPr="001A278B">
        <w:t xml:space="preserve">Adjustments have been made to account for the non-motorized pkm. </w:t>
      </w:r>
      <w:r w:rsidR="00F32FEB" w:rsidRPr="001A278B">
        <w:t>One should</w:t>
      </w:r>
      <w:r w:rsidR="00CC5011" w:rsidRPr="001A278B">
        <w:t xml:space="preserve"> note however than </w:t>
      </w:r>
      <w:r w:rsidR="00BB6605" w:rsidRPr="001A278B">
        <w:t>walking</w:t>
      </w:r>
      <w:r w:rsidR="00CC5011" w:rsidRPr="001A278B">
        <w:t xml:space="preserve"> trips are often complementary to </w:t>
      </w:r>
      <w:r w:rsidR="00FF732D" w:rsidRPr="001A278B">
        <w:t>public</w:t>
      </w:r>
      <w:r w:rsidR="00CC5011" w:rsidRPr="001A278B">
        <w:t xml:space="preserve">-transit trips, and so an increase in </w:t>
      </w:r>
      <w:r w:rsidR="00FF732D" w:rsidRPr="001A278B">
        <w:t>public</w:t>
      </w:r>
      <w:r w:rsidR="00CC5011" w:rsidRPr="001A278B">
        <w:t xml:space="preserve"> transit adoption should lead to increased walking.</w:t>
      </w:r>
    </w:p>
    <w:p w14:paraId="0AAACC71" w14:textId="4C5F847F" w:rsidR="00CC5011" w:rsidRPr="001A278B" w:rsidRDefault="00931DFE" w:rsidP="005D6FDB">
      <w:r w:rsidRPr="001A278B">
        <w:t>The</w:t>
      </w:r>
      <w:r w:rsidR="00CC5011" w:rsidRPr="001A278B">
        <w:t xml:space="preserve"> </w:t>
      </w:r>
      <w:r w:rsidRPr="001A278B">
        <w:t>Project Drawdown Scenario</w:t>
      </w:r>
      <w:r w:rsidR="00B47171" w:rsidRPr="001A278B">
        <w:t>s</w:t>
      </w:r>
      <w:r w:rsidR="00CC5011" w:rsidRPr="001A278B">
        <w:t xml:space="preserve">, </w:t>
      </w:r>
      <w:r w:rsidRPr="001A278B">
        <w:t>(PDS)</w:t>
      </w:r>
      <w:r w:rsidR="00CC5011" w:rsidRPr="001A278B">
        <w:t xml:space="preserve">, </w:t>
      </w:r>
      <w:r w:rsidR="00B47171" w:rsidRPr="001A278B">
        <w:t>estimate</w:t>
      </w:r>
      <w:r w:rsidR="00CC5011" w:rsidRPr="001A278B">
        <w:t xml:space="preserve"> a</w:t>
      </w:r>
      <w:r w:rsidR="00B47171" w:rsidRPr="001A278B">
        <w:t xml:space="preserve">n annual </w:t>
      </w:r>
      <w:r w:rsidR="00CC5011" w:rsidRPr="001A278B">
        <w:t xml:space="preserve">increase of the modal share of </w:t>
      </w:r>
      <w:r w:rsidR="00BB6605" w:rsidRPr="001A278B">
        <w:t>walkable cities</w:t>
      </w:r>
      <w:r w:rsidR="00CC5011" w:rsidRPr="001A278B">
        <w:t xml:space="preserve"> in urban environments as the total number of pkm grows. The increased number of </w:t>
      </w:r>
      <w:r w:rsidR="00BB6605" w:rsidRPr="001A278B">
        <w:t>walking</w:t>
      </w:r>
      <w:r w:rsidR="00CC5011" w:rsidRPr="001A278B">
        <w:t xml:space="preserve"> trips will mainly come from newly generated trips, although some </w:t>
      </w:r>
      <w:r w:rsidR="00AD34D6" w:rsidRPr="001A278B">
        <w:t>will</w:t>
      </w:r>
      <w:r w:rsidR="00CC5011" w:rsidRPr="001A278B">
        <w:t xml:space="preserve"> come from existing private vehicle, non-motorized, or other mode trips</w:t>
      </w:r>
      <w:r w:rsidR="00BB6605" w:rsidRPr="001A278B">
        <w:t xml:space="preserve"> and as a feeder to public transi</w:t>
      </w:r>
      <w:r w:rsidR="00CC5011" w:rsidRPr="001A278B">
        <w:t>.</w:t>
      </w:r>
    </w:p>
    <w:p w14:paraId="3DBB6C4D" w14:textId="652C376B" w:rsidR="000C5FC2" w:rsidRPr="001A278B" w:rsidRDefault="000C5FC2" w:rsidP="005D6FDB">
      <w:pPr>
        <w:rPr>
          <w:bCs/>
        </w:rPr>
      </w:pPr>
      <w:r w:rsidRPr="001A278B">
        <w:rPr>
          <w:bCs/>
        </w:rPr>
        <w:t xml:space="preserve">The conventional technology in this model will be the private car, more specifically ICE cars. Since hybrid, electric, or other engine vehicles sum up to only a few percent of the global car fleet, </w:t>
      </w:r>
      <w:r w:rsidR="00F32FEB" w:rsidRPr="001A278B">
        <w:rPr>
          <w:bCs/>
        </w:rPr>
        <w:t>they</w:t>
      </w:r>
      <w:r w:rsidRPr="001A278B">
        <w:rPr>
          <w:bCs/>
        </w:rPr>
        <w:t xml:space="preserve"> will not </w:t>
      </w:r>
      <w:r w:rsidR="00F32FEB" w:rsidRPr="001A278B">
        <w:rPr>
          <w:bCs/>
        </w:rPr>
        <w:t xml:space="preserve">be </w:t>
      </w:r>
      <w:r w:rsidRPr="001A278B">
        <w:rPr>
          <w:bCs/>
        </w:rPr>
        <w:t>consider</w:t>
      </w:r>
      <w:r w:rsidR="00F32FEB" w:rsidRPr="001A278B">
        <w:rPr>
          <w:bCs/>
        </w:rPr>
        <w:t xml:space="preserve">ed </w:t>
      </w:r>
      <w:r w:rsidRPr="001A278B">
        <w:rPr>
          <w:bCs/>
        </w:rPr>
        <w:t xml:space="preserve">in this approach. </w:t>
      </w:r>
    </w:p>
    <w:p w14:paraId="2EEF007A" w14:textId="2D7454D5" w:rsidR="000C5FC2" w:rsidRPr="001A278B" w:rsidRDefault="000C5FC2" w:rsidP="003100F9">
      <w:r w:rsidRPr="001A278B">
        <w:rPr>
          <w:szCs w:val="24"/>
        </w:rPr>
        <w:lastRenderedPageBreak/>
        <w:t xml:space="preserve">As mentioned </w:t>
      </w:r>
      <w:r w:rsidR="00E21252" w:rsidRPr="001A278B">
        <w:rPr>
          <w:szCs w:val="24"/>
        </w:rPr>
        <w:t>previously</w:t>
      </w:r>
      <w:r w:rsidRPr="001A278B">
        <w:rPr>
          <w:szCs w:val="24"/>
        </w:rPr>
        <w:t xml:space="preserve">, the functional unit of </w:t>
      </w:r>
      <w:r w:rsidR="00931DFE" w:rsidRPr="001A278B">
        <w:rPr>
          <w:szCs w:val="24"/>
        </w:rPr>
        <w:t>the</w:t>
      </w:r>
      <w:r w:rsidRPr="001A278B">
        <w:rPr>
          <w:szCs w:val="24"/>
        </w:rPr>
        <w:t xml:space="preserve"> analysis is the passenger kilometer and the implementation unit the urban trip. Since </w:t>
      </w:r>
      <w:r w:rsidR="00931DFE" w:rsidRPr="001A278B">
        <w:rPr>
          <w:szCs w:val="24"/>
        </w:rPr>
        <w:t>the</w:t>
      </w:r>
      <w:r w:rsidRPr="001A278B">
        <w:rPr>
          <w:szCs w:val="24"/>
        </w:rPr>
        <w:t xml:space="preserve"> conventional technology and solution have different average trip lengths, estimations will be done using these figures. Average urban trip length for a private car is 9km </w:t>
      </w:r>
      <w:r w:rsidR="0006627F" w:rsidRPr="001A278B">
        <w:rPr>
          <w:szCs w:val="24"/>
        </w:rPr>
        <w:fldChar w:fldCharType="begin"/>
      </w:r>
      <w:r w:rsidR="0006627F" w:rsidRPr="001A278B">
        <w:rPr>
          <w:szCs w:val="24"/>
        </w:rPr>
        <w:instrText xml:space="preserve"> ADDIN ZOTERO_ITEM CSL_CITATION {"citationID":"I9nzC7gK","properties":{"formattedCitation":"(Department for Transport, 2020; UC Davis et al., 2015)","plainCitation":"(Department for Transport, 2020; UC Davis et al., 2015)","noteIndex":0},"citationItems":[{"id":19066,"uris":["http://zotero.org/groups/2241942/items/K5XUSCHU"],"uri":["http://zotero.org/groups/2241942/items/K5XUSCHU"],"itemData":{"id":19066,"type":"article-journal","language":"en","page":"10","source":"Zotero","title":"2019 National Travel Survey","author":[{"family":"Department for Transport","given":""}],"issued":{"date-parts":[["2020"]]}}},{"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06627F" w:rsidRPr="001A278B">
        <w:rPr>
          <w:szCs w:val="24"/>
        </w:rPr>
        <w:fldChar w:fldCharType="separate"/>
      </w:r>
      <w:r w:rsidR="0006627F" w:rsidRPr="001A278B">
        <w:rPr>
          <w:rFonts w:cs="Times New Roman"/>
        </w:rPr>
        <w:t>(Department for Transport, 2020; UC Davis et al., 2015)</w:t>
      </w:r>
      <w:r w:rsidR="0006627F" w:rsidRPr="001A278B">
        <w:rPr>
          <w:szCs w:val="24"/>
        </w:rPr>
        <w:fldChar w:fldCharType="end"/>
      </w:r>
      <w:r w:rsidRPr="001A278B">
        <w:rPr>
          <w:szCs w:val="24"/>
        </w:rPr>
        <w:t>, which corresponds to 1</w:t>
      </w:r>
      <w:r w:rsidR="001A1A9A" w:rsidRPr="001A278B">
        <w:rPr>
          <w:szCs w:val="24"/>
        </w:rPr>
        <w:t>5</w:t>
      </w:r>
      <w:r w:rsidRPr="001A278B">
        <w:rPr>
          <w:szCs w:val="24"/>
        </w:rPr>
        <w:t>.</w:t>
      </w:r>
      <w:r w:rsidR="001A1A9A" w:rsidRPr="001A278B">
        <w:rPr>
          <w:szCs w:val="24"/>
        </w:rPr>
        <w:t>3</w:t>
      </w:r>
      <w:r w:rsidRPr="001A278B">
        <w:rPr>
          <w:szCs w:val="24"/>
        </w:rPr>
        <w:t xml:space="preserve">6 pkm (average car occupancy rate </w:t>
      </w:r>
      <w:r w:rsidR="002D2287" w:rsidRPr="001A278B">
        <w:rPr>
          <w:szCs w:val="24"/>
        </w:rPr>
        <w:t>sources listed below</w:t>
      </w:r>
      <w:r w:rsidRPr="001A278B">
        <w:rPr>
          <w:szCs w:val="24"/>
        </w:rPr>
        <w:t xml:space="preserve">). Average urban trip length for </w:t>
      </w:r>
      <w:r w:rsidR="003A214F" w:rsidRPr="001A278B">
        <w:rPr>
          <w:szCs w:val="24"/>
        </w:rPr>
        <w:t>walking</w:t>
      </w:r>
      <w:r w:rsidRPr="001A278B">
        <w:rPr>
          <w:szCs w:val="24"/>
        </w:rPr>
        <w:t xml:space="preserve"> is </w:t>
      </w:r>
      <w:r w:rsidR="003100F9" w:rsidRPr="001A278B">
        <w:rPr>
          <w:szCs w:val="24"/>
        </w:rPr>
        <w:t>2</w:t>
      </w:r>
      <w:r w:rsidRPr="001A278B">
        <w:rPr>
          <w:szCs w:val="24"/>
        </w:rPr>
        <w:t xml:space="preserve"> km</w:t>
      </w:r>
      <w:r w:rsidR="003100F9" w:rsidRPr="001A278B">
        <w:rPr>
          <w:szCs w:val="24"/>
        </w:rPr>
        <w:t xml:space="preserve"> </w:t>
      </w:r>
      <w:r w:rsidR="003100F9" w:rsidRPr="001A278B">
        <w:rPr>
          <w:szCs w:val="24"/>
        </w:rPr>
        <w:fldChar w:fldCharType="begin"/>
      </w:r>
      <w:r w:rsidR="003100F9" w:rsidRPr="001A278B">
        <w:rPr>
          <w:szCs w:val="24"/>
        </w:rPr>
        <w:instrText xml:space="preserve"> ADDIN ZOTERO_ITEM CSL_CITATION {"citationID":"MW8Ks4EP","properties":{"formattedCitation":"(Department for Transport, 2020; US DoT, 2020)","plainCitation":"(Department for Transport, 2020; US DoT, 2020)","noteIndex":0},"citationItems":[{"id":19066,"uris":["http://zotero.org/groups/2241942/items/K5XUSCHU"],"uri":["http://zotero.org/groups/2241942/items/K5XUSCHU"],"itemData":{"id":19066,"type":"article-journal","language":"en","page":"10","source":"Zotero","title":"2019 National Travel Survey","author":[{"family":"Department for Transport","given":""}],"issued":{"date-parts":[["2020"]]}}},{"id":19069,"uris":["http://zotero.org/groups/2241942/items/VY794KZC"],"uri":["http://zotero.org/groups/2241942/items/VY794KZC"],"itemData":{"id":19069,"type":"webpage","title":"National Household Travel Survey","URL":"https://nhts.ornl.gov/","author":[{"family":"US DoT","given":""}],"accessed":{"date-parts":[["2021",9,9]]},"issued":{"date-parts":[["2020"]]}}}],"schema":"https://github.com/citation-style-language/schema/raw/master/csl-citation.json"} </w:instrText>
      </w:r>
      <w:r w:rsidR="003100F9" w:rsidRPr="001A278B">
        <w:rPr>
          <w:szCs w:val="24"/>
        </w:rPr>
        <w:fldChar w:fldCharType="separate"/>
      </w:r>
      <w:r w:rsidR="003100F9" w:rsidRPr="001A278B">
        <w:rPr>
          <w:rFonts w:cs="Times New Roman"/>
        </w:rPr>
        <w:t>(Department for Transport, 2020; US DoT, 2020)</w:t>
      </w:r>
      <w:r w:rsidR="003100F9" w:rsidRPr="001A278B">
        <w:rPr>
          <w:szCs w:val="24"/>
        </w:rPr>
        <w:fldChar w:fldCharType="end"/>
      </w:r>
      <w:r w:rsidRPr="001A278B">
        <w:rPr>
          <w:szCs w:val="24"/>
        </w:rPr>
        <w:t xml:space="preserve">. </w:t>
      </w:r>
    </w:p>
    <w:p w14:paraId="298F46AB" w14:textId="23206A3D" w:rsidR="00F52595" w:rsidRPr="001A278B" w:rsidRDefault="00686965" w:rsidP="00483FFA">
      <w:pPr>
        <w:pStyle w:val="Heading2"/>
      </w:pPr>
      <w:bookmarkStart w:id="42" w:name="_Toc72966201"/>
      <w:r w:rsidRPr="001A278B">
        <w:t>Data Sources</w:t>
      </w:r>
      <w:bookmarkEnd w:id="42"/>
    </w:p>
    <w:p w14:paraId="527304C2" w14:textId="3BE5742C" w:rsidR="00E21252" w:rsidRPr="001A278B" w:rsidRDefault="00E21252" w:rsidP="00E21252">
      <w:r w:rsidRPr="001A278B">
        <w:t>Data from multiple sources were compiled to construct this model, with an emphasis on recent, credible, and peer-reviewed methodology. The data sources used for the model have been divided in three main sections: Total Addressable Market (TAM), Adoption Projections and Variable Inputs.</w:t>
      </w:r>
    </w:p>
    <w:p w14:paraId="6E9F8F67" w14:textId="01B50C44" w:rsidR="00E21252" w:rsidRPr="001A278B" w:rsidRDefault="00E21252" w:rsidP="00E21252">
      <w:pPr>
        <w:pStyle w:val="Heading3"/>
      </w:pPr>
      <w:bookmarkStart w:id="43" w:name="_Toc68775174"/>
      <w:bookmarkStart w:id="44" w:name="_Toc72966202"/>
      <w:r w:rsidRPr="001A278B">
        <w:t>Total Addressable Market</w:t>
      </w:r>
      <w:bookmarkEnd w:id="43"/>
      <w:bookmarkEnd w:id="44"/>
    </w:p>
    <w:p w14:paraId="7A4D63E4" w14:textId="5A93E255" w:rsidR="00E21252" w:rsidRPr="001A278B" w:rsidRDefault="00E21252" w:rsidP="00890FB4">
      <w:bookmarkStart w:id="45" w:name="_Hlk66991771"/>
      <w:r w:rsidRPr="001A278B">
        <w:t xml:space="preserve">The Total Addressable Market (TAM) covers all demand for the function provided by the solution. For </w:t>
      </w:r>
      <w:r w:rsidR="00746B14" w:rsidRPr="001A278B">
        <w:t xml:space="preserve">the </w:t>
      </w:r>
      <w:r w:rsidR="00B5742F" w:rsidRPr="001A278B">
        <w:t>Walkable Cities</w:t>
      </w:r>
      <w:r w:rsidR="00746B14" w:rsidRPr="001A278B">
        <w:t xml:space="preserve"> </w:t>
      </w:r>
      <w:r w:rsidRPr="001A278B">
        <w:t xml:space="preserve">solution, TAM is world urban passenger kilometers made by all modes. Global TAM was projected mainly using data obtained from </w:t>
      </w:r>
      <w:r w:rsidRPr="001A278B">
        <w:fldChar w:fldCharType="begin"/>
      </w:r>
      <w:r w:rsidR="00890FB4" w:rsidRPr="001A278B">
        <w:instrText xml:space="preserve"> ADDIN ZOTERO_ITEM CSL_CITATION {"citationID":"c9Xwxwr3","properties":{"formattedCitation":"(IEA, 2016; The International Council on Clean Transportation, 2012; UC Davis et al., 2015)","plainCitation":"(IEA, 2016; The International Council on Clean Transportation, 2012; UC Davis et al., 2015)","noteIndex":0},"citationItems":[{"id":8013,"uris":["http://zotero.org/groups/277937/items/F9F69ME7"],"uri":["http://zotero.org/groups/277937/items/F9F69ME7"],"itemData":{"id":8013,"type":"report","event-place":"Paris","publisher":"International Energy Agency","publisher-place":"Paris","title":"Energy Technology Perspectives 2016: Towards Sustainable Urban Energy Systems","URL":"http://www.iea.org/etp/etp2016/","author":[{"literal":"IEA"}],"issued":{"date-parts":[["2016"]]}}},{"id":4021,"uris":["http://zotero.org/groups/277937/items/JKNCVGCJ"],"uri":["http://zotero.org/groups/277937/items/JKNCVGCJ"],"itemData":{"id":4021,"type":"report","publisher":"The International Council on Clean Transportation","title":"ICCT Roadmap Model","URL":"http://www.theicct.org/global-transportation-roadmap-model","author":[{"literal":"The International Council on Clean Transportation"}],"accessed":{"date-parts":[["2016",5,19]]},"issued":{"date-parts":[["2012",12]]}}},{"id":3061,"uris":["http://zotero.org/groups/277937/items/V5S7QU6I"],"uri":["http://zotero.org/groups/277937/items/V5S7QU6I"],"itemData":{"id":3061,"type":"article","title":"ITDP-UCD HS Cycling Report Figures","author":[{"family":"UC Davis","given":""},{"family":"Fulton","given":"Lewis"},{"family":"Mason","given":"Jacob"}],"issued":{"date-parts":[["2015",11,10]]}},"label":"page"}],"schema":"https://github.com/citation-style-language/schema/raw/master/csl-citation.json"} </w:instrText>
      </w:r>
      <w:r w:rsidRPr="001A278B">
        <w:fldChar w:fldCharType="separate"/>
      </w:r>
      <w:r w:rsidR="00890FB4" w:rsidRPr="001A278B">
        <w:rPr>
          <w:rFonts w:cs="Times New Roman"/>
        </w:rPr>
        <w:t>(IEA, 2016; The International Council on Clean Transportation, 2012; UC Davis et al., 2015)</w:t>
      </w:r>
      <w:r w:rsidRPr="001A278B">
        <w:fldChar w:fldCharType="end"/>
      </w:r>
      <w:r w:rsidRPr="001A278B">
        <w:t xml:space="preserve">. Regional data come from ITDP-UC Davis </w:t>
      </w:r>
      <w:r w:rsidRPr="001A278B">
        <w:fldChar w:fldCharType="begin"/>
      </w:r>
      <w:r w:rsidRPr="001A278B">
        <w:instrText xml:space="preserve"> ADDIN ZOTERO_ITEM CSL_CITATION {"citationID":"1IwVFe7G","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Pr="001A278B">
        <w:fldChar w:fldCharType="separate"/>
      </w:r>
      <w:r w:rsidRPr="001A278B">
        <w:rPr>
          <w:rFonts w:cs="Times New Roman"/>
        </w:rPr>
        <w:t>(UC Davis et al., 2015)</w:t>
      </w:r>
      <w:r w:rsidRPr="001A278B">
        <w:fldChar w:fldCharType="end"/>
      </w:r>
      <w:r w:rsidRPr="001A278B">
        <w:t xml:space="preserve">. </w:t>
      </w:r>
    </w:p>
    <w:p w14:paraId="05FE1D3D" w14:textId="77777777" w:rsidR="00E21252" w:rsidRPr="001A278B" w:rsidRDefault="00E21252" w:rsidP="00E21252">
      <w:pPr>
        <w:pStyle w:val="Heading3"/>
      </w:pPr>
      <w:bookmarkStart w:id="46" w:name="_Toc68775175"/>
      <w:bookmarkStart w:id="47" w:name="_Toc72966203"/>
      <w:bookmarkEnd w:id="45"/>
      <w:r w:rsidRPr="001A278B">
        <w:t>A</w:t>
      </w:r>
      <w:bookmarkStart w:id="48" w:name="_Hlk66991970"/>
      <w:r w:rsidRPr="001A278B">
        <w:t>doption Projections</w:t>
      </w:r>
      <w:bookmarkEnd w:id="46"/>
      <w:bookmarkEnd w:id="47"/>
    </w:p>
    <w:p w14:paraId="00B466EF" w14:textId="3D52B7DA" w:rsidR="00E21252" w:rsidRPr="001A278B" w:rsidRDefault="00E21252" w:rsidP="00EA26AE">
      <w:r w:rsidRPr="001A278B">
        <w:t xml:space="preserve">Adoption projections are gathered from as many credible sources as possible. Sources include </w:t>
      </w:r>
      <w:r w:rsidRPr="001A278B">
        <w:fldChar w:fldCharType="begin"/>
      </w:r>
      <w:r w:rsidR="00EA26AE" w:rsidRPr="001A278B">
        <w:instrText xml:space="preserve"> ADDIN ZOTERO_ITEM CSL_CITATION {"citationID":"KsRbQjOR","properties":{"formattedCitation":"(Demographia, 2021; OECD/ITF, 2021; UC Davis et al., 2015; UN, 2018, 2019)","plainCitation":"(Demographia, 2021; OECD/ITF, 2021; UC Davis et al., 2015; UN, 2018, 2019)","noteIndex":0},"citationItems":[{"id":18978,"uris":["http://zotero.org/groups/2241942/items/U8GF5ZFB"],"uri":["http://zotero.org/groups/2241942/items/U8GF5ZFB"],"itemData":{"id":18978,"type":"webpage","title":"World Urban Areas","URL":"http://www.demographia.com/d-new.htm","author":[{"family":"Demographia","given":""}],"accessed":{"date-parts":[["2021",8,30]]},"issued":{"date-parts":[["2021"]]}}},{"id":18042,"uris":["http://zotero.org/groups/2241942/items/BRBA4SQW"],"uri":["http://zotero.org/groups/2241942/items/BRBA4SQW"],"itemData":{"id":18042,"type":"article","title":"ITF Transport Outlook 2021","author":[{"family":"OECD/ITF","given":""}],"issued":{"date-parts":[["2021"]]}}},{"id":3061,"uris":["http://zotero.org/groups/277937/items/V5S7QU6I"],"uri":["http://zotero.org/groups/277937/items/V5S7QU6I"],"itemData":{"id":3061,"type":"article","title":"ITDP-UCD HS Cycling Report Figures","author":[{"family":"UC Davis","given":""},{"family":"Fulton","given":"Lewis"},{"family":"Mason","given":"Jacob"}],"issued":{"date-parts":[["2015",11,10]]}}},{"id":18976,"uris":["http://zotero.org/groups/2241942/items/2MGYU96S"],"uri":["http://zotero.org/groups/2241942/items/2MGYU96S"],"itemData":{"id":18976,"type":"webpage","title":"World Urbanization Prospects - Population Division - United Nations","URL":"https://population.un.org/wup/Download/","author":[{"family":"UN","given":""}],"accessed":{"date-parts":[["2021",8,30]]},"issued":{"date-parts":[["2018"]]}}},{"id":19002,"uris":["http://zotero.org/groups/2241942/items/VFP59UQI"],"uri":["http://zotero.org/groups/2241942/items/VFP59UQI"],"itemData":{"id":19002,"type":"webpage","title":"World Population Prospects - Population Division - United Nations","URL":"https://population.un.org/wpp/","author":[{"family":"UN","given":""}],"accessed":{"date-parts":[["2021",9,8]]},"issued":{"date-parts":[["2019"]]}}}],"schema":"https://github.com/citation-style-language/schema/raw/master/csl-citation.json"} </w:instrText>
      </w:r>
      <w:r w:rsidRPr="001A278B">
        <w:fldChar w:fldCharType="separate"/>
      </w:r>
      <w:r w:rsidR="00EA26AE" w:rsidRPr="001A278B">
        <w:rPr>
          <w:rFonts w:cs="Times New Roman"/>
        </w:rPr>
        <w:t>(Demographia, 2021; OECD/ITF, 2021; UC Davis et al., 2015; UN, 2018, 2019)</w:t>
      </w:r>
      <w:r w:rsidRPr="001A278B">
        <w:fldChar w:fldCharType="end"/>
      </w:r>
      <w:r w:rsidRPr="001A278B">
        <w:t xml:space="preserve">. </w:t>
      </w:r>
      <w:r w:rsidR="0067085B" w:rsidRPr="001A278B">
        <w:t xml:space="preserve">Regional data come from ITF </w:t>
      </w:r>
      <w:r w:rsidR="0067085B" w:rsidRPr="001A278B">
        <w:fldChar w:fldCharType="begin"/>
      </w:r>
      <w:r w:rsidR="00EA26AE" w:rsidRPr="001A278B">
        <w:instrText xml:space="preserve"> ADDIN ZOTERO_ITEM CSL_CITATION {"citationID":"zEDWauAC","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0067085B" w:rsidRPr="001A278B">
        <w:fldChar w:fldCharType="separate"/>
      </w:r>
      <w:r w:rsidR="00EA26AE" w:rsidRPr="001A278B">
        <w:rPr>
          <w:rFonts w:cs="Times New Roman"/>
        </w:rPr>
        <w:t>(OECD/ITF, 2021)</w:t>
      </w:r>
      <w:r w:rsidR="0067085B" w:rsidRPr="001A278B">
        <w:fldChar w:fldCharType="end"/>
      </w:r>
    </w:p>
    <w:p w14:paraId="23DD9406" w14:textId="77777777" w:rsidR="00E21252" w:rsidRPr="001A278B" w:rsidRDefault="00E21252" w:rsidP="00E21252">
      <w:pPr>
        <w:pStyle w:val="Heading3"/>
      </w:pPr>
      <w:bookmarkStart w:id="49" w:name="_Toc68775176"/>
      <w:bookmarkStart w:id="50" w:name="_Toc72966204"/>
      <w:bookmarkEnd w:id="48"/>
      <w:r w:rsidRPr="001A278B">
        <w:t>Variable Inputs</w:t>
      </w:r>
      <w:bookmarkEnd w:id="49"/>
      <w:bookmarkEnd w:id="50"/>
    </w:p>
    <w:p w14:paraId="068482AD" w14:textId="34CB0429" w:rsidR="00E21252" w:rsidRPr="001A278B" w:rsidRDefault="00E21252" w:rsidP="00E21252">
      <w:r w:rsidRPr="001A278B">
        <w:t xml:space="preserve">Variable inputs are used in the Variable Meta-Analysis and are updated to reflect current conditions at each update. </w:t>
      </w:r>
    </w:p>
    <w:p w14:paraId="57F13152" w14:textId="652010C8" w:rsidR="0067085B" w:rsidRPr="001A278B" w:rsidRDefault="0067085B" w:rsidP="0067085B">
      <w:pPr>
        <w:pStyle w:val="Heading4"/>
        <w:numPr>
          <w:ilvl w:val="3"/>
          <w:numId w:val="21"/>
        </w:numPr>
      </w:pPr>
      <w:r w:rsidRPr="001A278B">
        <w:t>Financial Variables</w:t>
      </w:r>
    </w:p>
    <w:p w14:paraId="2688FACE" w14:textId="4BA173D8" w:rsidR="00746B14" w:rsidRPr="001A278B" w:rsidRDefault="00746B14" w:rsidP="0067085B">
      <w:r w:rsidRPr="001A278B">
        <w:t xml:space="preserve">Financial variables include first costs and operating costs for both </w:t>
      </w:r>
      <w:r w:rsidR="00F00512" w:rsidRPr="001A278B">
        <w:t xml:space="preserve">conventional and the solution. Operating costs are variable and fixed and are derived from lifetime capacity and average annual use for conventional and solution. </w:t>
      </w:r>
    </w:p>
    <w:p w14:paraId="4749A1B3" w14:textId="77777777" w:rsidR="00416C27" w:rsidRPr="001A278B" w:rsidRDefault="00416C27" w:rsidP="00416C27">
      <w:r w:rsidRPr="001A278B">
        <w:lastRenderedPageBreak/>
        <w:t xml:space="preserve">There is no solution first cost data due to an inability to show comparable first costs for walkable cities due to lack of data and high variability of the costs of improving walkability in cities. Therefore there are no first costs for conventional or solution. </w:t>
      </w:r>
    </w:p>
    <w:p w14:paraId="038C668B" w14:textId="6F80D7EC" w:rsidR="0067085B" w:rsidRPr="001A278B" w:rsidRDefault="0067085B" w:rsidP="00F00512">
      <w:r w:rsidRPr="001A278B">
        <w:t xml:space="preserve">Conventional first costs </w:t>
      </w:r>
      <w:r w:rsidR="00531C83" w:rsidRPr="001A278B">
        <w:t xml:space="preserve">are calculated and used for depreciation as an </w:t>
      </w:r>
      <w:r w:rsidR="00416C27" w:rsidRPr="001A278B">
        <w:t xml:space="preserve">input to </w:t>
      </w:r>
      <w:r w:rsidR="00092F28" w:rsidRPr="001A278B">
        <w:t xml:space="preserve">the </w:t>
      </w:r>
      <w:r w:rsidR="00531C83" w:rsidRPr="001A278B">
        <w:t>operating cost per trip</w:t>
      </w:r>
      <w:r w:rsidR="00092F28" w:rsidRPr="001A278B">
        <w:t xml:space="preserve"> variable</w:t>
      </w:r>
      <w:r w:rsidR="00531C83" w:rsidRPr="001A278B">
        <w:t xml:space="preserve">. These costs </w:t>
      </w:r>
      <w:r w:rsidRPr="001A278B">
        <w:t xml:space="preserve">are mostly reported at the regional level and </w:t>
      </w:r>
      <w:r w:rsidR="00F00512" w:rsidRPr="001A278B">
        <w:t xml:space="preserve">are </w:t>
      </w:r>
      <w:r w:rsidR="00955370" w:rsidRPr="001A278B">
        <w:t>based</w:t>
      </w:r>
      <w:r w:rsidR="00F00512" w:rsidRPr="001A278B">
        <w:t xml:space="preserve"> on</w:t>
      </w:r>
      <w:r w:rsidR="00955370" w:rsidRPr="001A278B">
        <w:t xml:space="preserve"> </w:t>
      </w:r>
      <w:r w:rsidR="00955370" w:rsidRPr="001A278B">
        <w:fldChar w:fldCharType="begin"/>
      </w:r>
      <w:r w:rsidR="002F0F59" w:rsidRPr="001A278B">
        <w:instrText xml:space="preserve"> ADDIN ZOTERO_ITEM CSL_CITATION {"citationID":"CSjiiLsE","properties":{"formattedCitation":"(IEA, 2019; IEA &amp; ICCT, 2019; ITDP, 2019; Lutney &amp; Nicholas, 2019; Mock, 2018)","plainCitation":"(IEA, 2019; IEA &amp; ICCT, 2019; ITDP, 2019; Lutney &amp; Nicholas, 2019; Mock, 2018)","dontUpdate":true,"noteIndex":0},"citationItems":[{"id":18108,"uris":["http://zotero.org/groups/2241942/items/JBUI8VGS"],"uri":["http://zotero.org/groups/2241942/items/JBUI8VGS"],"itemData":{"id":18108,"type":"webpage","abstract":"Global EV Outlook 2019 - Analysis and key findings. A report by the International Energy Agency.","container-title":"IEA","language":"en-GB","title":"Global EV Outlook 2019 – Analysis","URL":"https://www.iea.org/reports/global-ev-outlook-2019","author":[{"family":"IEA","given":""}],"accessed":{"date-parts":[["2021",4,5]]},"issued":{"date-parts":[["2019"]]}}},{"id":18110,"uris":["http://zotero.org/groups/2241942/items/XPNRE4S3"],"uri":["http://zotero.org/groups/2241942/items/XPNRE4S3"],"itemData":{"id":18110,"type":"webpage","abstract":"Fuel Economy in Major Car Markets - Analysis and key findings. A report by the International Energy Agency.","container-title":"IEA","language":"en-GB","title":"Fuel Economy in Major Car Markets: Technology and Policy Drivers 2005-2017 – Analysis","title-short":"Fuel Economy in Major Car Markets","URL":"https://www.iea.org/reports/fuel-economy-in-major-car-markets","author":[{"family":"IEA","given":"ICCT"},{"family":"ICCT","given":""}],"accessed":{"date-parts":[["2021",4,5]]},"issued":{"date-parts":[["2019"]]}}},{"id":18046,"uris":["http://zotero.org/groups/2241942/items/6XGVJEN7"],"uri":["http://zotero.org/groups/2241942/items/6XGVJEN7"],"itemData":{"id":18046,"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18116,"uris":["http://zotero.org/groups/2241942/items/7L7G7TCW"],"uri":["http://zotero.org/groups/2241942/items/7L7G7TCW"],"itemData":{"id":18116,"type":"webpage","title":"Update on electric vehicle costs in the United States through 2030 | International Council on Clean Transportation","URL":"https://theicct.org/publications/update-US-2030-electric-vehicle-cost","author":[{"family":"Lutney","given":""},{"family":"Nicholas","given":""}],"accessed":{"date-parts":[["2021",4,5]]},"issued":{"date-parts":[["2019"]]}}},{"id":18118,"uris":["http://zotero.org/groups/2241942/items/QGW8PJYV"],"uri":["http://zotero.org/groups/2241942/items/QGW8PJYV"],"itemData":{"id":18118,"type":"webpage","title":"European vehicle market statistics, 2018/2019 | International Council on Clean Transportation","URL":"https://theicct.org/publications/european-vehicle-market-statistics-20182019","author":[{"family":"Mock","given":""}],"accessed":{"date-parts":[["2021",4,5]]},"issued":{"date-parts":[["2018"]]}}}],"schema":"https://github.com/citation-style-language/schema/raw/master/csl-citation.json"} </w:instrText>
      </w:r>
      <w:r w:rsidR="00C04B24">
        <w:fldChar w:fldCharType="separate"/>
      </w:r>
      <w:r w:rsidR="00955370" w:rsidRPr="001A278B">
        <w:fldChar w:fldCharType="end"/>
      </w:r>
      <w:r w:rsidR="00955370" w:rsidRPr="001A278B">
        <w:fldChar w:fldCharType="begin"/>
      </w:r>
      <w:r w:rsidR="004607D3" w:rsidRPr="001A278B">
        <w:instrText xml:space="preserve"> ADDIN ZOTERO_ITEM CSL_CITATION {"citationID":"xZWpwbmX","properties":{"formattedCitation":"(Carnext, 2019; Carview, 2019; Coren, 2019; Feijter, 2018a, 2018b; Gasnier, 2019; Hu, 2019a, 2019b; IEA, 2019; IEA &amp; ICCT, 2019; ITDP, 2019; Lutney &amp; Nicholas, 2019; Mock, 2018; Ning, 2018; Tate, 2019; Wang, 2017, 2018)","plainCitation":"(Carnext, 2019; Carview, 2019; Coren, 2019; Feijter, 2018a, 2018b; Gasnier, 2019; Hu, 2019a, 2019b; IEA, 2019; IEA &amp; ICCT, 2019; ITDP, 2019; Lutney &amp; Nicholas, 2019; Mock, 2018; Ning, 2018; Tate, 2019; Wang, 2017, 2018)","noteIndex":0},"citationItems":[{"id":18124,"uris":["http://zotero.org/groups/2241942/items/PMKMVV46"],"uri":["http://zotero.org/groups/2241942/items/PMKMVV46"],"itemData":{"id":18124,"type":"webpage","title":"How many kilometers did the break-even point between hybrid and gasoline vehicles run? | Everyone's scrap car information navigation","URL":"https://carnext.jp/magazine/article/hybrid_break-even_point/","author":[{"family":"Carnext","given":""}],"accessed":{"date-parts":[["2021",4,5]]},"issued":{"date-parts":[["2019"]]}}},{"id":18122,"uris":["http://zotero.org/groups/2241942/items/VYN39U2U"],"uri":["http://zotero.org/groups/2241942/items/VYN39U2U"],"itemData":{"id":18122,"type":"webpage","abstract":"</w:instrText>
      </w:r>
      <w:r w:rsidR="004607D3" w:rsidRPr="001A278B">
        <w:instrText>環境性能と損得勘定のどちらを選ぶか　一般的にハイブリッド車は、ノーマルエンジン車に比べて燃費性能が優れる。しかし、車両価格はハイブリッド車の方が高い。そもそもハイブリッド車の目的は、二酸化炭素の排出量や化石燃料の使用量を抑えることで、お金の</w:instrText>
      </w:r>
      <w:r w:rsidR="004607D3" w:rsidRPr="001A278B">
        <w:instrText>...","container-title":"</w:instrText>
      </w:r>
      <w:r w:rsidR="004607D3" w:rsidRPr="001A278B">
        <w:instrText>日本最大級のクルマ総合情報サイト、カービュー</w:instrText>
      </w:r>
      <w:r w:rsidR="004607D3" w:rsidRPr="001A278B">
        <w:instrText xml:space="preserve">!","language":"en","title":"Which is more advantageous, a hybrid car or a gasoline car? I compared by fuel efficiency &amp; price","URL":"https://carview.yahoo.co.jp/news/detail/c59aa60e0ee1d234a25d071e6392f45e559a978b/","author":[{"family":"Carview","given":""}],"accessed":{"date-parts":[["2021",4,5]]},"issued":{"date-parts":[["2019"]]}}},{"id":18120,"uris":["http://zotero.org/groups/2241942/items/VMDPBQWI"],"uri":["http://zotero.org/groups/2241942/items/VMDPBQWI"],"itemData":{"id":18120,"type":"webpage","title":"The average electric vehicle is getting cheaper in the US — Quartz","URL":"https://qz.com/1695602/the-average-electric-vehicle-is-getting-cheaper-in-the-us/","author":[{"family":"Coren","given":""}],"accessed":{"date-parts":[["2021",4,5]]},"issued":{"date-parts":[["2019"]]}}},{"id":18140,"uris":["http://zotero.org/groups/2241942/items/V6326W97"],"uri":["http://zotero.org/groups/2241942/items/V6326W97"],"itemData":{"id":18140,"type":"webpage","title":"More On The New Buick Excelle sedan For China - CarNewsChina.com","URL":"https://carnewschina.com/2018/05/24/more-on-the-new-buick-excelle-sedan-for-china/","author":[{"family":"Feijter","given":""}],"accessed":{"date-parts":[["2021",4,5]]},"issued":{"date-parts":[["2018"]]}}},{"id":18128,"uris":["http://zotero.org/groups/2241942/items/BAGD5Q7K"],"uri":["http://zotero.org/groups/2241942/items/BAGD5Q7K"],"itemData":{"id":18128,"type":"webpage","abstract":"This is the new Nissan Sylphy EV, a full electric variant of the Sylphy sedan. The EV version is for China only, it will not be marketed in other markets. The Sylphy EV will debut later this month on the 2018 Beijing Auto Show. This is the China-spec petrol-powered Nissan Sylphy. Price starts at 99.800 … Continue reading \"Nissan Sylphy Goes Electric In China\"","container-title":"CarNewsChina.com","language":"en-US","title":"Nissan Sylphy Goes Electric In China","URL":"https://carnewschina.com/2018/04/13/nissan-sylphy-goes-electric-in-china/","author":[{"family":"Feijter","given":"Author Tycho","dropping-particle":"de"}],"accessed":{"date-parts":[["2021",4,5]]},"issued":{"date-parts":[["2018",4,13]]}}},{"id":18142,"uris":["http://zotero.org/groups/2241942/items/FBGSL56B"],"uri":["http://zotero.org/groups/2241942/items/FBGSL56B"],"itemData":{"id":18142,"type":"post-weblog","abstract":"The Jetta unveiling at the Shanghai Auto Show 2019. After announcing its creation in February, Volkswagen presented its new entry-level China-exclusive brand Jetta for the first time to the public …","container-title":"Best Selling Cars Blog","language":"en-US","note":"section: Uncategorized","title":"Strategy: With its new low-cost brand Jetta, Volkswagen is trying to pull a Dacia in China","title-short":"Strategy","URL":"https://bestsellingcarsblog.com/2019/05/strategy-with-its-new-low-cost-brand-jetta-volkswagen-is-trying-to-pull-a-dacia-in-china/","author":[{"family":"Gasnier","given":"Matt"}],"accessed":{"date-parts":[["2021",4,5]]},"issued":{"date-parts":[["2019",5,2]]}}},{"id":18134,"uris":["http://zotero.org/groups/2241942/items/5HHWNQU5"],"uri":["http://zotero.org/groups/2241942/items/5HHWNQU5"],"itemData":{"id":18134,"type":"webpage","title":"All-New Toyota Corolla Launched in China Market, Powered by 1.2T &amp; 1.8L Hybrid, Features 12.1in Display - Chinapev.com","URL":"https://www.chinapev.com/faw/faw-toyota/all-new-toyota-corolla-launched-in-china-market-powered-by-1-2t-1-8l-hybrid-features-12-1in-display/","author":[{"family":"Hu","given":""}],"accessed":{"date-parts":[["2021",4,5]]},"issued":{"date-parts":[["2019"]]}}},{"id":18138,"uris":["http://zotero.org/groups/2241942/items/BPMPFWBL"],"uri":["http://zotero.org/groups/2241942/items/BPMPFWBL"],"itemData":{"id":18138,"type":"webpage","abstract":"The Jetta brand of FAW-Volkswagen announced the official launch of the first model Jetta VS5 at the Chengdu Motor Show, this is a compact SUV with an official g","container-title":"China Car News, Reviews and More","language":"en-US","title":"Volkswagen’s New Brand JETTA Launched First SUV VS5 At 2019 Chengdu Motor Show","URL":"https://www.chinapev.com/faw/jetta/volkswagens-new-brand-jetta-launched-first-suv-vs5-at-2019-chengdu-motor-show/","author":[{"family":"Hu","given":""}],"accessed":{"date-parts":[["2021",4,5]]},"issued":{"date-parts":[["2019",9,9]]}}},{"id":18108,"uris":["http://zotero.org/groups/2241942/items/JBUI8VGS"],"uri":["http://zotero.org/groups/2241942/items/JBUI8VGS"],"itemData":{"id":18108,"type":"webpage","abstract":"Global EV Outlook 2019 - Analysis and key findings. A report by the International Energy Agency.","container-title":"IEA","language":"en-GB","title":"Global EV Outlook 2019 – Analysis","URL":"https://www.iea.org/reports/global-ev-outlook-2019","author":[{"family":"IEA","given":""}],"accessed":{"date-parts":[["2021",4,5]]},"issued":{"date-parts":[["2019"]]}}},{"id":18110,"uris":["http://zotero.org/groups/2241942/items/XPNRE4S3"],"uri":["http://zotero.org/groups/2241942/items/XPNRE4S3"],"itemData":{"id":18110,"type":"webpage","abstract":"Fuel Economy in Major Car Markets - Analysis and key findings. A report by the International Energy Agency.","container-title":"IEA","language":"en-GB","title":"Fuel Economy in Major Car Markets: Technology and Policy Drivers 2005-2017 – Analysis","title-short":"Fuel Economy in Major Car Markets","URL":"https://www.iea.org/reports/fuel-economy-in-major-car-markets","author":[{"family":"IEA","given":"ICCT"},{"family":"ICCT","given":""}],"accessed":{"date-parts":[["2021",4,5]]},"issued":{"date-parts":[["2019"]]}}},{"id":18046,"uris":["http://zotero.org/groups/2241942/items/6XGVJEN7"],"uri":["http://zotero.org/groups/2241942/items/6XGVJEN7"],"itemData":{"id":18046,"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18116,"uris":["http://zotero.org/groups/2241942/items/7L7G7TCW"],"uri":["http://zotero.org/groups/2241942/items/7L7G7TCW"],"itemData":{"id":18116,"type":"webpage","title":"Update on electric vehicle costs in the United States through 2030 | International Council on Clean Transportation","URL":"https://theicct.org/publications/update-US-2030-electric-vehicle-cost","author":[{"family":"Lutney","given":""},{"family":"Nicholas","given":""}],"accessed":{"date-parts":[["2021",4,5]]},"issued":{"date-parts":[["2019"]]}}},{"id":18118,"uris":["http://zotero.org/groups/2241942/items/QGW8PJYV"],"uri":["http://zotero.org/groups/2241942/items/QGW8PJYV"],"itemData":{"id":18118,"type":"webpage","title":"European vehicle market statistics, 2018/2019 | International Council on Clean Transportation","URL":"https://theicct.org/publications/european-vehicle-market-statistics-20182019","author":[{"family":"Mock","given":""}],"accessed":{"date-parts":[["2021",4,5]]},"issued":{"date-parts":[["2018"]]}}},{"id":18136,"uris":["http://zotero.org/groups/2241942/items/VRQF5BPC"],"uri":["http://zotero.org/groups/2241942/items/VRQF5BPC"],"itemData":{"id":18136,"type":"webpage","abstract":"The very first photos of the all-new Volkswagen Bora sedan for China. It stands on the same MQB platform, and is almost exactly the same size, as the new Volkswagen Lavida Plus. This is the current Volkswagen Bora, based on the rather old PQ34 platform. Engines: 110 hp 1.5 and a 131 hp 1.4 turbo. … Continue reading \"First Photos Of The All New Volkswagen Bora For China\"","container-title":"CarNewsChina.com","language":"en-US","title":"First Photos Of The All New Volkswagen Bora For China","URL":"https://carnewschina.com/2018/04/16/first-photos-of-the-all-new-volkswagen-bora-for-china/","author":[{"family":"Ning","given":"Author W. E."}],"accessed":{"date-parts":[["2021",4,5]]},"issued":{"date-parts":[["2018",4,16]]}}},{"id":18130,"uris":["http://zotero.org/groups/2241942/items/JLGAW89Q"],"uri":["http://zotero.org/groups/2241942/items/JLGAW89Q"],"itemData":{"id":18130,"type":"webpage","abstract":"We learned from the Haval official website that 2019 Haval H6 was officially launched. The new car has launched a total of eight models, with a price range of 9","container-title":"China Car News, Reviews and More","language":"en-US","title":"Great Wall Motor Launched 2019 Haval H6 in China Market","URL":"https://www.chinapev.com/gwm/great-wall-motor-launched-2019-haval-h6-in-china-market/","author":[{"family":"Tate","given":""}],"accessed":{"date-parts":[["2021",4,5]]},"issued":{"date-parts":[["2019",6,11]]}}},{"id":18132,"uris":["http://zotero.org/groups/2241942/items/D9V885FZ"],"uri":["http://zotero.org/groups/2241942/items/D9V885FZ"],"itemData":{"id":18132,"type":"webpage","container-title":"CarNewsChina.com","language":"en-US","title":"Wuling Hongguang S3 Archives","URL":"https://carnewschina.com/tag/wuling-hongguang-s3/","author":[{"family":"Wang","given":""}],"accessed":{"date-parts":[["2021",4,5]]},"issued":{"date-parts":[["2017"]]}}},{"id":18126,"uris":["http://zotero.org/groups/2241942/items/52TIMJQC"],"uri":["http://zotero.org/groups/2241942/items/52TIMJQC"],"itemData":{"id":18126,"type":"webpage","abstract":"This is the new Volkswagen Lavida Plus. Is it the successor of the best selling Lavida? Yes, and no. In typical Chinese fashion the current Lavida will continue, it will be sold alongside the Lavida Plus. After some time, likely two years, the old Lavida will finally retire. And by that time the Lavida Plus … Continue reading \"This Is The New Volkswagen Lavida Plus For China\"","container-title":"CarNewsChina.com","language":"en-US","title":"This Is The New Volkswagen Lavida Plus For China","URL":"https://carnewschina.com/2018/04/10/this-is-the-new-volkswagen-lavida-plus-for-china/","author":[{"family":"Wang","given":"Author Joey"}],"accessed":{"date-parts":[["2021",4,5]]},"issued":{"date-parts":[["2018",4,10]]}}}],"schema":"https://github.com/citation-style-language/schema/raw/master/csl-citation.json"} </w:instrText>
      </w:r>
      <w:r w:rsidR="00955370" w:rsidRPr="001A278B">
        <w:fldChar w:fldCharType="separate"/>
      </w:r>
      <w:r w:rsidR="00F00512" w:rsidRPr="001A278B">
        <w:rPr>
          <w:rFonts w:cs="Times New Roman"/>
        </w:rPr>
        <w:t>(Carnext, 2019; Carview, 2019; Coren, 2019; Feijter, 2018a, 2018b; Gasnier, 2019; Hu, 2019a, 2019b; IEA, 2019; IEA &amp; ICCT, 2019; ITDP, 2019; Lutney &amp; Nicholas, 2019; Mock, 2018; Ning, 2018; Tate, 2019; Wang, 2017, 2018)</w:t>
      </w:r>
      <w:r w:rsidR="00955370" w:rsidRPr="001A278B">
        <w:fldChar w:fldCharType="end"/>
      </w:r>
      <w:r w:rsidR="00955370" w:rsidRPr="001A278B">
        <w:t>.</w:t>
      </w:r>
    </w:p>
    <w:p w14:paraId="78EEDA68" w14:textId="6EF49CA0" w:rsidR="0067085B" w:rsidRPr="001A278B" w:rsidRDefault="0067085B" w:rsidP="00092F28">
      <w:r w:rsidRPr="001A278B">
        <w:t xml:space="preserve">The </w:t>
      </w:r>
      <w:r w:rsidR="00955370" w:rsidRPr="001A278B">
        <w:t xml:space="preserve">conventional and </w:t>
      </w:r>
      <w:r w:rsidRPr="001A278B">
        <w:t xml:space="preserve">solution lifetime capacity data </w:t>
      </w:r>
      <w:r w:rsidR="00955370" w:rsidRPr="001A278B">
        <w:t xml:space="preserve">and average annual use </w:t>
      </w:r>
      <w:r w:rsidRPr="001A278B">
        <w:t xml:space="preserve">come from </w:t>
      </w:r>
      <w:r w:rsidR="00955370" w:rsidRPr="001A278B">
        <w:fldChar w:fldCharType="begin"/>
      </w:r>
      <w:r w:rsidR="00092F28" w:rsidRPr="001A278B">
        <w:instrText xml:space="preserve"> ADDIN ZOTERO_ITEM CSL_CITATION {"citationID":"wVuQCKQk","properties":{"formattedCitation":"(Department for Transport, 2020; UC Davis et al., 2015; US DoT, 2020)","plainCitation":"(Department for Transport, 2020; UC Davis et al., 2015; US DoT, 2020)","noteIndex":0},"citationItems":[{"id":19066,"uris":["http://zotero.org/groups/2241942/items/K5XUSCHU"],"uri":["http://zotero.org/groups/2241942/items/K5XUSCHU"],"itemData":{"id":19066,"type":"article-journal","language":"en","page":"10","source":"Zotero","title":"2019 National Travel Survey","author":[{"family":"Department for Transport","given":""}],"issued":{"date-parts":[["2020"]]}}},{"id":3061,"uris":["http://zotero.org/groups/277937/items/V5S7QU6I"],"uri":["http://zotero.org/groups/277937/items/V5S7QU6I"],"itemData":{"id":3061,"type":"article","title":"ITDP-UCD HS Cycling Report Figures","author":[{"family":"UC Davis","given":""},{"family":"Fulton","given":"Lewis"},{"family":"Mason","given":"Jacob"}],"issued":{"date-parts":[["2015",11,10]]}}},{"id":19069,"uris":["http://zotero.org/groups/2241942/items/VY794KZC"],"uri":["http://zotero.org/groups/2241942/items/VY794KZC"],"itemData":{"id":19069,"type":"webpage","title":"National Household Travel Survey","URL":"https://nhts.ornl.gov/","author":[{"family":"US DoT","given":""}],"accessed":{"date-parts":[["2021",9,9]]},"issued":{"date-parts":[["2020"]]}}}],"schema":"https://github.com/citation-style-language/schema/raw/master/csl-citation.json"} </w:instrText>
      </w:r>
      <w:r w:rsidR="00955370" w:rsidRPr="001A278B">
        <w:fldChar w:fldCharType="separate"/>
      </w:r>
      <w:r w:rsidR="00092F28" w:rsidRPr="001A278B">
        <w:rPr>
          <w:rFonts w:cs="Times New Roman"/>
        </w:rPr>
        <w:t>(Department for Transport, 2020; UC Davis et al., 2015; US DoT, 2020)</w:t>
      </w:r>
      <w:r w:rsidR="00955370" w:rsidRPr="001A278B">
        <w:fldChar w:fldCharType="end"/>
      </w:r>
      <w:r w:rsidRPr="001A278B">
        <w:t>.</w:t>
      </w:r>
    </w:p>
    <w:p w14:paraId="1F4B4D0B" w14:textId="1E9F2472" w:rsidR="0067085B" w:rsidRPr="001A278B" w:rsidRDefault="00E24E6B" w:rsidP="00AB194C">
      <w:r w:rsidRPr="001A278B">
        <w:t>Conventional</w:t>
      </w:r>
      <w:r w:rsidR="0067085B" w:rsidRPr="001A278B">
        <w:t xml:space="preserve"> variable operating </w:t>
      </w:r>
      <w:r w:rsidRPr="001A278B">
        <w:t xml:space="preserve">costs </w:t>
      </w:r>
      <w:r w:rsidR="00AB194C" w:rsidRPr="001A278B">
        <w:t xml:space="preserve">(in addition to depreciation) </w:t>
      </w:r>
      <w:r w:rsidRPr="001A278B">
        <w:t xml:space="preserve">are </w:t>
      </w:r>
      <w:r w:rsidR="00195B0B" w:rsidRPr="001A278B">
        <w:t xml:space="preserve">regional and </w:t>
      </w:r>
      <w:r w:rsidRPr="001A278B">
        <w:t xml:space="preserve">based on </w:t>
      </w:r>
      <w:r w:rsidRPr="001A278B">
        <w:fldChar w:fldCharType="begin"/>
      </w:r>
      <w:r w:rsidR="00AB194C" w:rsidRPr="001A278B">
        <w:instrText xml:space="preserve"> ADDIN ZOTERO_ITEM CSL_CITATION {"citationID":"ExIcQA0w","properties":{"formattedCitation":"(AAA, 2019; Bartlett, n.d.; BTS, 2019; Hagman et al., 2016; Masson, 2018; Norman, 2021)","plainCitation":"(AAA, 2019; Bartlett, n.d.; BTS, 2019; Hagman et al., 2016; Masson, 2018; Norman, 2021)","noteIndex":0},"citationItems":[{"id":18150,"uris":["http://zotero.org/groups/2241942/items/YRA8W5PC"],"uri":["http://zotero.org/groups/2241942/items/YRA8W5PC"],"itemData":{"id":18150,"type":"webpage","title":"AAA's Your Driving Costs | AAA Exchange","URL":"https://exchange.aaa.com/automotive/driving-costs/#.YGpUgZ37Tid","author":[{"family":"AAA","given":""}],"accessed":{"date-parts":[["2021",4,5]]},"issued":{"date-parts":[["2019"]]}}},{"id":18154,"uris":["http://zotero.org/groups/2241942/items/ZK52T8YE"],"uri":["http://zotero.org/groups/2241942/items/ZK52T8YE"],"itemData":{"id":18154,"type":"webpage","abstract":"In this look at the cost of cat ownership. Consumer Reports reveals the difference in maintenance and repair costs among 25 car brands at 3, 5, and 10 years of ownership based on member data.","container-title":"Consumer Reports","language":"en-US","title":"The Cost of Car Ownership Over Time","URL":"https://www.consumerreports.org/car-maintenance/the-cost-of-car-ownership/","author":[{"family":"Bartlett","given":"Jeff S."}],"accessed":{"date-parts":[["2021",4,5]]}}},{"id":18147,"uris":["http://zotero.org/groups/2241942/items/H2357NRE"],"uri":["http://zotero.org/groups/2241942/items/H2357NRE"],"itemData":{"id":18147,"type":"webpage","title":"Average Cost of Owning and Operating an Automobile | Bureau of Transportation Statistics","URL":"https://www.bts.gov/content/average-cost-owning-and-operating-automobilea-assuming-15000-vehicle-miles-year","author":[{"family":"BTS","given":""}],"accessed":{"date-parts":[["2021",4,5]]},"issued":{"date-parts":[["2019"]]}}},{"id":18257,"uris":["http://zotero.org/groups/2241942/items/MZTS29SQ"],"uri":["http://zotero.org/groups/2241942/items/MZTS29SQ"],"itemData":{"id":18257,"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18152,"uris":["http://zotero.org/groups/2241942/items/CIELCYUX"],"uri":["http://zotero.org/groups/2241942/items/CIELCYUX"],"itemData":{"id":18152,"type":"webpage","title":"Average car costs more than £160 per month to run | The Car Expert","URL":"https://www.thecarexpert.co.uk/average-car-costs-more-than-160-per-month-to-run/","author":[{"family":"Masson","given":"Stuart"}],"accessed":{"date-parts":[["2021",4,5]]},"issued":{"date-parts":[["2018"]]}}},{"id":18156,"uris":["http://zotero.org/groups/2241942/items/2CFXPYSX"],"uri":["http://zotero.org/groups/2241942/items/2CFXPYSX"],"itemData":{"id":18156,"type":"webpage","title":"Average Car Insurance Costs in 2021 - NerdWallet","URL":"https://www.nerdwallet.com/blog/insurance/car-insurance-basics/how-much-is-car-insurance/","author":[{"family":"Norman","given":""}],"accessed":{"date-parts":[["2021",4,5]]},"issued":{"date-parts":[["2021"]]}}}],"schema":"https://github.com/citation-style-language/schema/raw/master/csl-citation.json"} </w:instrText>
      </w:r>
      <w:r w:rsidRPr="001A278B">
        <w:fldChar w:fldCharType="separate"/>
      </w:r>
      <w:r w:rsidR="00AB194C" w:rsidRPr="001A278B">
        <w:rPr>
          <w:rFonts w:cs="Times New Roman"/>
        </w:rPr>
        <w:t>(AAA, 2019; Bartlett, n.d.; BTS, 2019; Hagman et al., 2016; Masson, 2018; Norman, 2021)</w:t>
      </w:r>
      <w:r w:rsidRPr="001A278B">
        <w:fldChar w:fldCharType="end"/>
      </w:r>
      <w:r w:rsidRPr="001A278B">
        <w:t>.</w:t>
      </w:r>
    </w:p>
    <w:p w14:paraId="0B2B1B2E" w14:textId="4D8216EA" w:rsidR="00AF2A24" w:rsidRPr="001A278B" w:rsidRDefault="00AF2A24" w:rsidP="00AF2A24">
      <w:pPr>
        <w:pStyle w:val="Heading4"/>
        <w:numPr>
          <w:ilvl w:val="3"/>
          <w:numId w:val="21"/>
        </w:numPr>
      </w:pPr>
      <w:r w:rsidRPr="001A278B">
        <w:t>Emissions Reduction Variables</w:t>
      </w:r>
    </w:p>
    <w:p w14:paraId="0E75FA70" w14:textId="3A31BE2C" w:rsidR="00002F52" w:rsidRPr="001A278B" w:rsidRDefault="00002F52" w:rsidP="0067085B">
      <w:r w:rsidRPr="001A278B">
        <w:t xml:space="preserve">The conventional fuel consumed per pkm data is from </w:t>
      </w:r>
      <w:r w:rsidRPr="001A278B">
        <w:fldChar w:fldCharType="begin"/>
      </w:r>
      <w:r w:rsidR="00E7545E" w:rsidRPr="001A278B">
        <w:instrText xml:space="preserve"> ADDIN ZOTERO_ITEM CSL_CITATION {"citationID":"kDIsN7sx","properties":{"formattedCitation":"(Bieker, 2020; ITF/OECD, 2020; Sch\\uc0\\u228{}fer &amp; Yeh, 2020; Wu et al., 2019)","plainCitation":"(Bieker, 2020; ITF/OECD, 2020; Schäfer &amp; Yeh, 2020; Wu et al., 2019)","noteIndex":0},"citationItems":[{"id":18064,"uris":["http://zotero.org/groups/2241942/items/DBLRBXVU"],"uri":["http://zotero.org/groups/2241942/items/DBLRBXVU"],"itemData":{"id":18064,"type":"report","language":"en","page":"56","publisher":"icct (the International Council on Clean Transportation)","source":"Zotero","title":"European vehicle market statistics: Pocketbook 2019-2020","author":[{"family":"Bieker","given":"Georg"}],"issued":{"date-parts":[["2020"]]}}},{"id":18099,"uris":["http://zotero.org/groups/2241942/items/2G3S8RMU"],"uri":["http://zotero.org/groups/2241942/items/2G3S8RMU"],"itemData":{"id":18099,"type":"article-journal","language":"en","page":"89","source":"Zotero","title":"Good to Go? Assessing the Environmental Performance of New Mobility","author":[{"family":"ITF/OECD","given":""}],"issued":{"date-parts":[["2020"]]}}},{"id":18069,"uris":["http://zotero.org/groups/2241942/items/9VBY6VLZ"],"uri":["http://zotero.org/groups/2241942/items/9VBY6VLZ"],"itemData":{"id":18069,"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id":18068,"uris":["http://zotero.org/groups/2241942/items/HUM4C6EY"],"uri":["http://zotero.org/groups/2241942/items/HUM4C6EY"],"itemData":{"id":18068,"type":"article-journal","abstract":"Measuring real-world fuel consumption of light duty vehicles can be challenging due to the limited collection of actual data. In this paper, we use big data retrieved from the record of real-world fuel consumptions of different brands of vehicles in different areas (n = 106,809 samples from 201 brands of vehicles and 34 cities) in China to build up a real-world fuel consumption rate (RFCR) model to estimate the fuel consumption given the driving conditions and figure out the main factors that affect actual fuel consumption in the real world. We find the average deviation of actual fuel consumptions and the fitting results of RFCR model is 4.22% , which does not significantly differ from zero, and the fuel consumptions calculated by RFCR model tend to be 1.40 L/100 km (about 25%) higher than the official reported data. Furthermore, we find that annual average temperature and altitude factors significantly influence the fuel consumption rate. The results indicate that there is a real world performance discrepancy between the theoretical fuel consumption released by authorities and that in the real world, and some green behaviors (choose light duty vehicles, reduce the use of air conditioning and change to manual transmission type) can reduce energy consumption of vehicles.","container-title":"Energy","DOI":"10.1016/j.energy.2019.116388","ISSN":"0360-5442","journalAbbreviation":"Energy","language":"en","note":"00000","page":"116388","source":"ScienceDirect","title":"Impact factors of the real-world fuel consumption rate of light duty vehicles in China","author":[{"family":"Wu","given":"Tian"},{"family":"Han","given":"Xiao"},{"family":"Zheng","given":"M. Mocarlo"},{"family":"Ou","given":"Xunmin"},{"family":"Sun","given":"Hongbo"},{"family":"Zhang","given":"Xiong"}],"issued":{"date-parts":[["2019"]]}}}],"schema":"https://github.com/citation-style-language/schema/raw/master/csl-citation.json"} </w:instrText>
      </w:r>
      <w:r w:rsidRPr="001A278B">
        <w:fldChar w:fldCharType="separate"/>
      </w:r>
      <w:r w:rsidR="00E7545E" w:rsidRPr="001A278B">
        <w:rPr>
          <w:rFonts w:cs="Times New Roman"/>
          <w:szCs w:val="24"/>
        </w:rPr>
        <w:t>(Bieker, 2020; ITF/OECD, 2020; Schäfer &amp; Yeh, 2020; Wu et al., 2019)</w:t>
      </w:r>
      <w:r w:rsidRPr="001A278B">
        <w:fldChar w:fldCharType="end"/>
      </w:r>
      <w:r w:rsidRPr="001A278B">
        <w:t xml:space="preserve"> </w:t>
      </w:r>
      <w:r w:rsidR="00E7545E" w:rsidRPr="001A278B">
        <w:t>some of which have multiple data points for many countries</w:t>
      </w:r>
      <w:r w:rsidRPr="001A278B">
        <w:t>.</w:t>
      </w:r>
    </w:p>
    <w:p w14:paraId="25EA9BDB" w14:textId="63D2816C" w:rsidR="0067085B" w:rsidRPr="001A278B" w:rsidRDefault="0067085B" w:rsidP="0067085B">
      <w:r w:rsidRPr="001A278B">
        <w:t xml:space="preserve">Indirect emissions for conventional come from </w:t>
      </w:r>
      <w:r w:rsidRPr="001A278B">
        <w:fldChar w:fldCharType="begin"/>
      </w:r>
      <w:r w:rsidRPr="001A278B">
        <w:instrText xml:space="preserve"> ADDIN ZOTERO_ITEM CSL_CITATION {"citationID":"axU6ewHu","properties":{"formattedCitation":"(ITF/OECD, 2020)","plainCitation":"(ITF/OECD, 2020)","noteIndex":0},"citationItems":[{"id":18099,"uris":["http://zotero.org/groups/2241942/items/2G3S8RMU"],"uri":["http://zotero.org/groups/2241942/items/2G3S8RMU"],"itemData":{"id":18099,"type":"article-journal","language":"en","page":"89","source":"Zotero","title":"Good to Go? Assessing the Environmental Performance of New Mobility","author":[{"family":"ITF/OECD","given":""}],"issued":{"date-parts":[["2020"]]}}}],"schema":"https://github.com/citation-style-language/schema/raw/master/csl-citation.json"} </w:instrText>
      </w:r>
      <w:r w:rsidRPr="001A278B">
        <w:fldChar w:fldCharType="separate"/>
      </w:r>
      <w:r w:rsidRPr="001A278B">
        <w:rPr>
          <w:rFonts w:cs="Times New Roman"/>
        </w:rPr>
        <w:t>(ITF/OECD, 2020)</w:t>
      </w:r>
      <w:r w:rsidRPr="001A278B">
        <w:fldChar w:fldCharType="end"/>
      </w:r>
      <w:r w:rsidRPr="001A278B">
        <w:t xml:space="preserve">. </w:t>
      </w:r>
    </w:p>
    <w:p w14:paraId="0F3EB3F7" w14:textId="546BFAAF" w:rsidR="00002F52" w:rsidRPr="001A278B" w:rsidRDefault="00002F52" w:rsidP="00002F52">
      <w:pPr>
        <w:pStyle w:val="Heading4"/>
        <w:numPr>
          <w:ilvl w:val="3"/>
          <w:numId w:val="21"/>
        </w:numPr>
      </w:pPr>
      <w:r w:rsidRPr="001A278B">
        <w:t>Additional Variables</w:t>
      </w:r>
    </w:p>
    <w:p w14:paraId="0B3F0D01" w14:textId="2202AB87" w:rsidR="0079277A" w:rsidRPr="001A278B" w:rsidRDefault="0079277A" w:rsidP="0079277A">
      <w:r w:rsidRPr="001A278B">
        <w:t xml:space="preserve">Threshold city density for marked increase in walking data come from </w:t>
      </w:r>
      <w:r w:rsidRPr="001A278B">
        <w:fldChar w:fldCharType="begin"/>
      </w:r>
      <w:r w:rsidRPr="001A278B">
        <w:instrText xml:space="preserve"> ADDIN ZOTERO_ITEM CSL_CITATION {"citationID":"HJpP5IeH","properties":{"formattedCitation":"(Ewing &amp; Cervero, 2010; Guerra, 2014; Harding et al., 2012; LAWRENCE D &amp; PIVO, 1994; Newman &amp; Kenworthy, 2006; Pickrell, 1999)","plainCitation":"(Ewing &amp; Cervero, 2010; Guerra, 2014; Harding et al., 2012; LAWRENCE D &amp; PIVO, 1994; Newman &amp; Kenworthy, 2006; Pickrell, 1999)","noteIndex":0},"citationItems":[{"id":8168,"uris":["http://zotero.org/groups/277937/items/7CS4EURJ"],"uri":["http://zotero.org/groups/277937/items/7CS4EURJ"],"itemData":{"id":8168,"type":"article-journal","abstract":"Travel\nvariables are generally inelastic with respect\nto change in measures of the built environment.\nOf the environmental variables\nconsidered here, none has a weighted\naverage travel elasticity of absolute magnitude\ngreater than 0.39, and most are much\nless. Still, the combined effect of several\nsuch variables on travel could be quite large.\nConsistent with prior work, we find that\nvehicle miles traveled (VMT) is most\nstrongly related to measures of accessibility\nto destinations and secondarily to street\nnetwork design variables. Walking is most\nstrongly related to measures of land use\ndiversity, intersection density, and the\nnumber of destinations within walking distance. Bus and train use are equally\nrelated to proximity to transit and street\nnetwork design variables, with land use\ndiversity a secondary factor. Surprisingly, we\nfind population and job densities to be only\nweakly associated with travel behavior once\nthese other variables are controlled.","container-title":"Journal of the American Planning Association","issue":"3","title":"Travel and the Built Environment: A Meta-Analysis","URL":"http://www.cedeus.cl/wp-content/uploads/2013/09/EwingCervero.pdf","volume":"Vol. 76","author":[{"family":"Ewing","given":"Reid"},{"family":"Cervero","given":"Robert"}],"issued":{"date-parts":[["2010",5,11]]}}},{"id":7611,"uris":["http://zotero.org/groups/277937/items/TJNQUR6X"],"uri":["http://zotero.org/groups/277937/items/TJNQUR6X"],"itemData":{"id":7611,"type":"article-journal","abstract":"This article explores differences in the relationship between the built environment and households’ car use in Mexico City in\n1994 and 2007. After controlling for income and other household attributes, population and job density, transit and highway\nproximity, destination diversity, intersection density, and accessibility are statistically correlated with households’ weekday\ncar travel in Mexico City. These correlations are generally stronger than those found in studies from U.S. cities and fairly\nstable over time. Where correlations have changed, they have strengthened. Findings suggest that land use planning can play\na modest and growing role in reducing car travel in Mexico City.","container-title":"Journal of Planning Education and Research","issue":"4","page":"394–408","title":"The Built Environment and Car Use in Mexico City: Is the Relationship Changing over Time?","volume":"Vol. 34","author":[{"family":"Guerra","given":"Erick"}],"issued":{"date-parts":[["2014"]]}}},{"id":7608,"uris":["http://zotero.org/groups/277937/items/K7F9UMWZ"],"uri":["http://zotero.org/groups/277937/items/K7F9UMWZ"],"itemData":{"id":7608,"type":"article-journal","abstract":"Historically, research that has analyzed the effect of land use on travel demand has concentrated on a few key indicators, notably, mode choice, vehicle miles traveled, and number of trips. This literature has focused primarily on the effects of individual land use variables; for example, what is the effect of land use mix or population density on mode choice? It is becoming increasingly clear, however, that the isolated impact of particular measures of land use on individual and household transportation behavior is small, but when these measures are dealt with by using a clustered approach, their combined influence becomes less ambiguous in direction and greater in magnitude. This paper contributes to the transportation and land use literature by examining the effect of clusters of land use indicators on activity spaces, an emerging but traditionally ignored indicator of transportation behavior. Regression analysis results point to a significant relationship between large and dispersed activity spaces, low levels of population and employment density, and low levels of public transit accessibility and land use mix.","container-title":"Transportation Research Record Journal of the Transportation Research Board","issue":"1","page":"67-74","title":"Modeling the Effect of Land Use on Activity Spaces","volume":"2323","author":[{"family":"Harding","given":"Christopher"},{"family":"Patterson","given":"Zachary"},{"family":"Miranda-Moreno","given":"Luis F."},{"family":"Zahabi","given":"Seyed Amir H."}],"issued":{"date-parts":[["2012",12]]}}},{"id":7615,"uris":["http://zotero.org/groups/277937/items/WBS2T3GV"],"uri":["http://zotero.org/groups/277937/items/WBS2T3GV"],"itemData":{"id":7615,"type":"article-journal","abstract":"Findings from an empirical analysis to test the impacts of land-use mix,\npopulation density, and employment density on the use of the singleoccupant\nvehicle (SOV), transit, and walking for both work trips and\nshopping trips are presented. The hypothetical relationships tested focused\non whether there is a relationship between urban form and modal\nchoice, whether this relationship exists when controlling for non-urban\nform factors, whether this relationship is linear or nonlinear, and\nwhether a stronger relationship exists between modal choice and urban\nform when they are measured at both trip ends as opposed to either the\norigin or the destination. A review of the literature and experiences suggested\nthat a fair amount of information is known about the impacts of\ndensity on mode choice. However, considerable debate exists over\nwhether density itself is actually the causal stimulus or a surrogate for\nother factors. To address this issue a data base was developed with a\ncomprehensive set of variables for which density may be a proxy, for\nexample, demographics and level of service. This analysis employed a\ncorrelational research design in which mode choice was compared\namong census tracts with differing levels of density and mix. Findings\nfrom this research indicate that density and mix are both related to mode\nchoice, even when controlling for non-urban form factors for both work\ntrips and shopping trips. Furthermore, the relationship between population\nand employment density and mode choice for SOV, transit, and\nwalking is nonlinear for both work and shopping trips. Transit usage\nand walking increase as density and land-use mix increase, whereas\nSOV usage declines. The findings from this research suggest that measuring\nurban form at both trip ends provides a greater ability to predict\ntravel choices than looking at trip ends separately. The findings also\nsuggest that increasing the level of land-use mix at the trip origins and\ndestinations is also related to a reduction in SOV travel and an increase in\ntransit and walking.","container-title":"Transportation Research Record, Issues in Land Use and Transportation Planning, Models, and Applications.","title":"Impacts of Mixed Use and Density on Utilization of Three Modes of Travel: Single-Occupant Vehicle, Transit, and Walking","URL":"http://www.reconnectingamerica.org/assets/Uploads/Frank-and-Pivo.pdf","volume":"No. 1466","author":[{"family":"LAWRENCE D","given":"FRANK"},{"family":"PIVO","given":"GARY"}],"issued":{"date-parts":[["1994"]]}}},{"id":7621,"uris":["http://zotero.org/groups/277937/items/AF8WD6B2"],"uri":["http://zotero.org/groups/277937/items/AF8WD6B2"],"itemData":{"id":7621,"type":"article-journal","abstract":"A major goal of urban design, especially in centers, is to reduce automobile dependence\nin order to address issues of viability and sustainability. Long-term data from cities around\nthe world appear to show that there is a fundamental threshold of urban intensity (residents\nand jobs) of around 35 per hectare1\n where automobile dependence is significantly reduced.\nThis article seeks to determine a theoretical base for what the data show. It suggests that\nbelow the threshold intensity of urban activity, the physical constraints of distance and time\nenforce car use as the norm. The basis of these physical constraints is outlined and the link\nbetween density and access to services that provide amenity is established, including the\nservice levels of public transport. A design technique for viability of centers is suggested as\nwell as how a city can restructure itself to overcome automobile dependence.","container-title":"Opolis: An International Journal of Suburban and Metropolitan Studies","issue":"1","page":"35-52","title":"Urban Design to Reduce Automobile Dependence","volume":"Vol. 2","author":[{"family":"Newman","given":"Peter"},{"family":"Kenworthy","given":"Jeffrey"}],"issued":{"date-parts":[["2006"]]}}},{"id":7618,"uris":["http://zotero.org/groups/277937/items/VBJTQFVP"],"uri":["http://zotero.org/groups/277937/items/VBJTQFVP"],"itemData":{"id":7618,"type":"chapter","abstract":"By continuously raising the speed of urban travel and reducing its costs, innovations in transportation technology and investments in the resulting physical infrastructure have provided a powerful impetus for continuing decentralization of urban areas. These same developments have also fostered rapid growth in the demand for transportation services within urban areas, reshaping the spatial and temporal patterns of personal travel and freight transportation at the same time as they have influenced the developing geography of urban land uses. This chapter discusses the following topics: transportation costs and location decisions; effects of changes in transportation costs; transportation's influence on urban land use; land use and transportation models; the effect of land use on travel behavior; transportation and land use: a reassessment.","container-title":"Transportation Economics and Policy Handbook,","ISBN":"0-8157-3182-5","publisher":"Brookings Institution Press","title":"Transportation and Land Use","URL":"https://trid.trb.org/view.aspx?id=500082","author":[{"family":"Pickrell","given":"Don"}],"issued":{"date-parts":[["1999"]]}}}],"schema":"https://github.com/citation-style-language/schema/raw/master/csl-citation.json"} </w:instrText>
      </w:r>
      <w:r w:rsidRPr="001A278B">
        <w:fldChar w:fldCharType="separate"/>
      </w:r>
      <w:r w:rsidRPr="001A278B">
        <w:rPr>
          <w:rFonts w:cs="Times New Roman"/>
        </w:rPr>
        <w:t>(Ewing &amp; Cervero, 2010; Guerra, 2014; Harding et al., 2012; LAWRENCE D &amp; PIVO, 1994; Newman &amp; Kenworthy, 2006; Pickrell, 1999)</w:t>
      </w:r>
      <w:r w:rsidRPr="001A278B">
        <w:fldChar w:fldCharType="end"/>
      </w:r>
      <w:r w:rsidR="005175D9" w:rsidRPr="001A278B">
        <w:t>.</w:t>
      </w:r>
    </w:p>
    <w:p w14:paraId="5B7B2C50" w14:textId="650DBA7F" w:rsidR="005175D9" w:rsidRPr="001A278B" w:rsidRDefault="005175D9" w:rsidP="005175D9">
      <w:r w:rsidRPr="001A278B">
        <w:t xml:space="preserve">Walking mode share of dense cities is from </w:t>
      </w:r>
      <w:r w:rsidRPr="001A278B">
        <w:fldChar w:fldCharType="begin"/>
      </w:r>
      <w:r w:rsidRPr="001A278B">
        <w:instrText xml:space="preserve"> ADDIN ZOTERO_ITEM CSL_CITATION {"citationID":"mVxC729b","properties":{"formattedCitation":"(Cervero &amp; Radisch, 1996; Rode &amp; Floater, 2014)","plainCitation":"(Cervero &amp; Radisch, 1996; Rode &amp; Floater, 2014)","noteIndex":0},"citationItems":[{"id":9626,"uris":["http://zotero.org/groups/277937/items/9TKD29LU"],"uri":["http://zotero.org/groups/277937/items/9TKD29LU"],"itemData":{"id":9626,"type":"article-journal","abstract":"The New Urbanism movement calls for redesigning American neighborhoods so that they are less oriented toward automobile travel and more conducive to walking, bicycling, and transit riding, especially for non-work trips. New Urbanism calls for a return to compact neighborhoods with grid-like street patterns, mixed land uses, and pedestrian amenities. This paper investigates the effects of New Urbanism design principles on both non-work and commuting travel by comparing modal splits between two distinctly different neighborhoods in the San Francisco Bay Area. The neo-traditional neighborhood, Rockridge, and the nearby conventional suburban community, Lafayette, were chosen as case studies because they have similar income profiles, freeway and transit service levels, and geographical locations. Rockridge residents averaged around a 10 percent higher share of non-work trips by non-automobile modes than did residents of Lafayette, controlling for relevant factors like income and transit service levels. The greatest differences were for shop trips under one mile. Modal splits were more similar for work trips, confirming the proposition that neighborhood design practices exert their greatest influence on local shopping trips and other non-work purposes. For work trips, compact, mixed-use, and pedestrian-oriented development appears to have the strongest effect on access trips to rail stations, in particular inducing higher shares of access trips by foot and bicycle.","container-title":"Transport Policy","DOI":"10.1016/0967-070X(96)00016-9","ISSN":"0967070X","issue":"3","language":"en","page":"127-141","source":"Crossref","title":"Travel choices in pedestrian versus automobile oriented neighborhoods","volume":"3","author":[{"family":"Cervero","given":"Robert"},{"family":"Radisch","given":"Carolyn"}],"issued":{"date-parts":[["1996",7]]}}},{"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Pr="001A278B">
        <w:fldChar w:fldCharType="separate"/>
      </w:r>
      <w:r w:rsidRPr="001A278B">
        <w:rPr>
          <w:rFonts w:cs="Times New Roman"/>
        </w:rPr>
        <w:t>(Cervero &amp; Radisch, 1996; Rode &amp; Floater, 2014)</w:t>
      </w:r>
      <w:r w:rsidRPr="001A278B">
        <w:fldChar w:fldCharType="end"/>
      </w:r>
      <w:r w:rsidRPr="001A278B">
        <w:t>.</w:t>
      </w:r>
    </w:p>
    <w:p w14:paraId="64190C51" w14:textId="0E29F0D5" w:rsidR="005175D9" w:rsidRPr="001A278B" w:rsidRDefault="005175D9" w:rsidP="005175D9">
      <w:r w:rsidRPr="001A278B">
        <w:t xml:space="preserve">Walking mode share of non-dense cities is from </w:t>
      </w:r>
      <w:r w:rsidRPr="001A278B">
        <w:fldChar w:fldCharType="begin"/>
      </w:r>
      <w:r w:rsidRPr="001A278B">
        <w:instrText xml:space="preserve"> ADDIN ZOTERO_ITEM CSL_CITATION {"citationID":"N8XEAHtg","properties":{"formattedCitation":"(Cervero &amp; Radisch, 1996; McKenzie, 2014)","plainCitation":"(Cervero &amp; Radisch, 1996; McKenzie, 2014)","noteIndex":0},"citationItems":[{"id":9626,"uris":["http://zotero.org/groups/277937/items/9TKD29LU"],"uri":["http://zotero.org/groups/277937/items/9TKD29LU"],"itemData":{"id":9626,"type":"article-journal","abstract":"The New Urbanism movement calls for redesigning American neighborhoods so that they are less oriented toward automobile travel and more conducive to walking, bicycling, and transit riding, especially for non-work trips. New Urbanism calls for a return to compact neighborhoods with grid-like street patterns, mixed land uses, and pedestrian amenities. This paper investigates the effects of New Urbanism design principles on both non-work and commuting travel by comparing modal splits between two distinctly different neighborhoods in the San Francisco Bay Area. The neo-traditional neighborhood, Rockridge, and the nearby conventional suburban community, Lafayette, were chosen as case studies because they have similar income profiles, freeway and transit service levels, and geographical locations. Rockridge residents averaged around a 10 percent higher share of non-work trips by non-automobile modes than did residents of Lafayette, controlling for relevant factors like income and transit service levels. The greatest differences were for shop trips under one mile. Modal splits were more similar for work trips, confirming the proposition that neighborhood design practices exert their greatest influence on local shopping trips and other non-work purposes. For work trips, compact, mixed-use, and pedestrian-oriented development appears to have the strongest effect on access trips to rail stations, in particular inducing higher shares of access trips by foot and bicycle.","container-title":"Transport Policy","DOI":"10.1016/0967-070X(96)00016-9","ISSN":"0967070X","issue":"3","language":"en","page":"127-141","source":"Crossref","title":"Travel choices in pedestrian versus automobile oriented neighborhoods","volume":"3","author":[{"family":"Cervero","given":"Robert"},{"family":"Radisch","given":"Carolyn"}],"issued":{"date-parts":[["1996",7]]}}},{"id":309,"uris":["http://zotero.org/groups/277937/items/BT7TT3DH"],"uri":["http://zotero.org/groups/277937/items/BT7TT3DH"],"itemData":{"id":309,"type":"article-journal","container-title":"US Census Bureau, New York","source":"Google Scholar","title":"Modes less traveled-bicycling and walking to work in the United States: 2008–2012","title-short":"Modes less traveled-bicycling and walking to work in the United States","URL":"https://www.census.gov/content/dam/Census/library/publications/2014/acs/acs-25.pdf","author":[{"family":"McKenzie","given":"Brian"}],"accessed":{"date-parts":[["2014",8,26]]},"issued":{"date-parts":[["2014"]]}}}],"schema":"https://github.com/citation-style-language/schema/raw/master/csl-citation.json"} </w:instrText>
      </w:r>
      <w:r w:rsidRPr="001A278B">
        <w:fldChar w:fldCharType="separate"/>
      </w:r>
      <w:r w:rsidRPr="001A278B">
        <w:rPr>
          <w:rFonts w:cs="Times New Roman"/>
        </w:rPr>
        <w:t>(Cervero &amp; Radisch, 1996; McKenzie, 2014)</w:t>
      </w:r>
      <w:r w:rsidRPr="001A278B">
        <w:fldChar w:fldCharType="end"/>
      </w:r>
      <w:r w:rsidRPr="001A278B">
        <w:t>.</w:t>
      </w:r>
    </w:p>
    <w:p w14:paraId="6B70E8C4" w14:textId="77777777" w:rsidR="00152619" w:rsidRPr="001A278B" w:rsidRDefault="00152619" w:rsidP="00152619">
      <w:r w:rsidRPr="001A278B">
        <w:t xml:space="preserve">Average car lifetime data come from several sources such as </w:t>
      </w:r>
      <w:r w:rsidRPr="001A278B">
        <w:fldChar w:fldCharType="begin"/>
      </w:r>
      <w:r w:rsidRPr="001A278B">
        <w:instrText xml:space="preserve"> ADDIN ZOTERO_ITEM CSL_CITATION {"citationID":"huRL3DkS","properties":{"formattedCitation":"(Hawkins et al., 2012; ITF/OECD, 2020; NHTSA, 2006; Zheng et al., 2019)","plainCitation":"(Hawkins et al., 2012; ITF/OECD, 2020; NHTSA, 2006; Zheng et al., 2019)","noteIndex":0},"citationItems":[{"id":2870,"uris":["http://zotero.org/groups/277937/items/7EMRZHMX"],"uri":["http://zotero.org/groups/277937/items/7EMRZHMX"],"itemData":{"id":2870,"type":"article-journal","container-title":"The International Journal of Life Cycle Assessment","DOI":"10.1007/s11367-012-0440-9","ISSN":"0948-3349, 1614-7502","issue":"8","language":"en","page":"997-1014","source":"CrossRef","title":"Environmental impacts of hybrid and electric vehicles—a review","volume":"17","author":[{"family":"Hawkins","given":"Troy R."},{"family":"Gausen","given":"Ola Moa"},{"family":"Strømman","given":"Anders Hammer"}],"issued":{"date-parts":[["2012",9]]}}},{"id":18099,"uris":["http://zotero.org/groups/2241942/items/2G3S8RMU"],"uri":["http://zotero.org/groups/2241942/items/2G3S8RMU"],"itemData":{"id":18099,"type":"article-journal","language":"en","page":"89","source":"Zotero","title":"Good to Go? Assessing the Environmental Performance of New Mobility","author":[{"family":"ITF/OECD","given":""}],"issued":{"date-parts":[["2020"]]}}},{"id":18102,"uris":["http://zotero.org/groups/2241942/items/MCJPSK3J"],"uri":["http://zotero.org/groups/2241942/items/MCJPSK3J"],"itemData":{"id":18102,"type":"article","title":"VEHICLE SURVIVABILITY AND TRAVEL MILEAGE SCHEDULES","URL":"https://crashstats.nhtsa.dot.gov/Api/Public/ViewPublication/809952","author":[{"family":"NHTSA","given":""}],"issued":{"date-parts":[["2006"]]}}},{"id":18062,"uris":["http://zotero.org/groups/2241942/items/VXSMI4IC"],"uri":["http://zotero.org/groups/2241942/items/VXSMI4IC"],"itemData":{"id":18062,"type":"article-journal","abstract":"With the rapid growth of passenger vehicle stock, China faces serious environmental and energy security problems. To reduce and remove low-efficiency vehicles on the road in an effort to ensure vehicle safety and fuel efficiency, China updated its compulsory scrappage standard for motor vehicles in 2013. The new standard increases the scrappage VKT (vehicle kilometers traveled) limit from 500,000 km to 600,000 km and removes the upper vehicle age limit of 15 years for passenger vehicles. 2012–2016 National registration data and 1980–2016 annual sales data were used to examine the on-road vehicle age distribution and survival rate of China passenger vehicle. The results showed that the median vehicle lifetime (age at 50% survival rate) had increased by 2.4 years—from 10.5 years in 2012 to 12.9 years in 2016. Vehicle survival rate by vehicle purpose and vehicle type shows that compared to cars and cross passenger cars (mainly minibuses, which are variants of minivans with displacement no more than 1.0L), SUVs and MPVs have higher survival rates. The overall increase in vehicle lifetime and survival rate from 2012 to 2016 will increase total fuel consumption by 2.5%–3.7% in China.","container-title":"Energy Policy","DOI":"10.1016/j.enpol.2019.02.037","ISSN":"0301-4215","journalAbbreviation":"Energy Policy","language":"en","page":"587-597","source":"ScienceDirect","title":"Survival rate of China passenger vehicles: A data-driven approach","title-short":"Survival rate of China passenger vehicles","volume":"129","author":[{"family":"Zheng","given":"Jihu"},{"family":"Zhou","given":"Yan"},{"family":"Yu","given":"Rujie"},{"family":"Zhao","given":"Dongchang"},{"family":"Lu","given":"Zifeng"},{"family":"Zhang","given":"Peng"}],"issued":{"date-parts":[["2019"]]}}}],"schema":"https://github.com/citation-style-language/schema/raw/master/csl-citation.json"} </w:instrText>
      </w:r>
      <w:r w:rsidRPr="001A278B">
        <w:fldChar w:fldCharType="separate"/>
      </w:r>
      <w:r w:rsidRPr="001A278B">
        <w:rPr>
          <w:rFonts w:cs="Times New Roman"/>
        </w:rPr>
        <w:t>(Hawkins et al., 2012; ITF/OECD, 2020; NHTSA, 2006; Zheng et al., 2019)</w:t>
      </w:r>
      <w:r w:rsidRPr="001A278B">
        <w:fldChar w:fldCharType="end"/>
      </w:r>
      <w:r w:rsidRPr="001A278B">
        <w:t>.</w:t>
      </w:r>
    </w:p>
    <w:p w14:paraId="5D3FB4B0" w14:textId="26865A33" w:rsidR="0067085B" w:rsidRPr="001A278B" w:rsidRDefault="0067085B" w:rsidP="0067085B">
      <w:r w:rsidRPr="001A278B">
        <w:t xml:space="preserve">Average car occupancy comes from a variety of sources including </w:t>
      </w:r>
      <w:r w:rsidRPr="001A278B">
        <w:fldChar w:fldCharType="begin"/>
      </w:r>
      <w:r w:rsidR="00E7545E" w:rsidRPr="001A278B">
        <w:instrText xml:space="preserve"> ADDIN ZOTERO_ITEM CSL_CITATION {"citationID":"eHBvGUHj","properties":{"formattedCitation":"(Center for Sustainable Systems University of Michigan, 2020; Environmental and Economic Policy Research Center of the Ministry of Ecology and Environment, 2018; ITF/OECD, 2020; Liu et al., 2017; McQueen et al., 2020; Sch\\uc0\\u228{}fer &amp; Yeh, 2020)","plainCitation":"(Center for Sustainable Systems University of Michigan, 2020; Environmental and Economic Policy Research Center of the Ministry of Ecology and Environment, 2018; ITF/OECD, 2020; Liu et al., 2017; McQueen et al., 2020; Schäfer &amp; Yeh, 2020)","noteIndex":0},"citationItems":[{"id":18067,"uris":["http://zotero.org/groups/2241942/items/NCDYERAB"],"uri":["http://zotero.org/groups/2241942/items/NCDYERAB"],"itemData":{"id":18067,"type":"webpage","title":"Personal Transportation Factsheet | Center for Sustainable Systems","URL":"http://css.umich.edu/factsheets/personal-transportation-factsheet","author":[{"family":"Center for Sustainable Systems University of Michigan","given":""}],"accessed":{"date-parts":[["2021",2,26]]},"issued":{"date-parts":[["2020"]]}}},{"id":18060,"uris":["http://zotero.org/groups/2241942/items/HSGK25C4"],"uri":["http://zotero.org/groups/2241942/items/HSGK25C4"],"itemData":{"id":18060,"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id":18099,"uris":["http://zotero.org/groups/2241942/items/2G3S8RMU"],"uri":["http://zotero.org/groups/2241942/items/2G3S8RMU"],"itemData":{"id":18099,"type":"article-journal","language":"en","page":"89","source":"Zotero","title":"Good to Go? Assessing the Environmental Performance of New Mobility","author":[{"family":"ITF/OECD","given":""}],"issued":{"date-parts":[["2020"]]}}},{"id":18061,"uris":["http://zotero.org/groups/2241942/items/DBE2ZIX3"],"uri":["http://zotero.org/groups/2241942/items/DBE2ZIX3"],"itemData":{"id":18061,"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18063,"uris":["http://zotero.org/groups/2241942/items/BCUVQN9H"],"uri":["http://zotero.org/groups/2241942/items/BCUVQN9H"],"itemData":{"id":18063,"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id":18069,"uris":["http://zotero.org/groups/2241942/items/9VBY6VLZ"],"uri":["http://zotero.org/groups/2241942/items/9VBY6VLZ"],"itemData":{"id":18069,"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rsidRPr="001A278B">
        <w:fldChar w:fldCharType="separate"/>
      </w:r>
      <w:r w:rsidR="00E7545E" w:rsidRPr="001A278B">
        <w:rPr>
          <w:rFonts w:cs="Times New Roman"/>
          <w:szCs w:val="24"/>
        </w:rPr>
        <w:t>(Center for Sustainable Systems University of Michigan, 2020; Environmental and Economic Policy Research Center of the Ministry of Ecology and Environment, 2018; ITF/OECD, 2020; Liu et al., 2017; McQueen et al., 2020; Schäfer &amp; Yeh, 2020)</w:t>
      </w:r>
      <w:r w:rsidRPr="001A278B">
        <w:fldChar w:fldCharType="end"/>
      </w:r>
      <w:r w:rsidRPr="001A278B">
        <w:t>.</w:t>
      </w:r>
    </w:p>
    <w:p w14:paraId="6CA68C61" w14:textId="2C9CAF14" w:rsidR="00E21252" w:rsidRPr="001A278B" w:rsidRDefault="0067085B" w:rsidP="00E7545E">
      <w:r w:rsidRPr="001A278B">
        <w:lastRenderedPageBreak/>
        <w:t xml:space="preserve">The household discount rate is based on data from </w:t>
      </w:r>
      <w:r w:rsidRPr="001A278B">
        <w:fldChar w:fldCharType="begin"/>
      </w:r>
      <w:r w:rsidR="00E7545E" w:rsidRPr="001A278B">
        <w:instrText xml:space="preserve"> ADDIN ZOTERO_ITEM CSL_CITATION {"citationID":"zlca1UU2","properties":{"formattedCitation":"(Koster &amp; Pinchbeck, 2018; Li &amp; Pizer, 2018, 2021; Martin et al., 2020)","plainCitation":"(Koster &amp; Pinchbeck, 2018; Li &amp; Pizer, 2018, 2021; Martin et al., 2020)","noteIndex":0},"citationItems":[{"id":18104,"uris":["http://zotero.org/groups/2241942/items/8YXQN75X"],"uri":["http://zotero.org/groups/2241942/items/8YXQN75X"],"itemData":{"id":18104,"type":"article","title":"How do Households Value the Future? Evidence from Property Taxes","author":[{"family":"Koster","given":"Hans"},{"family":"Pinchbeck","given":"Edward"}],"issued":{"date-parts":[["2018"]]}}},{"id":17986,"uris":["http://zotero.org/groups/2241942/items/YRP6IJ9Q"],"uri":["http://zotero.org/groups/2241942/items/YRP6IJ9Q"],"itemData":{"id":17986,"type":"report","abstract":"The choice of discount rate has a significant impact on net benefit estimates when costs today have benefits over long time horizons. Standard U.S. government practice for cost–benefit analysis is to bound such analysis using two alternative rates. These rates are meant to represent the rate of return paid by capital investment and the rate received by consumers. Previous work has shown this approach legitimately bounds the analysis—but only when future benefits accrue directly to consumers either in a two-period model or as a perpetuity. We generalize to consider arbitrary patterns of future benefits, accruing either directly to consumers or indirectly through future investment. We derive an expression for the appropriate discount rate and show that it converges to the consumption rate for benefits increasingly far into the future. More generally, the bounding rates depend on the temporal pattern of the undiscounted dollars. As an application, we estimate the appropriate discount rate for climate change damages from carbon dioxide, finding it lies in a narrow range (+/- 0.5 percent) around the consumer rate of interest.","event-place":"Cambridge, MA","language":"en","note":"DOI: 10.3386/w25413","number":"w25413","page":"w25413","publisher":"National Bureau of Economic Research","publisher-place":"Cambridge, MA","source":"DOI.org (Crossref)","title":"The Discount Rate for Public Policy over the Distant Future","URL":"http://www.nber.org/papers/w25413.pdf","author":[{"family":"Li","given":"Qingran"},{"family":"Pizer","given":"William"}],"accessed":{"date-parts":[["2021",3,16]]},"issued":{"date-parts":[["2018",12]]}}},{"id":17984,"uris":["http://zotero.org/groups/2241942/items/SBWHLUZZ"],"uri":["http://zotero.org/groups/2241942/items/SBWHLUZZ"],"itemData":{"id":17984,"type":"article-journal","abstract":"The choice of discount rate has a significant impact on net benefit estimates when costs today have benefits over long time horizons. Standard U.S. government practice for cost–benefit analysis is to bound such analysis using two alternative rates. These rates are meant to represent the rate of return paid by capital investment and the rate received by consumers. Previous work has shown this approach legitimately bounds the analysis—but only when future benefits accrue directly to consumers either in a two-period model or as a perpetuity. We generalize to consider arbitrary patterns of future benefits, accruing either directly to consumers or indirectly through future investment. We derive an expression for the appropriate discount rate and show that it converges to the consumption rate for benefits increasingly far into the future. More generally, the bounding rates depend on the temporal pattern of the undiscounted dollars. As an application, we estimate the appropriate discount rate for climate change damages from carbon dioxide, finding it lies in a narrow range ( ±0.5 percent) around the consumer rate of interest.","container-title":"Journal of Environmental Economics and Management","DOI":"10.1016/j.jeem.2021.102428","ISSN":"0095-0696","journalAbbreviation":"Journal of Environmental Economics and Management","language":"en","page":"102428","source":"ScienceDirect","title":"Use of the consumption discount rate for public policy over the distant future","volume":"107","author":[{"family":"Li","given":"Qingran"},{"family":"Pizer","given":"William A."}],"issued":{"date-parts":[["2021",5,1]]}}},{"id":17983,"uris":["http://zotero.org/groups/2241942/items/WLYDVJAI"],"uri":["http://zotero.org/groups/2241942/items/WLYDVJAI"],"itemData":{"id":17983,"type":"article-journal","abstract":"The COVID-19 pandemic has caused a massive economic shock across the world due to business interruptions and shutdowns from social-distancing measures. To evaluate the socio-economic impact of COVID-19 on individuals, a micro-economic model is developed to estimate the direct impact of distancing on household income, savings, consumption, and poverty. The model assumes two periods: a crisis period during which some individuals experience a drop in income and can use their savings to maintain consumption; and a recovery period, when households save to replenish their depleted savings to pre-crisis level. The San Francisco Bay Area is used as a case study, and the impacts of a lockdown are quantified, accounting for the effects of unemployment insurance (UI) and the CARES Act federal stimulus. Assuming a shelter-in-place period of three months, the poverty rate would temporarily increase from 17.1% to 25.9% in the Bay Area in the absence of social protection, and the lowest income earners would suffer the most in relative terms. If fully implemented, the combination of UI and CARES could keep the increase in poverty close to zero, and reduce the average recovery time, for individuals who suffer an income loss, from 11.8 to 6.7 months. However, the severity of the economic impact is spatially heterogeneous, and certain communities are more affected than the average and could take more than a year to recover. Overall, this model is a first step in quantifying the household-level impacts of COVID-19 at a regional scale. This study can be extended to explore the impact of indirect macroeconomic effects, the role of uncertainty in households’ decision-making and the potential effect of simultaneous exogenous shocks (e.g., natural disasters).","container-title":"Economics of Disasters and Climate Change","DOI":"10.1007/s41885-020-00070-3","ISSN":"2511-1280, 2511-1299","issue":"3","journalAbbreviation":"EconDisCliCha","language":"en","page":"453-479","source":"DOI.org (Crossref)","title":"Socio-Economic Impacts of COVID-19 on Household Consumption and Poverty","volume":"4","author":[{"family":"Martin","given":"Amory"},{"family":"Markhvida","given":"Maryia"},{"family":"Hallegatte","given":"Stéphane"},{"family":"Walsh","given":"Brian"}],"issued":{"date-parts":[["2020",10]]}}}],"schema":"https://github.com/citation-style-language/schema/raw/master/csl-citation.json"} </w:instrText>
      </w:r>
      <w:r w:rsidRPr="001A278B">
        <w:fldChar w:fldCharType="separate"/>
      </w:r>
      <w:r w:rsidR="00E7545E" w:rsidRPr="001A278B">
        <w:rPr>
          <w:rFonts w:cs="Times New Roman"/>
        </w:rPr>
        <w:t>(Koster &amp; Pinchbeck, 2018; Li &amp; Pizer, 2018, 2021; Martin et al., 2020)</w:t>
      </w:r>
      <w:r w:rsidRPr="001A278B">
        <w:fldChar w:fldCharType="end"/>
      </w:r>
      <w:r w:rsidRPr="001A278B">
        <w:t>.</w:t>
      </w:r>
    </w:p>
    <w:p w14:paraId="3F6B79A0" w14:textId="66214643" w:rsidR="00DF4904" w:rsidRPr="001A278B" w:rsidRDefault="00686965" w:rsidP="00483FFA">
      <w:pPr>
        <w:pStyle w:val="Heading2"/>
      </w:pPr>
      <w:bookmarkStart w:id="51" w:name="_Toc72966205"/>
      <w:r w:rsidRPr="001A278B">
        <w:t>Total Addressable Market</w:t>
      </w:r>
      <w:bookmarkEnd w:id="51"/>
    </w:p>
    <w:p w14:paraId="1DDB2321" w14:textId="1E522116" w:rsidR="000C5FC2" w:rsidRPr="001A278B" w:rsidRDefault="000C5FC2" w:rsidP="005D6FDB">
      <w:r w:rsidRPr="001A278B">
        <w:t>The total addressable market is the total of functional transportation units provided to the world urban market by all modes. Data were obtained from the International Council on Clean Transportation (ICCT), Institute for Transportation and Development Policy (ITDP) and International Energy Agency (IEA). The values shown represent the average from all the sources (</w:t>
      </w:r>
      <w:r w:rsidR="00906380" w:rsidRPr="001A278B">
        <w:fldChar w:fldCharType="begin"/>
      </w:r>
      <w:r w:rsidR="00906380" w:rsidRPr="001A278B">
        <w:instrText xml:space="preserve"> REF _Ref516539 \h </w:instrText>
      </w:r>
      <w:r w:rsidR="00906380" w:rsidRPr="001A278B">
        <w:fldChar w:fldCharType="separate"/>
      </w:r>
      <w:r w:rsidR="00906380" w:rsidRPr="001A278B">
        <w:t>Table 2.1</w:t>
      </w:r>
      <w:r w:rsidR="00906380" w:rsidRPr="001A278B">
        <w:fldChar w:fldCharType="end"/>
      </w:r>
      <w:r w:rsidRPr="001A278B">
        <w:t xml:space="preserve">). Since most of the collected data report values in </w:t>
      </w:r>
      <w:r w:rsidR="00BB2A77" w:rsidRPr="001A278B">
        <w:t>5-year</w:t>
      </w:r>
      <w:r w:rsidRPr="001A278B">
        <w:t xml:space="preserve"> intervals, values for the in-between years were estimated with the use of data interpolation. Regional data come from the ITDP-UC Davis study, taken from their High Shift scenario. While the global TAM more than doubles throughout the study period, that the regional TAMs for OECD90 and Eastern Europe initially grow before returning to around 2015 levels. The growth comes mainly from Middle East and Africa region, where the TAM is almost 4 times bigger; and Asia, where the TAM more than doubles by 2050. In Latin America the TAM grows about 80%.</w:t>
      </w:r>
    </w:p>
    <w:p w14:paraId="2846DAF1" w14:textId="78BAD6DB" w:rsidR="005D6FDB" w:rsidRPr="001A278B" w:rsidRDefault="005D6FDB" w:rsidP="005D6FDB">
      <w:pPr>
        <w:pStyle w:val="Caption"/>
        <w:keepNext/>
      </w:pPr>
      <w:bookmarkStart w:id="52" w:name="_Ref516539"/>
      <w:bookmarkStart w:id="53" w:name="_Toc72965757"/>
      <w:r w:rsidRPr="001A278B">
        <w:t xml:space="preserve">Table </w:t>
      </w:r>
      <w:fldSimple w:instr=" STYLEREF 1 \s ">
        <w:r w:rsidR="008F2B14" w:rsidRPr="001A278B">
          <w:rPr>
            <w:cs/>
          </w:rPr>
          <w:t>‎</w:t>
        </w:r>
        <w:r w:rsidR="008F2B14" w:rsidRPr="001A278B">
          <w:t>2</w:t>
        </w:r>
      </w:fldSimple>
      <w:r w:rsidR="008F2B14" w:rsidRPr="001A278B">
        <w:t>.</w:t>
      </w:r>
      <w:fldSimple w:instr=" SEQ Table \* ARABIC \s 1 ">
        <w:r w:rsidR="008F2B14" w:rsidRPr="001A278B">
          <w:t>1</w:t>
        </w:r>
      </w:fldSimple>
      <w:bookmarkEnd w:id="52"/>
      <w:r w:rsidRPr="001A278B">
        <w:t xml:space="preserve"> Global and Regional TAM, in billion pkm</w:t>
      </w:r>
      <w:bookmarkEnd w:id="53"/>
    </w:p>
    <w:tbl>
      <w:tblPr>
        <w:tblW w:w="5000" w:type="pct"/>
        <w:tblLook w:val="04A0" w:firstRow="1" w:lastRow="0" w:firstColumn="1" w:lastColumn="0" w:noHBand="0" w:noVBand="1"/>
      </w:tblPr>
      <w:tblGrid>
        <w:gridCol w:w="2544"/>
        <w:gridCol w:w="1759"/>
        <w:gridCol w:w="1759"/>
        <w:gridCol w:w="1758"/>
        <w:gridCol w:w="1756"/>
      </w:tblGrid>
      <w:tr w:rsidR="005D6FDB" w:rsidRPr="001A278B" w14:paraId="429D85BA" w14:textId="77777777" w:rsidTr="005D6FDB">
        <w:trPr>
          <w:trHeight w:val="600"/>
        </w:trPr>
        <w:tc>
          <w:tcPr>
            <w:tcW w:w="132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94C4BF9" w14:textId="77777777" w:rsidR="000C5FC2" w:rsidRPr="001A278B" w:rsidRDefault="000C5FC2">
            <w:pPr>
              <w:spacing w:line="240" w:lineRule="auto"/>
              <w:jc w:val="center"/>
              <w:rPr>
                <w:rFonts w:eastAsia="Times New Roman" w:cs="Times New Roman"/>
                <w:b/>
                <w:color w:val="FFFFFF" w:themeColor="background1"/>
                <w:sz w:val="23"/>
                <w:szCs w:val="23"/>
                <w:lang w:eastAsia="en-US"/>
              </w:rPr>
            </w:pPr>
            <w:r w:rsidRPr="001A278B">
              <w:rPr>
                <w:rFonts w:eastAsia="Times New Roman" w:cs="Times New Roman"/>
                <w:b/>
                <w:color w:val="FFFFFF" w:themeColor="background1"/>
                <w:sz w:val="23"/>
                <w:szCs w:val="23"/>
                <w:lang w:eastAsia="en-US"/>
              </w:rPr>
              <w:t>Drawdown Region</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2F0B8279" w14:textId="77777777" w:rsidR="000C5FC2" w:rsidRPr="001A278B" w:rsidRDefault="000C5FC2">
            <w:pPr>
              <w:spacing w:line="240" w:lineRule="auto"/>
              <w:jc w:val="center"/>
              <w:rPr>
                <w:rFonts w:eastAsia="Times New Roman" w:cs="Times New Roman"/>
                <w:b/>
                <w:color w:val="FFFFFF" w:themeColor="background1"/>
                <w:sz w:val="23"/>
                <w:szCs w:val="23"/>
                <w:lang w:eastAsia="en-US"/>
              </w:rPr>
            </w:pPr>
            <w:r w:rsidRPr="001A278B">
              <w:rPr>
                <w:rFonts w:eastAsia="Times New Roman" w:cs="Times New Roman"/>
                <w:b/>
                <w:color w:val="FFFFFF" w:themeColor="background1"/>
                <w:sz w:val="23"/>
                <w:szCs w:val="23"/>
                <w:lang w:eastAsia="en-US"/>
              </w:rPr>
              <w:t>2015</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67992ED3" w14:textId="77777777" w:rsidR="000C5FC2" w:rsidRPr="001A278B" w:rsidRDefault="000C5FC2">
            <w:pPr>
              <w:spacing w:line="240" w:lineRule="auto"/>
              <w:jc w:val="center"/>
              <w:rPr>
                <w:rFonts w:eastAsia="Times New Roman" w:cs="Times New Roman"/>
                <w:b/>
                <w:color w:val="FFFFFF" w:themeColor="background1"/>
                <w:sz w:val="23"/>
                <w:szCs w:val="23"/>
                <w:lang w:eastAsia="en-US"/>
              </w:rPr>
            </w:pPr>
            <w:r w:rsidRPr="001A278B">
              <w:rPr>
                <w:rFonts w:eastAsia="Times New Roman" w:cs="Times New Roman"/>
                <w:b/>
                <w:color w:val="FFFFFF" w:themeColor="background1"/>
                <w:sz w:val="23"/>
                <w:szCs w:val="23"/>
                <w:lang w:eastAsia="en-US"/>
              </w:rPr>
              <w:t>2030</w:t>
            </w:r>
          </w:p>
        </w:tc>
        <w:tc>
          <w:tcPr>
            <w:tcW w:w="918"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7AA650CE" w14:textId="77777777" w:rsidR="000C5FC2" w:rsidRPr="001A278B" w:rsidRDefault="000C5FC2">
            <w:pPr>
              <w:spacing w:line="240" w:lineRule="auto"/>
              <w:jc w:val="center"/>
              <w:rPr>
                <w:rFonts w:eastAsia="Times New Roman" w:cs="Times New Roman"/>
                <w:b/>
                <w:color w:val="FFFFFF" w:themeColor="background1"/>
                <w:sz w:val="23"/>
                <w:szCs w:val="23"/>
                <w:lang w:eastAsia="en-US"/>
              </w:rPr>
            </w:pPr>
            <w:r w:rsidRPr="001A278B">
              <w:rPr>
                <w:rFonts w:eastAsia="Times New Roman" w:cs="Times New Roman"/>
                <w:b/>
                <w:color w:val="FFFFFF" w:themeColor="background1"/>
                <w:sz w:val="23"/>
                <w:szCs w:val="23"/>
                <w:lang w:eastAsia="en-US"/>
              </w:rPr>
              <w:t>2045</w:t>
            </w:r>
          </w:p>
        </w:tc>
        <w:tc>
          <w:tcPr>
            <w:tcW w:w="917" w:type="pct"/>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5976EE36" w14:textId="77777777" w:rsidR="000C5FC2" w:rsidRPr="001A278B" w:rsidRDefault="000C5FC2">
            <w:pPr>
              <w:spacing w:line="240" w:lineRule="auto"/>
              <w:jc w:val="center"/>
              <w:rPr>
                <w:rFonts w:eastAsia="Times New Roman" w:cs="Times New Roman"/>
                <w:b/>
                <w:color w:val="FFFFFF" w:themeColor="background1"/>
                <w:sz w:val="23"/>
                <w:szCs w:val="23"/>
                <w:lang w:eastAsia="en-US"/>
              </w:rPr>
            </w:pPr>
            <w:r w:rsidRPr="001A278B">
              <w:rPr>
                <w:rFonts w:eastAsia="Times New Roman" w:cs="Times New Roman"/>
                <w:b/>
                <w:color w:val="FFFFFF" w:themeColor="background1"/>
                <w:sz w:val="23"/>
                <w:szCs w:val="23"/>
                <w:lang w:eastAsia="en-US"/>
              </w:rPr>
              <w:t>2050</w:t>
            </w:r>
          </w:p>
        </w:tc>
      </w:tr>
      <w:tr w:rsidR="000C5FC2" w:rsidRPr="001A278B" w14:paraId="49C97139"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02010EE"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World</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59364490"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26,539</w:t>
            </w:r>
          </w:p>
        </w:tc>
        <w:tc>
          <w:tcPr>
            <w:tcW w:w="918" w:type="pct"/>
            <w:tcBorders>
              <w:top w:val="single" w:sz="4" w:space="0" w:color="auto"/>
              <w:left w:val="nil"/>
              <w:bottom w:val="single" w:sz="4" w:space="0" w:color="auto"/>
              <w:right w:val="single" w:sz="4" w:space="0" w:color="auto"/>
            </w:tcBorders>
            <w:noWrap/>
            <w:vAlign w:val="center"/>
            <w:hideMark/>
          </w:tcPr>
          <w:p w14:paraId="11F13ACE"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38,473</w:t>
            </w:r>
          </w:p>
        </w:tc>
        <w:tc>
          <w:tcPr>
            <w:tcW w:w="918" w:type="pct"/>
            <w:tcBorders>
              <w:top w:val="single" w:sz="4" w:space="0" w:color="auto"/>
              <w:left w:val="nil"/>
              <w:bottom w:val="single" w:sz="4" w:space="0" w:color="auto"/>
              <w:right w:val="single" w:sz="4" w:space="0" w:color="auto"/>
            </w:tcBorders>
            <w:noWrap/>
            <w:vAlign w:val="center"/>
            <w:hideMark/>
          </w:tcPr>
          <w:p w14:paraId="6E69B94A"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51,468</w:t>
            </w:r>
          </w:p>
        </w:tc>
        <w:tc>
          <w:tcPr>
            <w:tcW w:w="917" w:type="pct"/>
            <w:tcBorders>
              <w:top w:val="single" w:sz="4" w:space="0" w:color="auto"/>
              <w:left w:val="nil"/>
              <w:bottom w:val="single" w:sz="4" w:space="0" w:color="auto"/>
              <w:right w:val="single" w:sz="4" w:space="0" w:color="auto"/>
            </w:tcBorders>
            <w:noWrap/>
            <w:vAlign w:val="center"/>
            <w:hideMark/>
          </w:tcPr>
          <w:p w14:paraId="68F63E85"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56,606</w:t>
            </w:r>
          </w:p>
        </w:tc>
      </w:tr>
      <w:tr w:rsidR="000C5FC2" w:rsidRPr="001A278B" w14:paraId="6CB3726F"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500969AE"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OECD90</w:t>
            </w:r>
            <w:r w:rsidRPr="001A278B">
              <w:rPr>
                <w:rStyle w:val="FootnoteReference"/>
                <w:rFonts w:eastAsia="Times New Roman" w:cs="Times New Roman"/>
                <w:color w:val="000000"/>
                <w:sz w:val="23"/>
                <w:szCs w:val="23"/>
                <w:lang w:eastAsia="en-US"/>
              </w:rPr>
              <w:footnoteReference w:id="5"/>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428071D"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9,476</w:t>
            </w:r>
          </w:p>
        </w:tc>
        <w:tc>
          <w:tcPr>
            <w:tcW w:w="918" w:type="pct"/>
            <w:tcBorders>
              <w:top w:val="single" w:sz="4" w:space="0" w:color="auto"/>
              <w:left w:val="nil"/>
              <w:bottom w:val="single" w:sz="4" w:space="0" w:color="auto"/>
              <w:right w:val="single" w:sz="4" w:space="0" w:color="auto"/>
            </w:tcBorders>
            <w:noWrap/>
            <w:vAlign w:val="center"/>
            <w:hideMark/>
          </w:tcPr>
          <w:p w14:paraId="5EA5A146"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9,741</w:t>
            </w:r>
          </w:p>
        </w:tc>
        <w:tc>
          <w:tcPr>
            <w:tcW w:w="918" w:type="pct"/>
            <w:tcBorders>
              <w:top w:val="single" w:sz="4" w:space="0" w:color="auto"/>
              <w:left w:val="nil"/>
              <w:bottom w:val="single" w:sz="4" w:space="0" w:color="auto"/>
              <w:right w:val="single" w:sz="4" w:space="0" w:color="auto"/>
            </w:tcBorders>
            <w:noWrap/>
            <w:vAlign w:val="center"/>
            <w:hideMark/>
          </w:tcPr>
          <w:p w14:paraId="1328EE0C"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9,323</w:t>
            </w:r>
          </w:p>
        </w:tc>
        <w:tc>
          <w:tcPr>
            <w:tcW w:w="917" w:type="pct"/>
            <w:tcBorders>
              <w:top w:val="single" w:sz="4" w:space="0" w:color="auto"/>
              <w:left w:val="nil"/>
              <w:bottom w:val="single" w:sz="4" w:space="0" w:color="auto"/>
              <w:right w:val="single" w:sz="4" w:space="0" w:color="auto"/>
            </w:tcBorders>
            <w:noWrap/>
            <w:vAlign w:val="center"/>
            <w:hideMark/>
          </w:tcPr>
          <w:p w14:paraId="24410041"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9,281</w:t>
            </w:r>
          </w:p>
        </w:tc>
      </w:tr>
      <w:tr w:rsidR="000C5FC2" w:rsidRPr="001A278B" w14:paraId="51A44645"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3B3A0EB3"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Eastern Europe</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3D52C4F7"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1,261</w:t>
            </w:r>
          </w:p>
        </w:tc>
        <w:tc>
          <w:tcPr>
            <w:tcW w:w="918" w:type="pct"/>
            <w:tcBorders>
              <w:top w:val="single" w:sz="4" w:space="0" w:color="auto"/>
              <w:left w:val="nil"/>
              <w:bottom w:val="single" w:sz="4" w:space="0" w:color="auto"/>
              <w:right w:val="single" w:sz="4" w:space="0" w:color="auto"/>
            </w:tcBorders>
            <w:noWrap/>
            <w:vAlign w:val="center"/>
            <w:hideMark/>
          </w:tcPr>
          <w:p w14:paraId="2B5B0CB3"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1,317</w:t>
            </w:r>
          </w:p>
        </w:tc>
        <w:tc>
          <w:tcPr>
            <w:tcW w:w="918" w:type="pct"/>
            <w:tcBorders>
              <w:top w:val="single" w:sz="4" w:space="0" w:color="auto"/>
              <w:left w:val="nil"/>
              <w:bottom w:val="single" w:sz="4" w:space="0" w:color="auto"/>
              <w:right w:val="single" w:sz="4" w:space="0" w:color="auto"/>
            </w:tcBorders>
            <w:noWrap/>
            <w:vAlign w:val="center"/>
            <w:hideMark/>
          </w:tcPr>
          <w:p w14:paraId="5F03081E"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1,277</w:t>
            </w:r>
          </w:p>
        </w:tc>
        <w:tc>
          <w:tcPr>
            <w:tcW w:w="917" w:type="pct"/>
            <w:tcBorders>
              <w:top w:val="single" w:sz="4" w:space="0" w:color="auto"/>
              <w:left w:val="nil"/>
              <w:bottom w:val="single" w:sz="4" w:space="0" w:color="auto"/>
              <w:right w:val="single" w:sz="4" w:space="0" w:color="auto"/>
            </w:tcBorders>
            <w:noWrap/>
            <w:vAlign w:val="center"/>
            <w:hideMark/>
          </w:tcPr>
          <w:p w14:paraId="125B3F9E"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1,273</w:t>
            </w:r>
          </w:p>
        </w:tc>
      </w:tr>
      <w:tr w:rsidR="000C5FC2" w:rsidRPr="001A278B" w14:paraId="456E265C"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2628B5E9"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Asia (sans Japan)</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02D77441"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9,459</w:t>
            </w:r>
          </w:p>
        </w:tc>
        <w:tc>
          <w:tcPr>
            <w:tcW w:w="918" w:type="pct"/>
            <w:tcBorders>
              <w:top w:val="single" w:sz="4" w:space="0" w:color="auto"/>
              <w:left w:val="nil"/>
              <w:bottom w:val="single" w:sz="4" w:space="0" w:color="auto"/>
              <w:right w:val="single" w:sz="4" w:space="0" w:color="auto"/>
            </w:tcBorders>
            <w:noWrap/>
            <w:vAlign w:val="center"/>
            <w:hideMark/>
          </w:tcPr>
          <w:p w14:paraId="1E939577"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15,411</w:t>
            </w:r>
          </w:p>
        </w:tc>
        <w:tc>
          <w:tcPr>
            <w:tcW w:w="918" w:type="pct"/>
            <w:tcBorders>
              <w:top w:val="single" w:sz="4" w:space="0" w:color="auto"/>
              <w:left w:val="nil"/>
              <w:bottom w:val="single" w:sz="4" w:space="0" w:color="auto"/>
              <w:right w:val="single" w:sz="4" w:space="0" w:color="auto"/>
            </w:tcBorders>
            <w:noWrap/>
            <w:vAlign w:val="center"/>
            <w:hideMark/>
          </w:tcPr>
          <w:p w14:paraId="1ED9C463"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20,582</w:t>
            </w:r>
          </w:p>
        </w:tc>
        <w:tc>
          <w:tcPr>
            <w:tcW w:w="917" w:type="pct"/>
            <w:tcBorders>
              <w:top w:val="single" w:sz="4" w:space="0" w:color="auto"/>
              <w:left w:val="nil"/>
              <w:bottom w:val="single" w:sz="4" w:space="0" w:color="auto"/>
              <w:right w:val="single" w:sz="4" w:space="0" w:color="auto"/>
            </w:tcBorders>
            <w:noWrap/>
            <w:vAlign w:val="center"/>
            <w:hideMark/>
          </w:tcPr>
          <w:p w14:paraId="234FBF64"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22,091</w:t>
            </w:r>
          </w:p>
        </w:tc>
      </w:tr>
      <w:tr w:rsidR="000C5FC2" w:rsidRPr="001A278B" w14:paraId="4C0826C0"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2DC278C1"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Middle East and Af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189F5C15"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2,847</w:t>
            </w:r>
          </w:p>
        </w:tc>
        <w:tc>
          <w:tcPr>
            <w:tcW w:w="918" w:type="pct"/>
            <w:tcBorders>
              <w:top w:val="single" w:sz="4" w:space="0" w:color="auto"/>
              <w:left w:val="nil"/>
              <w:bottom w:val="single" w:sz="4" w:space="0" w:color="auto"/>
              <w:right w:val="single" w:sz="4" w:space="0" w:color="auto"/>
            </w:tcBorders>
            <w:noWrap/>
            <w:vAlign w:val="center"/>
            <w:hideMark/>
          </w:tcPr>
          <w:p w14:paraId="349C4E8C"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4,614</w:t>
            </w:r>
          </w:p>
        </w:tc>
        <w:tc>
          <w:tcPr>
            <w:tcW w:w="918" w:type="pct"/>
            <w:tcBorders>
              <w:top w:val="single" w:sz="4" w:space="0" w:color="auto"/>
              <w:left w:val="nil"/>
              <w:bottom w:val="single" w:sz="4" w:space="0" w:color="auto"/>
              <w:right w:val="single" w:sz="4" w:space="0" w:color="auto"/>
            </w:tcBorders>
            <w:noWrap/>
            <w:vAlign w:val="center"/>
            <w:hideMark/>
          </w:tcPr>
          <w:p w14:paraId="6B7E1E2F"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7,963</w:t>
            </w:r>
          </w:p>
        </w:tc>
        <w:tc>
          <w:tcPr>
            <w:tcW w:w="917" w:type="pct"/>
            <w:tcBorders>
              <w:top w:val="single" w:sz="4" w:space="0" w:color="auto"/>
              <w:left w:val="nil"/>
              <w:bottom w:val="single" w:sz="4" w:space="0" w:color="auto"/>
              <w:right w:val="single" w:sz="4" w:space="0" w:color="auto"/>
            </w:tcBorders>
            <w:noWrap/>
            <w:vAlign w:val="center"/>
            <w:hideMark/>
          </w:tcPr>
          <w:p w14:paraId="6058DC4C"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9,485</w:t>
            </w:r>
          </w:p>
        </w:tc>
      </w:tr>
      <w:tr w:rsidR="000C5FC2" w:rsidRPr="001A278B" w14:paraId="1B6CCF1F" w14:textId="77777777" w:rsidTr="005D6FDB">
        <w:trPr>
          <w:trHeight w:val="300"/>
        </w:trPr>
        <w:tc>
          <w:tcPr>
            <w:tcW w:w="1328" w:type="pct"/>
            <w:tcBorders>
              <w:top w:val="single" w:sz="4" w:space="0" w:color="auto"/>
              <w:left w:val="single" w:sz="4" w:space="0" w:color="auto"/>
              <w:bottom w:val="single" w:sz="4" w:space="0" w:color="auto"/>
              <w:right w:val="single" w:sz="4" w:space="0" w:color="auto"/>
            </w:tcBorders>
            <w:vAlign w:val="center"/>
            <w:hideMark/>
          </w:tcPr>
          <w:p w14:paraId="6FC3771A"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Latin America</w:t>
            </w:r>
          </w:p>
        </w:tc>
        <w:tc>
          <w:tcPr>
            <w:tcW w:w="918" w:type="pct"/>
            <w:tcBorders>
              <w:top w:val="single" w:sz="4" w:space="0" w:color="auto"/>
              <w:left w:val="single" w:sz="4" w:space="0" w:color="auto"/>
              <w:bottom w:val="single" w:sz="4" w:space="0" w:color="auto"/>
              <w:right w:val="single" w:sz="4" w:space="0" w:color="auto"/>
            </w:tcBorders>
            <w:noWrap/>
            <w:vAlign w:val="center"/>
            <w:hideMark/>
          </w:tcPr>
          <w:p w14:paraId="38BD1B1B"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2,715</w:t>
            </w:r>
          </w:p>
        </w:tc>
        <w:tc>
          <w:tcPr>
            <w:tcW w:w="918" w:type="pct"/>
            <w:tcBorders>
              <w:top w:val="single" w:sz="4" w:space="0" w:color="auto"/>
              <w:left w:val="nil"/>
              <w:bottom w:val="single" w:sz="4" w:space="0" w:color="auto"/>
              <w:right w:val="single" w:sz="4" w:space="0" w:color="auto"/>
            </w:tcBorders>
            <w:noWrap/>
            <w:vAlign w:val="center"/>
            <w:hideMark/>
          </w:tcPr>
          <w:p w14:paraId="49C59B9F"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3,863</w:t>
            </w:r>
          </w:p>
        </w:tc>
        <w:tc>
          <w:tcPr>
            <w:tcW w:w="918" w:type="pct"/>
            <w:tcBorders>
              <w:top w:val="single" w:sz="4" w:space="0" w:color="auto"/>
              <w:left w:val="nil"/>
              <w:bottom w:val="single" w:sz="4" w:space="0" w:color="auto"/>
              <w:right w:val="single" w:sz="4" w:space="0" w:color="auto"/>
            </w:tcBorders>
            <w:noWrap/>
            <w:vAlign w:val="center"/>
            <w:hideMark/>
          </w:tcPr>
          <w:p w14:paraId="3CF0012C"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4,721</w:t>
            </w:r>
          </w:p>
        </w:tc>
        <w:tc>
          <w:tcPr>
            <w:tcW w:w="917" w:type="pct"/>
            <w:tcBorders>
              <w:top w:val="single" w:sz="4" w:space="0" w:color="auto"/>
              <w:left w:val="nil"/>
              <w:bottom w:val="single" w:sz="4" w:space="0" w:color="auto"/>
              <w:right w:val="single" w:sz="4" w:space="0" w:color="auto"/>
            </w:tcBorders>
            <w:noWrap/>
            <w:vAlign w:val="center"/>
            <w:hideMark/>
          </w:tcPr>
          <w:p w14:paraId="5E69C9BA" w14:textId="77777777" w:rsidR="000C5FC2" w:rsidRPr="001A278B" w:rsidRDefault="000C5FC2">
            <w:pPr>
              <w:spacing w:line="240" w:lineRule="auto"/>
              <w:jc w:val="center"/>
              <w:rPr>
                <w:rFonts w:eastAsia="Times New Roman" w:cs="Times New Roman"/>
                <w:color w:val="000000"/>
                <w:sz w:val="23"/>
                <w:szCs w:val="23"/>
                <w:lang w:eastAsia="en-US"/>
              </w:rPr>
            </w:pPr>
            <w:r w:rsidRPr="001A278B">
              <w:rPr>
                <w:rFonts w:eastAsia="Times New Roman" w:cs="Times New Roman"/>
                <w:color w:val="000000"/>
                <w:sz w:val="23"/>
                <w:szCs w:val="23"/>
                <w:lang w:eastAsia="en-US"/>
              </w:rPr>
              <w:t>4,943</w:t>
            </w:r>
          </w:p>
        </w:tc>
      </w:tr>
    </w:tbl>
    <w:p w14:paraId="2591680F" w14:textId="77777777" w:rsidR="000C5FC2" w:rsidRPr="001A278B" w:rsidRDefault="000C5FC2" w:rsidP="000C5FC2"/>
    <w:p w14:paraId="4303D5C0" w14:textId="73B6CC64" w:rsidR="00B144E5" w:rsidRPr="001A278B" w:rsidRDefault="00686965" w:rsidP="00483FFA">
      <w:pPr>
        <w:pStyle w:val="Heading2"/>
      </w:pPr>
      <w:bookmarkStart w:id="54" w:name="_Toc72966206"/>
      <w:r w:rsidRPr="001A278B">
        <w:lastRenderedPageBreak/>
        <w:t>Adoption Scenarios</w:t>
      </w:r>
      <w:bookmarkEnd w:id="54"/>
    </w:p>
    <w:p w14:paraId="6F9FC0E5" w14:textId="77777777" w:rsidR="00FB2C53" w:rsidRPr="001A278B" w:rsidRDefault="00FB2C53" w:rsidP="005D6FDB">
      <w:bookmarkStart w:id="55" w:name="_Hlk525033174"/>
      <w:r w:rsidRPr="001A278B">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p>
    <w:p w14:paraId="5BB095A5" w14:textId="412242B3" w:rsidR="000875B5" w:rsidRPr="001A278B" w:rsidRDefault="000875B5" w:rsidP="005D49A8">
      <w:pPr>
        <w:pStyle w:val="Heading3"/>
      </w:pPr>
      <w:bookmarkStart w:id="56" w:name="_Toc72966207"/>
      <w:bookmarkEnd w:id="55"/>
      <w:r w:rsidRPr="001A278B">
        <w:t>Reference Case / Current Adoption</w:t>
      </w:r>
      <w:bookmarkEnd w:id="56"/>
    </w:p>
    <w:p w14:paraId="7D6E5B81" w14:textId="4C0168AB" w:rsidR="00484275" w:rsidRPr="001A278B" w:rsidRDefault="000C5FC2" w:rsidP="00484275">
      <w:r w:rsidRPr="001A278B">
        <w:t xml:space="preserve">For most Project Drawdown solutions, the </w:t>
      </w:r>
      <w:r w:rsidR="00931DFE" w:rsidRPr="001A278B">
        <w:t>REF</w:t>
      </w:r>
      <w:r w:rsidRPr="001A278B">
        <w:t xml:space="preserve"> scenario assumes that the 2014 adoption of the solution is “frozen” for the study period. </w:t>
      </w:r>
      <w:r w:rsidR="00AC09E6" w:rsidRPr="001A278B">
        <w:t xml:space="preserve">It </w:t>
      </w:r>
      <w:r w:rsidR="00484275" w:rsidRPr="001A278B">
        <w:t>us</w:t>
      </w:r>
      <w:r w:rsidR="00AC09E6" w:rsidRPr="001A278B">
        <w:t>es</w:t>
      </w:r>
      <w:r w:rsidR="00484275" w:rsidRPr="001A278B">
        <w:t xml:space="preserve"> the percentage of adoption in the base-year as the fixed percentage of TAM projecting forward which is </w:t>
      </w:r>
      <w:r w:rsidR="00AC09E6" w:rsidRPr="001A278B">
        <w:t>4.50</w:t>
      </w:r>
      <w:r w:rsidR="00484275" w:rsidRPr="001A278B">
        <w:t>%.</w:t>
      </w:r>
    </w:p>
    <w:p w14:paraId="5A65A1D8" w14:textId="0DB95C93" w:rsidR="000C5FC2" w:rsidRPr="001A278B" w:rsidRDefault="000C5FC2" w:rsidP="005D6FDB"/>
    <w:p w14:paraId="2FE0BC9D" w14:textId="10096525" w:rsidR="000875B5" w:rsidRPr="001A278B" w:rsidRDefault="00D2050B" w:rsidP="005D49A8">
      <w:pPr>
        <w:pStyle w:val="Heading3"/>
      </w:pPr>
      <w:bookmarkStart w:id="57" w:name="_Toc72966208"/>
      <w:r w:rsidRPr="001A278B">
        <w:t>Project Drawdown</w:t>
      </w:r>
      <w:r w:rsidR="000875B5" w:rsidRPr="001A278B">
        <w:t xml:space="preserve"> Scenarios</w:t>
      </w:r>
      <w:bookmarkEnd w:id="57"/>
    </w:p>
    <w:p w14:paraId="006DA369" w14:textId="076BA7A0" w:rsidR="005A6986" w:rsidRPr="001A278B" w:rsidRDefault="000875B5" w:rsidP="002F0F59">
      <w:r w:rsidRPr="001A278B">
        <w:t>Three Project Dr</w:t>
      </w:r>
      <w:r w:rsidR="005A6986" w:rsidRPr="001A278B">
        <w:t xml:space="preserve">awdown </w:t>
      </w:r>
      <w:r w:rsidR="007546C9" w:rsidRPr="001A278B">
        <w:t xml:space="preserve">scenarios (PDS) </w:t>
      </w:r>
      <w:r w:rsidR="005A6986" w:rsidRPr="001A278B">
        <w:t>were developed for each solution, to compare the impact of an increase</w:t>
      </w:r>
      <w:r w:rsidR="00AC493E" w:rsidRPr="001A278B">
        <w:t>d</w:t>
      </w:r>
      <w:r w:rsidR="005A6986" w:rsidRPr="001A278B">
        <w:t xml:space="preserve"> adoption of the solution to a reference case scenario</w:t>
      </w:r>
      <w:r w:rsidR="001A1A9A" w:rsidRPr="001A278B">
        <w:t xml:space="preserve">. Three sources were used to make the PDS projections, the International Transport Forum </w:t>
      </w:r>
      <w:r w:rsidR="001A1A9A" w:rsidRPr="001A278B">
        <w:fldChar w:fldCharType="begin"/>
      </w:r>
      <w:r w:rsidR="001A1A9A" w:rsidRPr="001A278B">
        <w:instrText xml:space="preserve"> ADDIN ZOTERO_ITEM CSL_CITATION {"citationID":"jwtaZ8wi","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001A1A9A" w:rsidRPr="001A278B">
        <w:fldChar w:fldCharType="separate"/>
      </w:r>
      <w:r w:rsidR="001A1A9A" w:rsidRPr="001A278B">
        <w:rPr>
          <w:rFonts w:cs="Times New Roman"/>
        </w:rPr>
        <w:t>(OECD/ITF, 2021)</w:t>
      </w:r>
      <w:r w:rsidR="001A1A9A" w:rsidRPr="001A278B">
        <w:fldChar w:fldCharType="end"/>
      </w:r>
      <w:r w:rsidR="001A1A9A" w:rsidRPr="001A278B">
        <w:t xml:space="preserve">, Institute for Transportation and Development Policy (ITDP), in cooperation with the University of California, Davis </w:t>
      </w:r>
      <w:r w:rsidR="001A1A9A" w:rsidRPr="001A278B">
        <w:fldChar w:fldCharType="begin"/>
      </w:r>
      <w:r w:rsidR="001A1A9A" w:rsidRPr="001A278B">
        <w:instrText xml:space="preserve"> ADDIN ZOTERO_ITEM CSL_CITATION {"citationID":"K5dGWDgr","properties":{"formattedCitation":"(UC Davis et al., 2015)","plainCitation":"(UC Davis et al., 2015)","noteIndex":0},"citationItems":[{"id":3061,"uris":["http://zotero.org/groups/277937/items/V5S7QU6I"],"uri":["http://zotero.org/groups/277937/items/V5S7QU6I"],"itemData":{"id":3061,"type":"article","title":"ITDP-UCD HS Cycling Report Figures","author":[{"family":"UC Davis","given":""},{"family":"Fulton","given":"Lewis"},{"family":"Mason","given":"Jacob"}],"issued":{"date-parts":[["2015",11,10]]}}}],"schema":"https://github.com/citation-style-language/schema/raw/master/csl-citation.json"} </w:instrText>
      </w:r>
      <w:r w:rsidR="001A1A9A" w:rsidRPr="001A278B">
        <w:fldChar w:fldCharType="separate"/>
      </w:r>
      <w:r w:rsidR="001A1A9A" w:rsidRPr="001A278B">
        <w:rPr>
          <w:rFonts w:cs="Times New Roman"/>
        </w:rPr>
        <w:t>(UC Davis et al., 2015)</w:t>
      </w:r>
      <w:r w:rsidR="001A1A9A" w:rsidRPr="001A278B">
        <w:fldChar w:fldCharType="end"/>
      </w:r>
      <w:r w:rsidR="002F0F59" w:rsidRPr="001A278B">
        <w:t xml:space="preserve"> and using previously published Project Drawdown estimates. </w:t>
      </w:r>
      <w:r w:rsidR="003B06D8" w:rsidRPr="001A278B">
        <w:t xml:space="preserve">The ITF reports </w:t>
      </w:r>
      <w:r w:rsidR="002F0F59" w:rsidRPr="001A278B">
        <w:t>walking</w:t>
      </w:r>
      <w:r w:rsidR="003B06D8" w:rsidRPr="001A278B">
        <w:t xml:space="preserve"> </w:t>
      </w:r>
      <w:r w:rsidR="002F0F59" w:rsidRPr="001A278B">
        <w:t>pkm</w:t>
      </w:r>
      <w:r w:rsidR="003B06D8" w:rsidRPr="001A278B">
        <w:t xml:space="preserve">s globally and regionally to 2050. ITDP reports a global estimate of transportation mode shares and </w:t>
      </w:r>
      <w:r w:rsidR="002F0F59" w:rsidRPr="001A278B">
        <w:t>pkm</w:t>
      </w:r>
      <w:r w:rsidR="003B06D8" w:rsidRPr="001A278B">
        <w:t xml:space="preserve"> through 2050. </w:t>
      </w:r>
      <w:r w:rsidR="002F0F59" w:rsidRPr="001A278B">
        <w:t xml:space="preserve">The Project Drawdown team estimates are based on density and population projects from the United Nations and Demographia </w:t>
      </w:r>
      <w:r w:rsidR="002F0F59" w:rsidRPr="001A278B">
        <w:fldChar w:fldCharType="begin"/>
      </w:r>
      <w:r w:rsidR="002F0F59" w:rsidRPr="001A278B">
        <w:instrText xml:space="preserve"> ADDIN ZOTERO_ITEM CSL_CITATION {"citationID":"xKF42dGb","properties":{"formattedCitation":"(Demographia, 2021; UN, 2018, 2019)","plainCitation":"(Demographia, 2021; UN, 2018, 2019)","noteIndex":0},"citationItems":[{"id":18978,"uris":["http://zotero.org/groups/2241942/items/U8GF5ZFB"],"uri":["http://zotero.org/groups/2241942/items/U8GF5ZFB"],"itemData":{"id":18978,"type":"webpage","title":"World Urban Areas","URL":"http://www.demographia.com/d-new.htm","author":[{"family":"Demographia","given":""}],"accessed":{"date-parts":[["2021",8,30]]},"issued":{"date-parts":[["2021"]]}}},{"id":18976,"uris":["http://zotero.org/groups/2241942/items/2MGYU96S"],"uri":["http://zotero.org/groups/2241942/items/2MGYU96S"],"itemData":{"id":18976,"type":"webpage","title":"World Urbanization Prospects - Population Division - United Nations","URL":"https://population.un.org/wup/Download/","author":[{"family":"UN","given":""}],"accessed":{"date-parts":[["2021",8,30]]},"issued":{"date-parts":[["2018"]]}}},{"id":19002,"uris":["http://zotero.org/groups/2241942/items/VFP59UQI"],"uri":["http://zotero.org/groups/2241942/items/VFP59UQI"],"itemData":{"id":19002,"type":"webpage","title":"World Population Prospects - Population Division - United Nations","URL":"https://population.un.org/wpp/","author":[{"family":"UN","given":""}],"accessed":{"date-parts":[["2021",9,8]]},"issued":{"date-parts":[["2019"]]}}}],"schema":"https://github.com/citation-style-language/schema/raw/master/csl-citation.json"} </w:instrText>
      </w:r>
      <w:r w:rsidR="002F0F59" w:rsidRPr="001A278B">
        <w:fldChar w:fldCharType="separate"/>
      </w:r>
      <w:r w:rsidR="002F0F59" w:rsidRPr="001A278B">
        <w:rPr>
          <w:rFonts w:cs="Times New Roman"/>
        </w:rPr>
        <w:t>(Demographia, 2021; UN, 2018, 2019)</w:t>
      </w:r>
      <w:r w:rsidR="002F0F59" w:rsidRPr="001A278B">
        <w:fldChar w:fldCharType="end"/>
      </w:r>
      <w:r w:rsidR="002F0F59" w:rsidRPr="001A278B">
        <w:t xml:space="preserve"> and assumptions of walking modes from </w:t>
      </w:r>
      <w:r w:rsidR="002F0F59" w:rsidRPr="001A278B">
        <w:fldChar w:fldCharType="begin"/>
      </w:r>
      <w:r w:rsidR="002F0F59" w:rsidRPr="001A278B">
        <w:instrText xml:space="preserve"> ADDIN ZOTERO_ITEM CSL_CITATION {"citationID":"94R6N0YT","properties":{"formattedCitation":"(Cervero &amp; Radisch, 1996; McKenzie, 2014; Rode &amp; Floater, 2014)","plainCitation":"(Cervero &amp; Radisch, 1996; McKenzie, 2014; Rode &amp; Floater, 2014)","noteIndex":0},"citationItems":[{"id":9626,"uris":["http://zotero.org/groups/277937/items/9TKD29LU"],"uri":["http://zotero.org/groups/277937/items/9TKD29LU"],"itemData":{"id":9626,"type":"article-journal","abstract":"The New Urbanism movement calls for redesigning American neighborhoods so that they are less oriented toward automobile travel and more conducive to walking, bicycling, and transit riding, especially for non-work trips. New Urbanism calls for a return to compact neighborhoods with grid-like street patterns, mixed land uses, and pedestrian amenities. This paper investigates the effects of New Urbanism design principles on both non-work and commuting travel by comparing modal splits between two distinctly different neighborhoods in the San Francisco Bay Area. The neo-traditional neighborhood, Rockridge, and the nearby conventional suburban community, Lafayette, were chosen as case studies because they have similar income profiles, freeway and transit service levels, and geographical locations. Rockridge residents averaged around a 10 percent higher share of non-work trips by non-automobile modes than did residents of Lafayette, controlling for relevant factors like income and transit service levels. The greatest differences were for shop trips under one mile. Modal splits were more similar for work trips, confirming the proposition that neighborhood design practices exert their greatest influence on local shopping trips and other non-work purposes. For work trips, compact, mixed-use, and pedestrian-oriented development appears to have the strongest effect on access trips to rail stations, in particular inducing higher shares of access trips by foot and bicycle.","container-title":"Transport Policy","DOI":"10.1016/0967-070X(96)00016-9","ISSN":"0967070X","issue":"3","language":"en","page":"127-141","source":"Crossref","title":"Travel choices in pedestrian versus automobile oriented neighborhoods","volume":"3","author":[{"family":"Cervero","given":"Robert"},{"family":"Radisch","given":"Carolyn"}],"issued":{"date-parts":[["1996",7]]}}},{"id":309,"uris":["http://zotero.org/groups/277937/items/BT7TT3DH"],"uri":["http://zotero.org/groups/277937/items/BT7TT3DH"],"itemData":{"id":309,"type":"article-journal","container-title":"US Census Bureau, New York","source":"Google Scholar","title":"Modes less traveled-bicycling and walking to work in the United States: 2008–2012","title-short":"Modes less traveled-bicycling and walking to work in the United States","URL":"https://www.census.gov/content/dam/Census/library/publications/2014/acs/acs-25.pdf","author":[{"family":"McKenzie","given":"Brian"}],"accessed":{"date-parts":[["2014",8,26]]},"issued":{"date-parts":[["2014"]]}}},{"id":8174,"uris":["http://zotero.org/groups/277937/items/QRK4PH2U"],"uri":["http://zotero.org/groups/277937/items/QRK4PH2U"],"itemData":{"id":8174,"type":"report","abstract":"This paper focusses on one central aspect of urban\ndevelopment: transport and urban form and how the two\nshape the provision of access to people, goods and services,\nand information in cities. The more efficient this access, the\ngreater the economic benefits through economies of scale,\nagglomeration effects and networking advantages. This\npaper discusses how different urban accessibility pathways\nimpact directly on other measures of human development\nand environmental sustainability. It also presents the enabling\nconditions for increasing accessibility and low-carbon mobility\nin cities. This paper is one of three papers by LSE Cities\nthat form part of the cities research programme of the New\nClimate Economy (NCE) project for the Global Commission\non the Economy and Climate. The two other contributing\npapers cover ‘Cities and the New Climate Economy: the\nTransformative Role of Global Urban Growth’ (NCE Paper 01)\nand ‘Steering Urban Growth: Governance, Policy and Finance’\n(NCE Paper 02).","collection-title":"NCE Cities Paper 03. LSE Cities.","publisher":"London School of Economics and Political Science.","title":"ACCESSIBILITY IN CITIES: TRANSPORT AND URBAN FORM","URL":"https://files.lsecities.net/files/2014/11/LSE-Cities-2014-Transport-and-Urban-Form-NCE-Cities-Paper-03.pdf","author":[{"family":"Rode","given":"Philipp"},{"family":"Floater","given":"Graham"}],"issued":{"date-parts":[["2014"]]}}}],"schema":"https://github.com/citation-style-language/schema/raw/master/csl-citation.json"} </w:instrText>
      </w:r>
      <w:r w:rsidR="002F0F59" w:rsidRPr="001A278B">
        <w:fldChar w:fldCharType="separate"/>
      </w:r>
      <w:r w:rsidR="002F0F59" w:rsidRPr="001A278B">
        <w:rPr>
          <w:rFonts w:cs="Times New Roman"/>
        </w:rPr>
        <w:t>(Cervero &amp; Radisch, 1996; McKenzie, 2014; Rode &amp; Floater, 2014)</w:t>
      </w:r>
      <w:r w:rsidR="002F0F59" w:rsidRPr="001A278B">
        <w:fldChar w:fldCharType="end"/>
      </w:r>
      <w:r w:rsidR="002F0F59" w:rsidRPr="001A278B">
        <w:t xml:space="preserve">. </w:t>
      </w:r>
      <w:r w:rsidR="003B06D8" w:rsidRPr="001A278B">
        <w:t xml:space="preserve">Estimates of </w:t>
      </w:r>
      <w:r w:rsidR="002F0F59" w:rsidRPr="001A278B">
        <w:t>walkable cities</w:t>
      </w:r>
      <w:r w:rsidR="003B06D8" w:rsidRPr="001A278B">
        <w:t xml:space="preserve"> share were made based on the proportion of </w:t>
      </w:r>
      <w:r w:rsidR="002F0F59" w:rsidRPr="001A278B">
        <w:t>walking</w:t>
      </w:r>
      <w:r w:rsidR="003B06D8" w:rsidRPr="001A278B">
        <w:t xml:space="preserve"> pkms based on a meta-analysis of all modes made for integration of all solutions by Drawdown.</w:t>
      </w:r>
    </w:p>
    <w:p w14:paraId="0DB30AA7" w14:textId="4626AE3B" w:rsidR="00550E7D" w:rsidRPr="001A278B" w:rsidRDefault="00AC493E" w:rsidP="00550E7D">
      <w:pPr>
        <w:pStyle w:val="Heading4"/>
        <w:numPr>
          <w:ilvl w:val="3"/>
          <w:numId w:val="21"/>
        </w:numPr>
      </w:pPr>
      <w:bookmarkStart w:id="58" w:name="_Toc507486009"/>
      <w:r w:rsidRPr="001A278B">
        <w:t>Plausible Scenario</w:t>
      </w:r>
      <w:bookmarkEnd w:id="58"/>
    </w:p>
    <w:p w14:paraId="0B8A3B64" w14:textId="0AB0A71C" w:rsidR="001A278B" w:rsidRPr="001A278B" w:rsidRDefault="001A278B" w:rsidP="00890FB4">
      <w:r w:rsidRPr="001A278B">
        <w:t xml:space="preserve">This scenario assumes that walkable cities continue to grow without any major interventions and that most of the temporary covid measures to increase slow/safe/closed streets </w:t>
      </w:r>
      <w:r>
        <w:t>are reverted with a few exceptions</w:t>
      </w:r>
      <w:r w:rsidRPr="001A278B">
        <w:t xml:space="preserve">. The </w:t>
      </w:r>
      <w:r>
        <w:t>baseline</w:t>
      </w:r>
      <w:r w:rsidRPr="001A278B">
        <w:t xml:space="preserve"> TAM and adoption cases are considered plausible.</w:t>
      </w:r>
    </w:p>
    <w:p w14:paraId="0A63923E" w14:textId="61C787AD" w:rsidR="00AC493E" w:rsidRPr="001A278B" w:rsidRDefault="00550E7D" w:rsidP="00550E7D">
      <w:pPr>
        <w:pStyle w:val="Heading4"/>
        <w:numPr>
          <w:ilvl w:val="3"/>
          <w:numId w:val="21"/>
        </w:numPr>
      </w:pPr>
      <w:bookmarkStart w:id="59" w:name="_Toc507486010"/>
      <w:r w:rsidRPr="001A278B">
        <w:lastRenderedPageBreak/>
        <w:t>D</w:t>
      </w:r>
      <w:r w:rsidR="00AC493E" w:rsidRPr="001A278B">
        <w:t>rawdown Scenario</w:t>
      </w:r>
      <w:bookmarkEnd w:id="59"/>
    </w:p>
    <w:p w14:paraId="7D40DCD1" w14:textId="6201E300" w:rsidR="00A0161A" w:rsidRPr="00EE496F" w:rsidRDefault="00A0161A" w:rsidP="00A0161A">
      <w:r w:rsidRPr="00EE496F">
        <w:t xml:space="preserve">In this scenario, most </w:t>
      </w:r>
      <w:r>
        <w:t>covid street measures</w:t>
      </w:r>
      <w:r w:rsidRPr="00EE496F">
        <w:t xml:space="preserve"> are made permanent and cities around the world continue to build </w:t>
      </w:r>
      <w:r>
        <w:t>walkable city</w:t>
      </w:r>
      <w:r w:rsidRPr="00EE496F">
        <w:t xml:space="preserve"> infrastructure and encourage </w:t>
      </w:r>
      <w:r>
        <w:t>walking</w:t>
      </w:r>
      <w:r w:rsidRPr="00EE496F">
        <w:t xml:space="preserve">. </w:t>
      </w:r>
      <w:r>
        <w:t xml:space="preserve">Transit oriented development and 15-minute cities remain a trend. </w:t>
      </w:r>
      <w:r w:rsidRPr="00EE496F">
        <w:t xml:space="preserve">The </w:t>
      </w:r>
      <w:r>
        <w:t>conservative</w:t>
      </w:r>
      <w:r w:rsidRPr="00EE496F">
        <w:t xml:space="preserve"> TAM and adoption cases are part of a world focused on the target of achieving drawdown by 2050.</w:t>
      </w:r>
    </w:p>
    <w:p w14:paraId="7A77F5DD" w14:textId="59A0BD47" w:rsidR="00AC493E" w:rsidRPr="001A278B" w:rsidRDefault="0015141E" w:rsidP="00550E7D">
      <w:pPr>
        <w:pStyle w:val="Heading4"/>
        <w:numPr>
          <w:ilvl w:val="3"/>
          <w:numId w:val="21"/>
        </w:numPr>
      </w:pPr>
      <w:bookmarkStart w:id="60" w:name="_Toc507486011"/>
      <w:r w:rsidRPr="001A278B">
        <w:t>Maximum</w:t>
      </w:r>
      <w:r w:rsidR="00AC493E" w:rsidRPr="001A278B">
        <w:t xml:space="preserve"> Scenario</w:t>
      </w:r>
      <w:bookmarkEnd w:id="60"/>
    </w:p>
    <w:p w14:paraId="6A23736B" w14:textId="02D69AF0" w:rsidR="00A0161A" w:rsidRPr="00EE496F" w:rsidRDefault="00A0161A" w:rsidP="00A0161A">
      <w:r w:rsidRPr="00EE496F">
        <w:t xml:space="preserve">This scenario assumes that the trend towards </w:t>
      </w:r>
      <w:r w:rsidR="00C26FC4">
        <w:t>walking</w:t>
      </w:r>
      <w:r w:rsidRPr="00EE496F">
        <w:t xml:space="preserve"> during lockdowns remains</w:t>
      </w:r>
      <w:r w:rsidR="00C26FC4">
        <w:t xml:space="preserve"> and goes further than the drawdown scenario in that in addition to transit oriented development and 15-minute cities, cities make zero emission zones and embrace circularity to make their city competitive and to attract residents and businesses thus increasing density</w:t>
      </w:r>
      <w:r w:rsidRPr="00EE496F">
        <w:t xml:space="preserve">. </w:t>
      </w:r>
      <w:r w:rsidR="00C26FC4" w:rsidRPr="00EE496F">
        <w:t xml:space="preserve">The </w:t>
      </w:r>
      <w:r w:rsidR="00C26FC4">
        <w:t>ambitious</w:t>
      </w:r>
      <w:r w:rsidR="00C26FC4" w:rsidRPr="00EE496F">
        <w:t xml:space="preserve"> TAM and adoption cases are part of a world focused on </w:t>
      </w:r>
      <w:r w:rsidR="00C26FC4">
        <w:t>zero emission</w:t>
      </w:r>
      <w:r w:rsidR="00C26FC4" w:rsidRPr="00EE496F">
        <w:t>.</w:t>
      </w:r>
      <w:r w:rsidRPr="00EE496F">
        <w:t>.</w:t>
      </w:r>
    </w:p>
    <w:p w14:paraId="4C24E6F4" w14:textId="23F18AF2" w:rsidR="00FB3AB3" w:rsidRPr="001A278B" w:rsidRDefault="00686965" w:rsidP="00483FFA">
      <w:pPr>
        <w:pStyle w:val="Heading2"/>
      </w:pPr>
      <w:bookmarkStart w:id="61" w:name="_Toc72966209"/>
      <w:r w:rsidRPr="001A278B">
        <w:t>Inputs</w:t>
      </w:r>
      <w:bookmarkEnd w:id="61"/>
    </w:p>
    <w:p w14:paraId="5B61B0F2" w14:textId="0B2BB0A9" w:rsidR="00FB2C53" w:rsidRPr="001A278B" w:rsidRDefault="00550E7D" w:rsidP="005D6FDB">
      <w:r w:rsidRPr="001A278B">
        <w:t xml:space="preserve">Many variables have been defined and calculated for this analysis. They are grouped by climate inputs, financial inputs and technical inputs. Each variable is described below. </w:t>
      </w:r>
      <w:r w:rsidR="000C5FC2" w:rsidRPr="001A278B">
        <w:t xml:space="preserve">In </w:t>
      </w:r>
      <w:r w:rsidR="00931DFE" w:rsidRPr="001A278B">
        <w:t>the</w:t>
      </w:r>
      <w:r w:rsidR="000C5FC2" w:rsidRPr="001A278B">
        <w:t xml:space="preserve"> analysis, the agent that will decide whether to </w:t>
      </w:r>
      <w:r w:rsidR="00CD3AFA">
        <w:t>influence walkable cities</w:t>
      </w:r>
      <w:r w:rsidR="000C5FC2" w:rsidRPr="001A278B">
        <w:t xml:space="preserve"> is the </w:t>
      </w:r>
      <w:r w:rsidR="00CD3AFA">
        <w:t>city</w:t>
      </w:r>
      <w:r w:rsidR="000C5FC2" w:rsidRPr="001A278B">
        <w:t xml:space="preserve">. </w:t>
      </w:r>
      <w:r w:rsidR="00613FFD" w:rsidRPr="001A278B">
        <w:t>Therefore,</w:t>
      </w:r>
      <w:r w:rsidR="000C5FC2" w:rsidRPr="001A278B">
        <w:t xml:space="preserve"> the impacts on the perspective of the </w:t>
      </w:r>
      <w:r w:rsidR="00CD3AFA">
        <w:t>city</w:t>
      </w:r>
      <w:r w:rsidR="00F32FEB" w:rsidRPr="001A278B">
        <w:t xml:space="preserve"> are analyzed</w:t>
      </w:r>
      <w:r w:rsidR="000C5FC2" w:rsidRPr="001A278B">
        <w:t xml:space="preserve">. </w:t>
      </w:r>
    </w:p>
    <w:p w14:paraId="3EBCEF57" w14:textId="7B78E62A" w:rsidR="00FB3AB3" w:rsidRPr="001A278B" w:rsidRDefault="00686965" w:rsidP="005D49A8">
      <w:pPr>
        <w:pStyle w:val="Heading3"/>
      </w:pPr>
      <w:bookmarkStart w:id="62" w:name="_Toc72966210"/>
      <w:r w:rsidRPr="001A278B">
        <w:t>Climate Inputs</w:t>
      </w:r>
      <w:bookmarkEnd w:id="62"/>
    </w:p>
    <w:p w14:paraId="6822E4B2" w14:textId="24445A64" w:rsidR="00613FFD" w:rsidRPr="001A278B" w:rsidRDefault="00613FFD" w:rsidP="00613FFD">
      <w:r w:rsidRPr="001A278B">
        <w:t>This section addresses the environmental inputs of the model. These can be either direct emissions, through fuel combustion or the electricity grid, or indirect, through the construction of the vehicles.</w:t>
      </w:r>
    </w:p>
    <w:p w14:paraId="2AF5C10E" w14:textId="42CBFAA8" w:rsidR="00FB2C53" w:rsidRPr="001A278B" w:rsidRDefault="00FB2C53" w:rsidP="00AB4BA0">
      <w:pPr>
        <w:pStyle w:val="Heading4"/>
        <w:numPr>
          <w:ilvl w:val="3"/>
          <w:numId w:val="21"/>
        </w:numPr>
      </w:pPr>
      <w:r w:rsidRPr="001A278B">
        <w:t xml:space="preserve">Direct </w:t>
      </w:r>
      <w:r w:rsidR="006B1084" w:rsidRPr="001A278B">
        <w:t xml:space="preserve">Emissions </w:t>
      </w:r>
    </w:p>
    <w:p w14:paraId="213E8DE7" w14:textId="15291926" w:rsidR="00613FFD" w:rsidRPr="001A278B" w:rsidRDefault="00613FFD" w:rsidP="005D6FDB">
      <w:r w:rsidRPr="001A278B">
        <w:t xml:space="preserve">Direct emissions can come from fuel combustion or from electricity consumption. </w:t>
      </w:r>
      <w:r w:rsidR="00F32FEB" w:rsidRPr="001A278B">
        <w:t>C</w:t>
      </w:r>
      <w:r w:rsidRPr="001A278B">
        <w:t xml:space="preserve">ertain assumptions regarding </w:t>
      </w:r>
      <w:r w:rsidR="00F32FEB" w:rsidRPr="001A278B">
        <w:t>the</w:t>
      </w:r>
      <w:r w:rsidRPr="001A278B">
        <w:t xml:space="preserve"> technologies </w:t>
      </w:r>
      <w:r w:rsidR="00F32FEB" w:rsidRPr="001A278B">
        <w:t xml:space="preserve">are made </w:t>
      </w:r>
      <w:r w:rsidRPr="001A278B">
        <w:t xml:space="preserve">to calculate them. All conventional technology vehicles are ICE cars, therefore conventional has only fuel-combustion related emissions. </w:t>
      </w:r>
    </w:p>
    <w:p w14:paraId="77D696C1" w14:textId="77777777" w:rsidR="00613FFD" w:rsidRPr="001A278B" w:rsidRDefault="00613FFD" w:rsidP="005D6FDB">
      <w:r w:rsidRPr="001A278B">
        <w:t xml:space="preserve">For ICE cars, the input required is the average liters of fuel required per pkm. This information has also been used for the calculation of the operational cost of cars. It is calculated by dividing the average fuel consumption </w:t>
      </w:r>
      <w:r w:rsidRPr="001A278B">
        <w:rPr>
          <w:bCs/>
        </w:rPr>
        <w:t>fe</w:t>
      </w:r>
      <w:r w:rsidRPr="001A278B">
        <w:rPr>
          <w:bCs/>
          <w:vertAlign w:val="subscript"/>
        </w:rPr>
        <w:t>c</w:t>
      </w:r>
      <w:r w:rsidRPr="001A278B">
        <w:t xml:space="preserve"> by the average car occupancy</w:t>
      </w:r>
      <w:r w:rsidRPr="001A278B">
        <w:rPr>
          <w:bCs/>
        </w:rPr>
        <w:t xml:space="preserve"> AO</w:t>
      </w:r>
      <w:r w:rsidRPr="001A278B">
        <w:rPr>
          <w:bCs/>
          <w:vertAlign w:val="subscript"/>
        </w:rPr>
        <w:t>c</w:t>
      </w:r>
      <w:r w:rsidRPr="001A278B">
        <w:t>.</w:t>
      </w:r>
    </w:p>
    <w:p w14:paraId="1F310736" w14:textId="59813C7A" w:rsidR="00613FFD" w:rsidRPr="001A278B" w:rsidRDefault="00613FFD" w:rsidP="005D6FDB">
      <w:r w:rsidRPr="001A278B">
        <w:t xml:space="preserve">To calculate the reduction obtained by the solution technology, </w:t>
      </w:r>
      <w:r w:rsidR="00F32FEB" w:rsidRPr="001A278B">
        <w:t>one</w:t>
      </w:r>
      <w:r w:rsidRPr="001A278B">
        <w:t xml:space="preserve"> estimate</w:t>
      </w:r>
      <w:r w:rsidR="00F32FEB" w:rsidRPr="001A278B">
        <w:t>s</w:t>
      </w:r>
      <w:r w:rsidRPr="001A278B">
        <w:t xml:space="preserve"> how much fuel would be saved</w:t>
      </w:r>
      <w:r w:rsidR="00CD3AFA">
        <w:t xml:space="preserve"> (100%)</w:t>
      </w:r>
      <w:r w:rsidRPr="001A278B">
        <w:t xml:space="preserve"> by switching a car pkm to a </w:t>
      </w:r>
      <w:r w:rsidR="00CD3AFA">
        <w:t>walking</w:t>
      </w:r>
      <w:r w:rsidRPr="001A278B">
        <w:t xml:space="preserve"> pkm. </w:t>
      </w:r>
    </w:p>
    <w:p w14:paraId="30FBF268" w14:textId="734D5895" w:rsidR="00FB2C53" w:rsidRPr="001A278B" w:rsidRDefault="00FB2C53" w:rsidP="00AB4BA0">
      <w:pPr>
        <w:pStyle w:val="Heading4"/>
        <w:numPr>
          <w:ilvl w:val="3"/>
          <w:numId w:val="21"/>
        </w:numPr>
      </w:pPr>
      <w:r w:rsidRPr="001A278B">
        <w:t xml:space="preserve">Indirect </w:t>
      </w:r>
      <w:r w:rsidR="006B1084" w:rsidRPr="001A278B">
        <w:t xml:space="preserve">Emissions </w:t>
      </w:r>
    </w:p>
    <w:p w14:paraId="30258896" w14:textId="0B5D081A" w:rsidR="00FB2C53" w:rsidRPr="001A278B" w:rsidRDefault="00613FFD" w:rsidP="005D6FDB">
      <w:r w:rsidRPr="001A278B">
        <w:t>Indirect emissions from vehicle manufacturing must also be taken into account. Figures from various sources, related with the CO2e</w:t>
      </w:r>
      <w:r w:rsidR="00CD3AFA">
        <w:t>q</w:t>
      </w:r>
      <w:r w:rsidRPr="001A278B">
        <w:t xml:space="preserve"> emissions generated to produce an ICE car are used to calculate these emissions per pkm.</w:t>
      </w:r>
    </w:p>
    <w:p w14:paraId="67ED68E5" w14:textId="080ECF31" w:rsidR="0021082B" w:rsidRPr="001A278B" w:rsidRDefault="004F5425" w:rsidP="00EB247F">
      <w:pPr>
        <w:pStyle w:val="Caption"/>
        <w:rPr>
          <w:b/>
          <w:bCs/>
          <w:color w:val="000000" w:themeColor="text1"/>
          <w:sz w:val="20"/>
          <w:szCs w:val="20"/>
          <w:lang w:eastAsia="zh-CN"/>
        </w:rPr>
      </w:pPr>
      <w:bookmarkStart w:id="63" w:name="_Toc72965758"/>
      <w:r w:rsidRPr="001A278B">
        <w:t xml:space="preserve">Table </w:t>
      </w:r>
      <w:fldSimple w:instr=" STYLEREF 1 \s ">
        <w:r w:rsidR="008F2B14" w:rsidRPr="001A278B">
          <w:rPr>
            <w:cs/>
          </w:rPr>
          <w:t>‎</w:t>
        </w:r>
        <w:r w:rsidR="008F2B14" w:rsidRPr="001A278B">
          <w:t>2</w:t>
        </w:r>
      </w:fldSimple>
      <w:r w:rsidR="008F2B14" w:rsidRPr="001A278B">
        <w:t>.</w:t>
      </w:r>
      <w:fldSimple w:instr=" SEQ Table \* ARABIC \s 1 ">
        <w:r w:rsidR="008F2B14" w:rsidRPr="001A278B">
          <w:t>2</w:t>
        </w:r>
      </w:fldSimple>
      <w:r w:rsidRPr="001A278B">
        <w:t xml:space="preserve"> Climate Inputs</w:t>
      </w:r>
      <w:bookmarkEnd w:id="63"/>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632438" w:rsidRPr="001A278B" w14:paraId="4B8113E0" w14:textId="77777777" w:rsidTr="005175D9">
        <w:trPr>
          <w:cantSplit/>
          <w:trHeight w:val="393"/>
          <w:tblHeader/>
        </w:trPr>
        <w:tc>
          <w:tcPr>
            <w:tcW w:w="2076" w:type="dxa"/>
            <w:shd w:val="clear" w:color="auto" w:fill="4F81BD" w:themeFill="accent1"/>
            <w:vAlign w:val="center"/>
          </w:tcPr>
          <w:p w14:paraId="57B1C4B2" w14:textId="77777777" w:rsidR="00632438" w:rsidRPr="001A278B" w:rsidRDefault="00632438" w:rsidP="00632438">
            <w:pPr>
              <w:spacing w:after="180" w:line="240" w:lineRule="auto"/>
              <w:jc w:val="center"/>
              <w:rPr>
                <w:rFonts w:eastAsia="Helvetica,Times New Roman" w:cstheme="minorHAnsi"/>
                <w:b/>
                <w:color w:val="FFFFFF" w:themeColor="background1"/>
                <w:kern w:val="0"/>
                <w:sz w:val="20"/>
                <w:szCs w:val="20"/>
                <w:lang w:eastAsia="ja-JP"/>
              </w:rPr>
            </w:pPr>
          </w:p>
        </w:tc>
        <w:tc>
          <w:tcPr>
            <w:tcW w:w="1427" w:type="dxa"/>
            <w:shd w:val="clear" w:color="auto" w:fill="4F81BD" w:themeFill="accent1"/>
            <w:vAlign w:val="center"/>
          </w:tcPr>
          <w:p w14:paraId="59D3CBA9" w14:textId="77777777" w:rsidR="00632438" w:rsidRPr="001A278B" w:rsidRDefault="00632438" w:rsidP="00632438">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Units</w:t>
            </w:r>
          </w:p>
        </w:tc>
        <w:tc>
          <w:tcPr>
            <w:tcW w:w="1486" w:type="dxa"/>
            <w:shd w:val="clear" w:color="auto" w:fill="4F81BD" w:themeFill="accent1"/>
            <w:vAlign w:val="center"/>
          </w:tcPr>
          <w:p w14:paraId="2D38FAEC" w14:textId="77777777" w:rsidR="00632438" w:rsidRPr="001A278B" w:rsidRDefault="00632438" w:rsidP="00632438">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Project Drawdown Data Set Range</w:t>
            </w:r>
          </w:p>
        </w:tc>
        <w:tc>
          <w:tcPr>
            <w:tcW w:w="1467" w:type="dxa"/>
            <w:shd w:val="clear" w:color="auto" w:fill="4F81BD" w:themeFill="accent1"/>
            <w:vAlign w:val="center"/>
          </w:tcPr>
          <w:p w14:paraId="7DFEF21E" w14:textId="77777777" w:rsidR="00632438" w:rsidRPr="001A278B" w:rsidRDefault="00632438" w:rsidP="00632438">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Model Input</w:t>
            </w:r>
          </w:p>
        </w:tc>
        <w:tc>
          <w:tcPr>
            <w:tcW w:w="1366" w:type="dxa"/>
            <w:shd w:val="clear" w:color="auto" w:fill="4F81BD" w:themeFill="accent1"/>
            <w:vAlign w:val="center"/>
          </w:tcPr>
          <w:p w14:paraId="389B668E" w14:textId="77777777" w:rsidR="00632438" w:rsidRPr="001A278B" w:rsidRDefault="00632438" w:rsidP="00632438">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Data Points (#)</w:t>
            </w:r>
          </w:p>
        </w:tc>
        <w:tc>
          <w:tcPr>
            <w:tcW w:w="1528" w:type="dxa"/>
            <w:shd w:val="clear" w:color="auto" w:fill="4F81BD" w:themeFill="accent1"/>
            <w:vAlign w:val="center"/>
          </w:tcPr>
          <w:p w14:paraId="3CBA2097" w14:textId="77777777" w:rsidR="00632438" w:rsidRPr="001A278B" w:rsidRDefault="00632438" w:rsidP="00632438">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Sources (#)</w:t>
            </w:r>
          </w:p>
        </w:tc>
      </w:tr>
      <w:tr w:rsidR="00632438" w:rsidRPr="001A278B" w14:paraId="5FA77117" w14:textId="77777777" w:rsidTr="005175D9">
        <w:trPr>
          <w:trHeight w:val="508"/>
        </w:trPr>
        <w:tc>
          <w:tcPr>
            <w:tcW w:w="2076" w:type="dxa"/>
          </w:tcPr>
          <w:p w14:paraId="27E9CFD5" w14:textId="77777777" w:rsidR="00632438" w:rsidRPr="001A278B" w:rsidRDefault="00632438" w:rsidP="00632438">
            <w:pPr>
              <w:spacing w:after="180" w:line="240" w:lineRule="auto"/>
              <w:jc w:val="center"/>
              <w:rPr>
                <w:kern w:val="0"/>
                <w:sz w:val="22"/>
                <w:lang w:eastAsia="ja-JP"/>
              </w:rPr>
            </w:pPr>
            <w:r w:rsidRPr="001A278B">
              <w:rPr>
                <w:kern w:val="0"/>
                <w:sz w:val="22"/>
                <w:lang w:eastAsia="ja-JP"/>
              </w:rPr>
              <w:t>Fuel Consumed per Functional Unit - CONVENTIONAL</w:t>
            </w:r>
          </w:p>
        </w:tc>
        <w:tc>
          <w:tcPr>
            <w:tcW w:w="1427" w:type="dxa"/>
            <w:shd w:val="clear" w:color="auto" w:fill="auto"/>
          </w:tcPr>
          <w:p w14:paraId="4FD6DA9F" w14:textId="77FA4394" w:rsidR="00632438" w:rsidRPr="001A278B" w:rsidRDefault="00632438" w:rsidP="00632438">
            <w:pPr>
              <w:spacing w:after="180" w:line="240" w:lineRule="auto"/>
              <w:jc w:val="center"/>
              <w:rPr>
                <w:rFonts w:eastAsia="Helvetica,Times New Roman" w:cstheme="minorHAnsi"/>
                <w:i/>
                <w:iCs/>
                <w:kern w:val="0"/>
                <w:sz w:val="20"/>
                <w:szCs w:val="20"/>
                <w:lang w:eastAsia="ja-JP"/>
              </w:rPr>
            </w:pPr>
            <w:r w:rsidRPr="001A278B">
              <w:rPr>
                <w:i/>
                <w:iCs/>
                <w:kern w:val="0"/>
                <w:sz w:val="22"/>
                <w:lang w:eastAsia="ja-JP"/>
              </w:rPr>
              <w:t xml:space="preserve">Liter/ </w:t>
            </w:r>
            <w:r w:rsidR="00CD3AFA">
              <w:rPr>
                <w:i/>
                <w:iCs/>
                <w:kern w:val="0"/>
                <w:sz w:val="22"/>
                <w:lang w:eastAsia="ja-JP"/>
              </w:rPr>
              <w:t xml:space="preserve">B </w:t>
            </w:r>
            <w:r w:rsidRPr="001A278B">
              <w:rPr>
                <w:i/>
                <w:iCs/>
                <w:kern w:val="0"/>
                <w:sz w:val="22"/>
                <w:lang w:eastAsia="ja-JP"/>
              </w:rPr>
              <w:t>PKM</w:t>
            </w:r>
          </w:p>
        </w:tc>
        <w:tc>
          <w:tcPr>
            <w:tcW w:w="1486" w:type="dxa"/>
            <w:vAlign w:val="center"/>
          </w:tcPr>
          <w:p w14:paraId="008DE11A" w14:textId="22C7CF81" w:rsidR="00632438" w:rsidRPr="001A278B" w:rsidRDefault="00BE0238"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54,333,961-116,690,930</w:t>
            </w:r>
          </w:p>
        </w:tc>
        <w:tc>
          <w:tcPr>
            <w:tcW w:w="1467" w:type="dxa"/>
            <w:vAlign w:val="center"/>
          </w:tcPr>
          <w:p w14:paraId="5E016607" w14:textId="2D7FB130" w:rsidR="00632438" w:rsidRPr="001A278B" w:rsidRDefault="00BE0238"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85,512,446</w:t>
            </w:r>
          </w:p>
        </w:tc>
        <w:tc>
          <w:tcPr>
            <w:tcW w:w="1366" w:type="dxa"/>
            <w:vAlign w:val="center"/>
          </w:tcPr>
          <w:p w14:paraId="76B41499" w14:textId="5618BA87" w:rsidR="00632438" w:rsidRPr="001A278B" w:rsidRDefault="002145C0" w:rsidP="00632438">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8</w:t>
            </w:r>
          </w:p>
        </w:tc>
        <w:tc>
          <w:tcPr>
            <w:tcW w:w="1528" w:type="dxa"/>
            <w:vAlign w:val="center"/>
          </w:tcPr>
          <w:p w14:paraId="75873920" w14:textId="07644197" w:rsidR="00632438" w:rsidRPr="001A278B"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4</w:t>
            </w:r>
          </w:p>
        </w:tc>
      </w:tr>
      <w:tr w:rsidR="00632438" w:rsidRPr="001A278B" w14:paraId="29A8111A" w14:textId="77777777" w:rsidTr="005175D9">
        <w:trPr>
          <w:trHeight w:val="508"/>
        </w:trPr>
        <w:tc>
          <w:tcPr>
            <w:tcW w:w="2076" w:type="dxa"/>
          </w:tcPr>
          <w:p w14:paraId="35AA71EC" w14:textId="77777777" w:rsidR="00632438" w:rsidRPr="001A278B" w:rsidRDefault="00632438" w:rsidP="00632438">
            <w:pPr>
              <w:spacing w:after="180" w:line="240" w:lineRule="auto"/>
              <w:jc w:val="center"/>
              <w:rPr>
                <w:kern w:val="0"/>
                <w:sz w:val="22"/>
                <w:lang w:eastAsia="ja-JP"/>
              </w:rPr>
            </w:pPr>
            <w:r w:rsidRPr="001A278B">
              <w:rPr>
                <w:kern w:val="0"/>
                <w:sz w:val="22"/>
                <w:lang w:eastAsia="ja-JP"/>
              </w:rPr>
              <w:t>Indirect CO2 Emissions per CONVENTIONAL Functional Unit</w:t>
            </w:r>
          </w:p>
        </w:tc>
        <w:tc>
          <w:tcPr>
            <w:tcW w:w="1427" w:type="dxa"/>
            <w:shd w:val="clear" w:color="auto" w:fill="auto"/>
          </w:tcPr>
          <w:p w14:paraId="66E13A28" w14:textId="75B1B2D6" w:rsidR="00632438" w:rsidRPr="001A278B" w:rsidRDefault="00632438" w:rsidP="00632438">
            <w:pPr>
              <w:spacing w:after="180" w:line="240" w:lineRule="auto"/>
              <w:jc w:val="center"/>
              <w:rPr>
                <w:rFonts w:eastAsia="Helvetica,Times New Roman" w:cstheme="minorHAnsi"/>
                <w:i/>
                <w:iCs/>
                <w:kern w:val="0"/>
                <w:sz w:val="20"/>
                <w:szCs w:val="20"/>
                <w:lang w:eastAsia="ja-JP"/>
              </w:rPr>
            </w:pPr>
            <w:r w:rsidRPr="001A278B">
              <w:rPr>
                <w:i/>
                <w:iCs/>
                <w:kern w:val="0"/>
                <w:sz w:val="22"/>
                <w:lang w:eastAsia="ja-JP"/>
              </w:rPr>
              <w:t xml:space="preserve">t CO2-eq/ </w:t>
            </w:r>
            <w:r w:rsidR="00BE0238">
              <w:rPr>
                <w:i/>
                <w:iCs/>
                <w:kern w:val="0"/>
                <w:sz w:val="22"/>
                <w:lang w:eastAsia="ja-JP"/>
              </w:rPr>
              <w:t xml:space="preserve">B </w:t>
            </w:r>
            <w:r w:rsidRPr="001A278B">
              <w:rPr>
                <w:i/>
                <w:iCs/>
                <w:kern w:val="0"/>
                <w:sz w:val="22"/>
                <w:lang w:eastAsia="ja-JP"/>
              </w:rPr>
              <w:t>PKM</w:t>
            </w:r>
          </w:p>
        </w:tc>
        <w:tc>
          <w:tcPr>
            <w:tcW w:w="1486" w:type="dxa"/>
            <w:vAlign w:val="center"/>
          </w:tcPr>
          <w:p w14:paraId="6980FF0C" w14:textId="51698575" w:rsidR="00632438" w:rsidRPr="001A278B" w:rsidRDefault="00BE0238"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69,229-91,269</w:t>
            </w:r>
          </w:p>
        </w:tc>
        <w:tc>
          <w:tcPr>
            <w:tcW w:w="1467" w:type="dxa"/>
            <w:vAlign w:val="center"/>
          </w:tcPr>
          <w:p w14:paraId="14C56C7E" w14:textId="0FEC531A" w:rsidR="00632438" w:rsidRPr="001A278B" w:rsidRDefault="00BE0238" w:rsidP="00632438">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80,249</w:t>
            </w:r>
          </w:p>
        </w:tc>
        <w:tc>
          <w:tcPr>
            <w:tcW w:w="1366" w:type="dxa"/>
            <w:vAlign w:val="center"/>
          </w:tcPr>
          <w:p w14:paraId="74DFDE49" w14:textId="05197F70" w:rsidR="00632438" w:rsidRPr="001A278B" w:rsidRDefault="002145C0" w:rsidP="00632438">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4</w:t>
            </w:r>
          </w:p>
        </w:tc>
        <w:tc>
          <w:tcPr>
            <w:tcW w:w="1528" w:type="dxa"/>
            <w:vAlign w:val="center"/>
          </w:tcPr>
          <w:p w14:paraId="4B5F7F6B" w14:textId="2C350497" w:rsidR="00632438" w:rsidRPr="001A278B" w:rsidRDefault="003A438E" w:rsidP="00632438">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1</w:t>
            </w:r>
          </w:p>
        </w:tc>
      </w:tr>
    </w:tbl>
    <w:p w14:paraId="44CA1A82" w14:textId="19FFE893" w:rsidR="005C6EC2" w:rsidRPr="001A278B" w:rsidRDefault="003922A1" w:rsidP="00EB247F">
      <w:r w:rsidRPr="001A278B">
        <w:t xml:space="preserve">Note: </w:t>
      </w:r>
      <w:r w:rsidR="00D25FC7" w:rsidRPr="001A278B">
        <w:t>Project Drawdown data</w:t>
      </w:r>
      <w:r w:rsidRPr="001A278B">
        <w:t xml:space="preserve"> set range </w:t>
      </w:r>
      <w:r w:rsidR="005C6EC2" w:rsidRPr="001A278B">
        <w:t xml:space="preserve">is </w:t>
      </w:r>
      <w:r w:rsidR="0069014F" w:rsidRPr="001A278B">
        <w:t xml:space="preserve">defined by </w:t>
      </w:r>
      <w:r w:rsidR="00AB783D" w:rsidRPr="001A278B">
        <w:t xml:space="preserve">the low and high boundaries which are respectively 1 standard deviation below and above the mean of the </w:t>
      </w:r>
      <w:r w:rsidR="004C2EA3" w:rsidRPr="001A278B">
        <w:t>collected data</w:t>
      </w:r>
      <w:r w:rsidR="00AB783D" w:rsidRPr="001A278B">
        <w:t xml:space="preserve"> points</w:t>
      </w:r>
      <w:r w:rsidR="0069014F" w:rsidRPr="001A278B">
        <w:rPr>
          <w:rStyle w:val="FootnoteReference"/>
        </w:rPr>
        <w:footnoteReference w:id="6"/>
      </w:r>
      <w:r w:rsidR="00AB783D" w:rsidRPr="001A278B">
        <w:t>.</w:t>
      </w:r>
    </w:p>
    <w:p w14:paraId="24C491B8" w14:textId="465BF469" w:rsidR="00F52595" w:rsidRPr="001A278B" w:rsidRDefault="00686965" w:rsidP="005D49A8">
      <w:pPr>
        <w:pStyle w:val="Heading3"/>
      </w:pPr>
      <w:bookmarkStart w:id="64" w:name="_Toc72966211"/>
      <w:r w:rsidRPr="001A278B">
        <w:t>Financial Inputs</w:t>
      </w:r>
      <w:bookmarkEnd w:id="64"/>
    </w:p>
    <w:p w14:paraId="50BC45D2" w14:textId="60E245F2" w:rsidR="000C5FC2" w:rsidRPr="001A278B" w:rsidRDefault="000C5FC2" w:rsidP="005D6FDB">
      <w:r w:rsidRPr="001A278B">
        <w:t xml:space="preserve">This section addresses the financial inputs of the model, by splitting them to first and operational cost. </w:t>
      </w:r>
      <w:r w:rsidR="003A438E" w:rsidRPr="001A278B">
        <w:t>The costs have been converted to US$2014 based on inflation.</w:t>
      </w:r>
    </w:p>
    <w:p w14:paraId="55C59906" w14:textId="6D283699" w:rsidR="0032353F" w:rsidRPr="001A278B" w:rsidRDefault="0032353F" w:rsidP="00017CD6">
      <w:pPr>
        <w:pStyle w:val="Heading4"/>
        <w:numPr>
          <w:ilvl w:val="3"/>
          <w:numId w:val="21"/>
        </w:numPr>
      </w:pPr>
      <w:r w:rsidRPr="001A278B">
        <w:t xml:space="preserve">First </w:t>
      </w:r>
      <w:r w:rsidR="006B1084" w:rsidRPr="001A278B">
        <w:t xml:space="preserve">Cost </w:t>
      </w:r>
    </w:p>
    <w:p w14:paraId="31C8CD74" w14:textId="5B41C97A" w:rsidR="00531C83" w:rsidRPr="001A278B" w:rsidRDefault="00531C83" w:rsidP="00531C83">
      <w:r w:rsidRPr="001A278B">
        <w:t xml:space="preserve">Conventional first costs (purchase price of a car), is excluded as a variable from the model due to an inability to show comparable first costs for walkable cities due to lack of data and high variability of the costs of improving walkability in cities. Conventional first costs are calculated and used for depreciation as an </w:t>
      </w:r>
      <w:r w:rsidR="003E7652">
        <w:t xml:space="preserve">input to the </w:t>
      </w:r>
      <w:r w:rsidRPr="001A278B">
        <w:t>operating cost per trip</w:t>
      </w:r>
      <w:r w:rsidR="003E7652">
        <w:t xml:space="preserve"> variable</w:t>
      </w:r>
      <w:r w:rsidRPr="001A278B">
        <w:t>.</w:t>
      </w:r>
      <w:r w:rsidR="003E7652">
        <w:t xml:space="preserve"> There are no solution first costs. </w:t>
      </w:r>
    </w:p>
    <w:p w14:paraId="55702CE0" w14:textId="0BE90D1B" w:rsidR="00017CD6" w:rsidRPr="001A278B" w:rsidRDefault="00017CD6" w:rsidP="00017CD6">
      <w:pPr>
        <w:pStyle w:val="Heading4"/>
        <w:numPr>
          <w:ilvl w:val="3"/>
          <w:numId w:val="21"/>
        </w:numPr>
      </w:pPr>
      <w:r w:rsidRPr="001A278B">
        <w:t>Operational Cost Factors</w:t>
      </w:r>
    </w:p>
    <w:p w14:paraId="450E7A70" w14:textId="348CD6E3" w:rsidR="00017CD6" w:rsidRPr="001A278B" w:rsidRDefault="00E83614" w:rsidP="00017CD6">
      <w:r w:rsidRPr="001A278B">
        <w:t xml:space="preserve">The conventional, </w:t>
      </w:r>
      <w:r w:rsidR="00017CD6" w:rsidRPr="001A278B">
        <w:t>ICE cars</w:t>
      </w:r>
      <w:r w:rsidRPr="001A278B">
        <w:t>,</w:t>
      </w:r>
      <w:r w:rsidR="00017CD6" w:rsidRPr="001A278B">
        <w:t xml:space="preserve"> </w:t>
      </w:r>
      <w:r w:rsidR="003E7652">
        <w:t xml:space="preserve">in addition to depreciation, </w:t>
      </w:r>
      <w:r w:rsidR="00017CD6" w:rsidRPr="001A278B">
        <w:t>carry the additional fixed expense of insurance to the user</w:t>
      </w:r>
      <w:r w:rsidRPr="001A278B">
        <w:t xml:space="preserve"> and is calculated </w:t>
      </w:r>
      <w:r w:rsidR="0057530E" w:rsidRPr="001A278B">
        <w:t>to</w:t>
      </w:r>
      <w:r w:rsidRPr="001A278B">
        <w:t xml:space="preserve"> a pkm basis and added to the operating costs. </w:t>
      </w:r>
    </w:p>
    <w:p w14:paraId="2030B82A" w14:textId="1A1CA30D" w:rsidR="00E83614" w:rsidRDefault="00E83614" w:rsidP="00967A2C">
      <w:r w:rsidRPr="001A278B">
        <w:t xml:space="preserve">There are no fixed operating costs for the solution. </w:t>
      </w:r>
    </w:p>
    <w:p w14:paraId="57A7E25E" w14:textId="7A1532B8" w:rsidR="003E7652" w:rsidRDefault="003E7652" w:rsidP="00967A2C">
      <w:r>
        <w:t>The conventional variable operating costs are maintenance and fuel costs.</w:t>
      </w:r>
    </w:p>
    <w:p w14:paraId="1A47BB40" w14:textId="79DDD880" w:rsidR="003E7652" w:rsidRPr="001A278B" w:rsidRDefault="003E7652" w:rsidP="00967A2C">
      <w:r>
        <w:t xml:space="preserve">There are no variable operating costs for the solution. </w:t>
      </w:r>
    </w:p>
    <w:p w14:paraId="7692F09A" w14:textId="113ECAD5" w:rsidR="006B1084" w:rsidRDefault="0057530E" w:rsidP="003E7652">
      <w:pPr>
        <w:pStyle w:val="Heading4"/>
        <w:numPr>
          <w:ilvl w:val="3"/>
          <w:numId w:val="21"/>
        </w:numPr>
      </w:pPr>
      <w:r w:rsidRPr="001A278B">
        <w:t>Discount Rate</w:t>
      </w:r>
    </w:p>
    <w:p w14:paraId="7FE70729" w14:textId="040F479D" w:rsidR="006B1084" w:rsidRPr="001A278B" w:rsidRDefault="0057530E" w:rsidP="006B1084">
      <w:r w:rsidRPr="001A278B">
        <w:t>The household discount rate of 3.2% was used based on the average of 3 peer reviewed sources reporting global household discounting.</w:t>
      </w:r>
    </w:p>
    <w:p w14:paraId="1521B01D" w14:textId="655CA36F" w:rsidR="00D25FC7" w:rsidRPr="001A278B" w:rsidRDefault="00D25FC7" w:rsidP="00D25FC7">
      <w:pPr>
        <w:pStyle w:val="Caption"/>
        <w:rPr>
          <w:rFonts w:asciiTheme="majorHAnsi" w:eastAsiaTheme="majorEastAsia" w:hAnsiTheme="majorHAnsi" w:cstheme="majorBidi"/>
          <w:b/>
          <w:bCs/>
          <w:color w:val="000000" w:themeColor="text1"/>
          <w:sz w:val="23"/>
          <w:szCs w:val="23"/>
          <w:lang w:eastAsia="zh-CN"/>
        </w:rPr>
      </w:pPr>
      <w:bookmarkStart w:id="65" w:name="_Toc72965759"/>
      <w:r w:rsidRPr="001A278B">
        <w:t xml:space="preserve">Table </w:t>
      </w:r>
      <w:fldSimple w:instr=" STYLEREF 1 \s ">
        <w:r w:rsidR="008F2B14" w:rsidRPr="001A278B">
          <w:rPr>
            <w:cs/>
          </w:rPr>
          <w:t>‎</w:t>
        </w:r>
        <w:r w:rsidR="008F2B14" w:rsidRPr="001A278B">
          <w:t>2</w:t>
        </w:r>
      </w:fldSimple>
      <w:r w:rsidR="008F2B14" w:rsidRPr="001A278B">
        <w:t>.</w:t>
      </w:r>
      <w:fldSimple w:instr=" SEQ Table \* ARABIC \s 1 ">
        <w:r w:rsidR="008F2B14" w:rsidRPr="001A278B">
          <w:t>3</w:t>
        </w:r>
      </w:fldSimple>
      <w:r w:rsidRPr="001A278B">
        <w:t xml:space="preserve"> Financial Inputs </w:t>
      </w:r>
      <w:r w:rsidR="009C0F77" w:rsidRPr="001A278B">
        <w:t xml:space="preserve">for </w:t>
      </w:r>
      <w:r w:rsidRPr="001A278B">
        <w:t>Conventional Technologies</w:t>
      </w:r>
      <w:bookmarkEnd w:id="65"/>
    </w:p>
    <w:tbl>
      <w:tblPr>
        <w:tblStyle w:val="TableGrid"/>
        <w:tblW w:w="5043" w:type="pct"/>
        <w:jc w:val="center"/>
        <w:tblLook w:val="04A0" w:firstRow="1" w:lastRow="0" w:firstColumn="1" w:lastColumn="0" w:noHBand="0" w:noVBand="1"/>
      </w:tblPr>
      <w:tblGrid>
        <w:gridCol w:w="2359"/>
        <w:gridCol w:w="1663"/>
        <w:gridCol w:w="1663"/>
        <w:gridCol w:w="1663"/>
        <w:gridCol w:w="1192"/>
        <w:gridCol w:w="1118"/>
      </w:tblGrid>
      <w:tr w:rsidR="00910DE0" w:rsidRPr="001A278B"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1A278B"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1A278B" w:rsidRDefault="00910DE0" w:rsidP="00AD4CF8">
            <w:pPr>
              <w:spacing w:after="180" w:line="240" w:lineRule="auto"/>
              <w:jc w:val="center"/>
              <w:rPr>
                <w:b/>
                <w:bCs/>
                <w:sz w:val="20"/>
                <w:szCs w:val="20"/>
              </w:rPr>
            </w:pPr>
            <w:r w:rsidRPr="001A278B">
              <w:rPr>
                <w:b/>
                <w:bCs/>
                <w:color w:val="FFFFFF" w:themeColor="background1"/>
                <w:sz w:val="20"/>
                <w:szCs w:val="20"/>
              </w:rPr>
              <w:t>Units</w:t>
            </w:r>
          </w:p>
        </w:tc>
        <w:tc>
          <w:tcPr>
            <w:tcW w:w="861" w:type="pct"/>
            <w:shd w:val="clear" w:color="auto" w:fill="4F81BD" w:themeFill="accent1"/>
            <w:vAlign w:val="center"/>
          </w:tcPr>
          <w:p w14:paraId="0418DADA" w14:textId="42CB0C28" w:rsidR="00910DE0" w:rsidRPr="001A278B" w:rsidRDefault="00910DE0" w:rsidP="00AD4CF8">
            <w:pPr>
              <w:spacing w:after="180" w:line="240" w:lineRule="auto"/>
              <w:jc w:val="center"/>
              <w:rPr>
                <w:b/>
                <w:bCs/>
                <w:color w:val="FFFFFF" w:themeColor="background1"/>
                <w:sz w:val="20"/>
                <w:szCs w:val="20"/>
              </w:rPr>
            </w:pPr>
            <w:r w:rsidRPr="001A278B">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1A278B" w:rsidRDefault="00910DE0" w:rsidP="00AD4CF8">
            <w:pPr>
              <w:spacing w:after="180" w:line="240" w:lineRule="auto"/>
              <w:jc w:val="center"/>
              <w:rPr>
                <w:b/>
                <w:bCs/>
                <w:color w:val="FFFFFF" w:themeColor="background1"/>
                <w:sz w:val="20"/>
                <w:szCs w:val="20"/>
              </w:rPr>
            </w:pPr>
            <w:r w:rsidRPr="001A278B">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1A278B" w:rsidRDefault="00910DE0" w:rsidP="00AD4CF8">
            <w:pPr>
              <w:spacing w:after="180" w:line="240" w:lineRule="auto"/>
              <w:jc w:val="center"/>
              <w:rPr>
                <w:b/>
                <w:bCs/>
                <w:color w:val="FFFFFF" w:themeColor="background1"/>
                <w:sz w:val="20"/>
                <w:szCs w:val="20"/>
              </w:rPr>
            </w:pPr>
            <w:r w:rsidRPr="001A278B">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1A278B" w:rsidRDefault="00910DE0" w:rsidP="00AD4CF8">
            <w:pPr>
              <w:spacing w:after="180" w:line="240" w:lineRule="auto"/>
              <w:jc w:val="center"/>
              <w:rPr>
                <w:b/>
                <w:bCs/>
                <w:color w:val="FFFFFF" w:themeColor="background1"/>
                <w:sz w:val="20"/>
                <w:szCs w:val="20"/>
              </w:rPr>
            </w:pPr>
            <w:r w:rsidRPr="001A278B">
              <w:rPr>
                <w:b/>
                <w:bCs/>
                <w:color w:val="FFFFFF" w:themeColor="background1"/>
                <w:sz w:val="20"/>
                <w:szCs w:val="20"/>
              </w:rPr>
              <w:t>Sources (#)</w:t>
            </w:r>
          </w:p>
        </w:tc>
      </w:tr>
      <w:tr w:rsidR="00910DE0" w:rsidRPr="001A278B" w14:paraId="29BBD18C" w14:textId="77777777" w:rsidTr="00E978D4">
        <w:trPr>
          <w:trHeight w:val="583"/>
          <w:jc w:val="center"/>
        </w:trPr>
        <w:tc>
          <w:tcPr>
            <w:tcW w:w="1221" w:type="pct"/>
            <w:vAlign w:val="center"/>
          </w:tcPr>
          <w:p w14:paraId="696E0629" w14:textId="1B004072" w:rsidR="00910DE0" w:rsidRPr="001A278B" w:rsidRDefault="00910DE0" w:rsidP="00AD4CF8">
            <w:pPr>
              <w:spacing w:after="180" w:line="240" w:lineRule="auto"/>
              <w:jc w:val="center"/>
              <w:rPr>
                <w:color w:val="000000" w:themeColor="text1"/>
                <w:sz w:val="20"/>
                <w:szCs w:val="20"/>
              </w:rPr>
            </w:pPr>
            <w:r w:rsidRPr="001A278B">
              <w:rPr>
                <w:color w:val="000000" w:themeColor="text1"/>
                <w:sz w:val="20"/>
                <w:szCs w:val="20"/>
              </w:rPr>
              <w:t xml:space="preserve">Fixed </w:t>
            </w:r>
            <w:r w:rsidR="002D2A1B">
              <w:rPr>
                <w:color w:val="000000" w:themeColor="text1"/>
                <w:sz w:val="20"/>
                <w:szCs w:val="20"/>
              </w:rPr>
              <w:t>Depreciation and Insurance Costs</w:t>
            </w:r>
            <w:r w:rsidRPr="001A278B">
              <w:rPr>
                <w:color w:val="000000" w:themeColor="text1"/>
                <w:sz w:val="20"/>
                <w:szCs w:val="20"/>
              </w:rPr>
              <w:t xml:space="preserve"> (Conventional)</w:t>
            </w:r>
          </w:p>
        </w:tc>
        <w:tc>
          <w:tcPr>
            <w:tcW w:w="861" w:type="pct"/>
            <w:vAlign w:val="center"/>
          </w:tcPr>
          <w:p w14:paraId="3CEF4190" w14:textId="12985515" w:rsidR="00910DE0" w:rsidRPr="001A278B" w:rsidRDefault="0032353F" w:rsidP="00AD4CF8">
            <w:pPr>
              <w:spacing w:after="180" w:line="240" w:lineRule="auto"/>
              <w:jc w:val="center"/>
              <w:rPr>
                <w:rFonts w:eastAsia="Helvetica,Times New Roman" w:cstheme="minorHAnsi"/>
                <w:sz w:val="20"/>
                <w:szCs w:val="20"/>
              </w:rPr>
            </w:pPr>
            <w:r w:rsidRPr="001A278B">
              <w:rPr>
                <w:bCs/>
                <w:i/>
                <w:sz w:val="20"/>
                <w:szCs w:val="20"/>
              </w:rPr>
              <w:t>US$2014/</w:t>
            </w:r>
            <w:r w:rsidR="00E16BEE" w:rsidRPr="001A278B">
              <w:rPr>
                <w:bCs/>
                <w:i/>
                <w:sz w:val="20"/>
                <w:szCs w:val="20"/>
              </w:rPr>
              <w:t>Person trip</w:t>
            </w:r>
          </w:p>
        </w:tc>
        <w:tc>
          <w:tcPr>
            <w:tcW w:w="861" w:type="pct"/>
            <w:vAlign w:val="center"/>
          </w:tcPr>
          <w:p w14:paraId="41B31604" w14:textId="19228463" w:rsidR="00910DE0" w:rsidRPr="001A278B" w:rsidRDefault="002D2A1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0-2.18</w:t>
            </w:r>
          </w:p>
        </w:tc>
        <w:tc>
          <w:tcPr>
            <w:tcW w:w="861" w:type="pct"/>
            <w:vAlign w:val="center"/>
          </w:tcPr>
          <w:p w14:paraId="259F13A5" w14:textId="22D0EA66" w:rsidR="00910DE0" w:rsidRPr="001A278B" w:rsidRDefault="002D2A1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4</w:t>
            </w:r>
          </w:p>
        </w:tc>
        <w:tc>
          <w:tcPr>
            <w:tcW w:w="617" w:type="pct"/>
            <w:vAlign w:val="center"/>
          </w:tcPr>
          <w:p w14:paraId="62C158C3" w14:textId="679A85BF" w:rsidR="00910DE0" w:rsidRPr="001A278B" w:rsidRDefault="002D2A1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6</w:t>
            </w:r>
          </w:p>
        </w:tc>
        <w:tc>
          <w:tcPr>
            <w:tcW w:w="579" w:type="pct"/>
            <w:vAlign w:val="center"/>
          </w:tcPr>
          <w:p w14:paraId="2E77170B" w14:textId="60EBD7F2" w:rsidR="00910DE0" w:rsidRPr="001A278B" w:rsidRDefault="002D2A1B" w:rsidP="00AD4CF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r>
      <w:tr w:rsidR="001947C8" w:rsidRPr="001A278B" w14:paraId="789E9F95" w14:textId="77777777" w:rsidTr="00E978D4">
        <w:trPr>
          <w:trHeight w:val="149"/>
          <w:jc w:val="center"/>
        </w:trPr>
        <w:tc>
          <w:tcPr>
            <w:tcW w:w="1221" w:type="pct"/>
            <w:vAlign w:val="center"/>
          </w:tcPr>
          <w:p w14:paraId="564B7DFA" w14:textId="77777777" w:rsidR="001947C8" w:rsidRPr="001A278B" w:rsidRDefault="001947C8" w:rsidP="001947C8">
            <w:pPr>
              <w:spacing w:after="180" w:line="240" w:lineRule="auto"/>
              <w:jc w:val="center"/>
              <w:rPr>
                <w:color w:val="000000" w:themeColor="text1"/>
                <w:sz w:val="20"/>
                <w:szCs w:val="20"/>
              </w:rPr>
            </w:pPr>
            <w:r w:rsidRPr="001A278B">
              <w:rPr>
                <w:color w:val="000000" w:themeColor="text1"/>
                <w:sz w:val="20"/>
                <w:szCs w:val="20"/>
              </w:rPr>
              <w:t>Variable Operation and Maintenance Costs (Conventional)</w:t>
            </w:r>
          </w:p>
        </w:tc>
        <w:tc>
          <w:tcPr>
            <w:tcW w:w="861" w:type="pct"/>
            <w:vAlign w:val="center"/>
          </w:tcPr>
          <w:p w14:paraId="292CCBF2" w14:textId="0BD9A054" w:rsidR="001947C8" w:rsidRPr="001A278B" w:rsidRDefault="001947C8" w:rsidP="001947C8">
            <w:pPr>
              <w:spacing w:after="180" w:line="240" w:lineRule="auto"/>
              <w:jc w:val="center"/>
              <w:rPr>
                <w:rFonts w:eastAsia="Helvetica,Times New Roman" w:cstheme="minorHAnsi"/>
                <w:sz w:val="20"/>
                <w:szCs w:val="20"/>
              </w:rPr>
            </w:pPr>
            <w:r w:rsidRPr="001A278B">
              <w:rPr>
                <w:bCs/>
                <w:i/>
                <w:sz w:val="20"/>
                <w:szCs w:val="20"/>
              </w:rPr>
              <w:t>US$2014/</w:t>
            </w:r>
            <w:r>
              <w:rPr>
                <w:bCs/>
                <w:i/>
                <w:sz w:val="20"/>
                <w:szCs w:val="20"/>
              </w:rPr>
              <w:t xml:space="preserve">B </w:t>
            </w:r>
            <w:r w:rsidRPr="001A278B">
              <w:rPr>
                <w:bCs/>
                <w:i/>
                <w:sz w:val="20"/>
                <w:szCs w:val="20"/>
              </w:rPr>
              <w:t>Pkm</w:t>
            </w:r>
          </w:p>
        </w:tc>
        <w:tc>
          <w:tcPr>
            <w:tcW w:w="861" w:type="pct"/>
            <w:vAlign w:val="center"/>
          </w:tcPr>
          <w:p w14:paraId="3698BA83" w14:textId="62377655" w:rsidR="001947C8" w:rsidRPr="001A278B" w:rsidRDefault="001947C8" w:rsidP="001947C8">
            <w:pPr>
              <w:spacing w:after="180" w:line="240" w:lineRule="auto"/>
              <w:jc w:val="center"/>
              <w:rPr>
                <w:rFonts w:eastAsia="Helvetica,Times New Roman" w:cstheme="minorHAnsi"/>
                <w:color w:val="000000" w:themeColor="text1"/>
                <w:sz w:val="20"/>
                <w:szCs w:val="20"/>
              </w:rPr>
            </w:pPr>
            <w:r w:rsidRPr="001947C8">
              <w:rPr>
                <w:rFonts w:eastAsia="Helvetica,Times New Roman" w:cstheme="minorHAnsi"/>
                <w:color w:val="000000" w:themeColor="text1"/>
                <w:sz w:val="20"/>
                <w:szCs w:val="20"/>
              </w:rPr>
              <w:t>30,531,321</w:t>
            </w:r>
            <w:r>
              <w:rPr>
                <w:rFonts w:eastAsia="Helvetica,Times New Roman" w:cstheme="minorHAnsi"/>
                <w:color w:val="000000" w:themeColor="text1"/>
                <w:sz w:val="20"/>
                <w:szCs w:val="20"/>
              </w:rPr>
              <w:t>-460,317,247</w:t>
            </w:r>
          </w:p>
        </w:tc>
        <w:tc>
          <w:tcPr>
            <w:tcW w:w="861" w:type="pct"/>
            <w:vAlign w:val="center"/>
          </w:tcPr>
          <w:p w14:paraId="2C205561" w14:textId="4D1C80BD" w:rsidR="001947C8" w:rsidRPr="001A278B" w:rsidRDefault="001947C8" w:rsidP="001947C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23,894,625</w:t>
            </w:r>
          </w:p>
        </w:tc>
        <w:tc>
          <w:tcPr>
            <w:tcW w:w="617" w:type="pct"/>
            <w:vAlign w:val="center"/>
          </w:tcPr>
          <w:p w14:paraId="6F7826B4" w14:textId="2B01E1BC" w:rsidR="001947C8" w:rsidRPr="001A278B" w:rsidRDefault="001947C8" w:rsidP="001947C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c>
          <w:tcPr>
            <w:tcW w:w="579" w:type="pct"/>
            <w:vAlign w:val="center"/>
          </w:tcPr>
          <w:p w14:paraId="6F71B7A1" w14:textId="14322162" w:rsidR="001947C8" w:rsidRPr="001A278B" w:rsidRDefault="001947C8" w:rsidP="001947C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r w:rsidR="00910DE0" w:rsidRPr="001A278B" w14:paraId="4CC8EC27" w14:textId="77777777" w:rsidTr="0032353F">
        <w:trPr>
          <w:trHeight w:val="149"/>
          <w:jc w:val="center"/>
        </w:trPr>
        <w:tc>
          <w:tcPr>
            <w:tcW w:w="1221" w:type="pct"/>
            <w:vAlign w:val="center"/>
          </w:tcPr>
          <w:p w14:paraId="45834DD9" w14:textId="713477BC" w:rsidR="00910DE0" w:rsidRPr="001A278B" w:rsidRDefault="00910DE0" w:rsidP="00AD4CF8">
            <w:pPr>
              <w:spacing w:after="180" w:line="240" w:lineRule="auto"/>
              <w:jc w:val="center"/>
              <w:rPr>
                <w:color w:val="000000" w:themeColor="text1"/>
                <w:sz w:val="20"/>
                <w:szCs w:val="20"/>
              </w:rPr>
            </w:pPr>
            <w:r w:rsidRPr="001A278B">
              <w:rPr>
                <w:color w:val="000000" w:themeColor="text1"/>
                <w:sz w:val="20"/>
                <w:szCs w:val="20"/>
              </w:rPr>
              <w:t xml:space="preserve">Fuel </w:t>
            </w:r>
            <w:r w:rsidR="001947C8">
              <w:rPr>
                <w:color w:val="000000" w:themeColor="text1"/>
                <w:sz w:val="20"/>
                <w:szCs w:val="20"/>
              </w:rPr>
              <w:t>Cost</w:t>
            </w:r>
            <w:r w:rsidRPr="001A278B">
              <w:rPr>
                <w:color w:val="000000" w:themeColor="text1"/>
                <w:sz w:val="20"/>
                <w:szCs w:val="20"/>
              </w:rPr>
              <w:t xml:space="preserve"> (Conventional)</w:t>
            </w:r>
          </w:p>
        </w:tc>
        <w:tc>
          <w:tcPr>
            <w:tcW w:w="861" w:type="pct"/>
            <w:vAlign w:val="center"/>
          </w:tcPr>
          <w:p w14:paraId="594E5CB1" w14:textId="78E5FEFD" w:rsidR="00910DE0" w:rsidRPr="001A278B" w:rsidRDefault="001947C8" w:rsidP="00AD4CF8">
            <w:pPr>
              <w:spacing w:after="180" w:line="240" w:lineRule="auto"/>
              <w:jc w:val="center"/>
              <w:rPr>
                <w:rFonts w:eastAsia="Helvetica,Times New Roman" w:cstheme="minorHAnsi"/>
                <w:b/>
                <w:sz w:val="20"/>
                <w:szCs w:val="20"/>
              </w:rPr>
            </w:pPr>
            <w:r w:rsidRPr="001A278B">
              <w:rPr>
                <w:bCs/>
                <w:i/>
                <w:sz w:val="20"/>
                <w:szCs w:val="20"/>
              </w:rPr>
              <w:t>US$2014/</w:t>
            </w:r>
            <w:r>
              <w:rPr>
                <w:bCs/>
                <w:i/>
                <w:sz w:val="20"/>
                <w:szCs w:val="20"/>
              </w:rPr>
              <w:t xml:space="preserve">B </w:t>
            </w:r>
            <w:r w:rsidRPr="001A278B">
              <w:rPr>
                <w:bCs/>
                <w:i/>
                <w:sz w:val="20"/>
                <w:szCs w:val="20"/>
              </w:rPr>
              <w:t>Pkm</w:t>
            </w:r>
          </w:p>
        </w:tc>
        <w:tc>
          <w:tcPr>
            <w:tcW w:w="861" w:type="pct"/>
            <w:shd w:val="clear" w:color="auto" w:fill="auto"/>
            <w:vAlign w:val="center"/>
          </w:tcPr>
          <w:p w14:paraId="2E46CA7E" w14:textId="77777777" w:rsidR="00910DE0" w:rsidRPr="001A278B" w:rsidRDefault="00910DE0" w:rsidP="00AD4CF8">
            <w:pPr>
              <w:spacing w:after="180" w:line="240" w:lineRule="auto"/>
              <w:jc w:val="center"/>
              <w:rPr>
                <w:rFonts w:eastAsia="Helvetica,Times New Roman" w:cstheme="minorHAnsi"/>
                <w:b/>
                <w:color w:val="000000" w:themeColor="text1"/>
                <w:sz w:val="20"/>
                <w:szCs w:val="20"/>
              </w:rPr>
            </w:pPr>
          </w:p>
        </w:tc>
        <w:tc>
          <w:tcPr>
            <w:tcW w:w="861" w:type="pct"/>
            <w:shd w:val="clear" w:color="auto" w:fill="auto"/>
            <w:vAlign w:val="center"/>
          </w:tcPr>
          <w:p w14:paraId="78F04F8B" w14:textId="2CF2E04D" w:rsidR="00910DE0" w:rsidRPr="001A278B" w:rsidRDefault="001947C8" w:rsidP="00AD4CF8">
            <w:pPr>
              <w:spacing w:after="180" w:line="240" w:lineRule="auto"/>
              <w:jc w:val="center"/>
              <w:rPr>
                <w:rFonts w:eastAsia="Helvetica,Times New Roman" w:cstheme="minorHAnsi"/>
                <w:bCs/>
                <w:color w:val="000000" w:themeColor="text1"/>
                <w:sz w:val="20"/>
                <w:szCs w:val="20"/>
              </w:rPr>
            </w:pPr>
            <w:r>
              <w:rPr>
                <w:rFonts w:eastAsia="Helvetica,Times New Roman" w:cstheme="minorHAnsi"/>
                <w:bCs/>
                <w:color w:val="000000" w:themeColor="text1"/>
                <w:sz w:val="20"/>
                <w:szCs w:val="20"/>
              </w:rPr>
              <w:t>88,561,479</w:t>
            </w:r>
          </w:p>
        </w:tc>
        <w:tc>
          <w:tcPr>
            <w:tcW w:w="617" w:type="pct"/>
            <w:shd w:val="clear" w:color="auto" w:fill="auto"/>
            <w:vAlign w:val="center"/>
          </w:tcPr>
          <w:p w14:paraId="362873EB" w14:textId="4F73D220" w:rsidR="00910DE0" w:rsidRPr="001A278B" w:rsidRDefault="00910DE0" w:rsidP="00AD4CF8">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0B261803" w:rsidR="00910DE0" w:rsidRPr="001A278B" w:rsidRDefault="00910DE0" w:rsidP="00AD4CF8">
            <w:pPr>
              <w:spacing w:after="180" w:line="240" w:lineRule="auto"/>
              <w:jc w:val="center"/>
              <w:rPr>
                <w:rFonts w:eastAsia="Helvetica,Times New Roman" w:cstheme="minorHAnsi"/>
                <w:color w:val="000000" w:themeColor="text1"/>
                <w:sz w:val="20"/>
                <w:szCs w:val="20"/>
              </w:rPr>
            </w:pPr>
          </w:p>
        </w:tc>
      </w:tr>
    </w:tbl>
    <w:p w14:paraId="7E13702C" w14:textId="77777777" w:rsidR="00D25FC7" w:rsidRPr="001A278B" w:rsidRDefault="00D25FC7" w:rsidP="00EB247F">
      <w:pPr>
        <w:rPr>
          <w:bCs/>
          <w:sz w:val="21"/>
          <w:szCs w:val="21"/>
        </w:rPr>
      </w:pPr>
    </w:p>
    <w:p w14:paraId="56F5BC32" w14:textId="65C13C64" w:rsidR="001D17E8" w:rsidRPr="001A278B" w:rsidRDefault="00686965" w:rsidP="00EB247F">
      <w:pPr>
        <w:pStyle w:val="Heading3"/>
      </w:pPr>
      <w:bookmarkStart w:id="66" w:name="_Toc72966212"/>
      <w:r w:rsidRPr="001A278B">
        <w:t>Technical Inputs</w:t>
      </w:r>
      <w:bookmarkEnd w:id="66"/>
    </w:p>
    <w:p w14:paraId="4136AB75" w14:textId="73BAA2B6" w:rsidR="006B1084" w:rsidRPr="001A278B" w:rsidRDefault="006B1084" w:rsidP="005D6FDB">
      <w:r w:rsidRPr="001A278B">
        <w:t xml:space="preserve">Besides only climate- and financial-oriented variables, </w:t>
      </w:r>
      <w:r w:rsidR="00E55F46" w:rsidRPr="001A278B">
        <w:t>some</w:t>
      </w:r>
      <w:r w:rsidRPr="001A278B">
        <w:t xml:space="preserve"> variables have been defined which apply to both climate and financial results. These are called Technical </w:t>
      </w:r>
      <w:r w:rsidR="00BB2A77" w:rsidRPr="001A278B">
        <w:t>inputs and</w:t>
      </w:r>
      <w:r w:rsidRPr="001A278B">
        <w:t xml:space="preserve"> are described below.</w:t>
      </w:r>
    </w:p>
    <w:p w14:paraId="6A5EED2A" w14:textId="022D3B8D" w:rsidR="001B37D5" w:rsidRPr="001A278B" w:rsidRDefault="001B37D5" w:rsidP="001B37D5">
      <w:pPr>
        <w:pStyle w:val="Heading4"/>
        <w:numPr>
          <w:ilvl w:val="3"/>
          <w:numId w:val="21"/>
        </w:numPr>
      </w:pPr>
      <w:r w:rsidRPr="001A278B">
        <w:t>Replacement Factors</w:t>
      </w:r>
    </w:p>
    <w:p w14:paraId="78DAEFC4" w14:textId="32E54BFC" w:rsidR="001B37D5" w:rsidRPr="001A278B" w:rsidRDefault="00180D61" w:rsidP="001B37D5">
      <w:r w:rsidRPr="001A278B">
        <w:t>The Conventional and Solution Implementation unit is only relevant for a defined number of pkms equal to one trip. The conventional and solution average annual use and the lifetime capacity are therefore the same and is one trip.</w:t>
      </w:r>
    </w:p>
    <w:p w14:paraId="18EFA6FA" w14:textId="13A39260" w:rsidR="000875B5" w:rsidRPr="001A278B" w:rsidRDefault="008F2B14" w:rsidP="008F2B14">
      <w:pPr>
        <w:pStyle w:val="Heading4"/>
        <w:numPr>
          <w:ilvl w:val="3"/>
          <w:numId w:val="21"/>
        </w:numPr>
      </w:pPr>
      <w:r w:rsidRPr="001A278B">
        <w:t>Technical Factors</w:t>
      </w:r>
    </w:p>
    <w:p w14:paraId="713B867E" w14:textId="4F84F1BF" w:rsidR="008F2B14" w:rsidRPr="001A278B" w:rsidRDefault="008F2B14" w:rsidP="008F2B14">
      <w:r w:rsidRPr="001A278B">
        <w:t>Other variables were used in the calculations for the climate, financial and replacement factors. They are listed below.</w:t>
      </w:r>
    </w:p>
    <w:p w14:paraId="3A3B1B48" w14:textId="31A48AFE" w:rsidR="008F2B14" w:rsidRPr="001A278B" w:rsidRDefault="008F2B14" w:rsidP="008F2B14">
      <w:pPr>
        <w:pStyle w:val="Caption"/>
      </w:pPr>
      <w:bookmarkStart w:id="67" w:name="_Toc72965761"/>
      <w:r w:rsidRPr="001A278B">
        <w:t xml:space="preserve">Table </w:t>
      </w:r>
      <w:fldSimple w:instr=" STYLEREF 1 \s ">
        <w:r w:rsidRPr="001A278B">
          <w:rPr>
            <w:cs/>
          </w:rPr>
          <w:t>‎</w:t>
        </w:r>
        <w:r w:rsidRPr="001A278B">
          <w:t>2</w:t>
        </w:r>
      </w:fldSimple>
      <w:r w:rsidRPr="001A278B">
        <w:t>.</w:t>
      </w:r>
      <w:fldSimple w:instr=" SEQ Table \* ARABIC \s 1 ">
        <w:r w:rsidRPr="001A278B">
          <w:t>5</w:t>
        </w:r>
      </w:fldSimple>
      <w:r w:rsidRPr="001A278B">
        <w:t xml:space="preserve"> Technical Inputs</w:t>
      </w:r>
      <w:bookmarkEnd w:id="67"/>
      <w:r w:rsidRPr="001A278B">
        <w:t xml:space="preserve"> </w:t>
      </w:r>
    </w:p>
    <w:tbl>
      <w:tblPr>
        <w:tblStyle w:val="TableGrid1"/>
        <w:tblW w:w="9600" w:type="dxa"/>
        <w:jc w:val="center"/>
        <w:tblLook w:val="04A0" w:firstRow="1" w:lastRow="0" w:firstColumn="1" w:lastColumn="0" w:noHBand="0" w:noVBand="1"/>
      </w:tblPr>
      <w:tblGrid>
        <w:gridCol w:w="1991"/>
        <w:gridCol w:w="1744"/>
        <w:gridCol w:w="1620"/>
        <w:gridCol w:w="1604"/>
        <w:gridCol w:w="1353"/>
        <w:gridCol w:w="1288"/>
      </w:tblGrid>
      <w:tr w:rsidR="008F2B14" w:rsidRPr="001A278B" w14:paraId="2BA352C5" w14:textId="77777777" w:rsidTr="008F2B14">
        <w:trPr>
          <w:cantSplit/>
          <w:trHeight w:val="591"/>
          <w:tblHeader/>
          <w:jc w:val="center"/>
        </w:trPr>
        <w:tc>
          <w:tcPr>
            <w:tcW w:w="1991" w:type="dxa"/>
            <w:shd w:val="clear" w:color="auto" w:fill="4F81BD" w:themeFill="accent1"/>
            <w:vAlign w:val="center"/>
          </w:tcPr>
          <w:p w14:paraId="60383237" w14:textId="77777777" w:rsidR="008F2B14" w:rsidRPr="001A278B" w:rsidRDefault="008F2B14" w:rsidP="008F2B14">
            <w:pPr>
              <w:spacing w:after="180" w:line="240" w:lineRule="auto"/>
              <w:jc w:val="center"/>
              <w:rPr>
                <w:rFonts w:eastAsia="Helvetica,Times New Roman" w:cstheme="minorHAnsi"/>
                <w:b/>
                <w:color w:val="FFFFFF" w:themeColor="background1"/>
                <w:kern w:val="0"/>
                <w:sz w:val="20"/>
                <w:szCs w:val="20"/>
                <w:lang w:eastAsia="ja-JP"/>
              </w:rPr>
            </w:pPr>
          </w:p>
        </w:tc>
        <w:tc>
          <w:tcPr>
            <w:tcW w:w="1744" w:type="dxa"/>
            <w:shd w:val="clear" w:color="auto" w:fill="4F81BD" w:themeFill="accent1"/>
            <w:vAlign w:val="center"/>
          </w:tcPr>
          <w:p w14:paraId="66EB5BF8" w14:textId="77777777" w:rsidR="008F2B14" w:rsidRPr="001A278B" w:rsidRDefault="008F2B14" w:rsidP="008F2B14">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Units</w:t>
            </w:r>
          </w:p>
        </w:tc>
        <w:tc>
          <w:tcPr>
            <w:tcW w:w="1620" w:type="dxa"/>
            <w:shd w:val="clear" w:color="auto" w:fill="4F81BD" w:themeFill="accent1"/>
            <w:vAlign w:val="center"/>
          </w:tcPr>
          <w:p w14:paraId="6E3419D3" w14:textId="77777777" w:rsidR="008F2B14" w:rsidRPr="001A278B" w:rsidRDefault="008F2B14" w:rsidP="008F2B14">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Project Drawdown Data Set Range</w:t>
            </w:r>
          </w:p>
        </w:tc>
        <w:tc>
          <w:tcPr>
            <w:tcW w:w="1604" w:type="dxa"/>
            <w:shd w:val="clear" w:color="auto" w:fill="4F81BD" w:themeFill="accent1"/>
            <w:vAlign w:val="center"/>
          </w:tcPr>
          <w:p w14:paraId="5FCFA099" w14:textId="77777777" w:rsidR="008F2B14" w:rsidRPr="001A278B" w:rsidRDefault="008F2B14" w:rsidP="008F2B14">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Model Input</w:t>
            </w:r>
          </w:p>
        </w:tc>
        <w:tc>
          <w:tcPr>
            <w:tcW w:w="1353" w:type="dxa"/>
            <w:shd w:val="clear" w:color="auto" w:fill="4F81BD" w:themeFill="accent1"/>
            <w:vAlign w:val="center"/>
          </w:tcPr>
          <w:p w14:paraId="3B50EB78" w14:textId="77777777" w:rsidR="008F2B14" w:rsidRPr="001A278B" w:rsidRDefault="008F2B14" w:rsidP="008F2B14">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Data Points (#)</w:t>
            </w:r>
          </w:p>
        </w:tc>
        <w:tc>
          <w:tcPr>
            <w:tcW w:w="1288" w:type="dxa"/>
            <w:shd w:val="clear" w:color="auto" w:fill="4F81BD" w:themeFill="accent1"/>
            <w:vAlign w:val="center"/>
          </w:tcPr>
          <w:p w14:paraId="2A6624ED" w14:textId="77777777" w:rsidR="008F2B14" w:rsidRPr="001A278B" w:rsidRDefault="008F2B14" w:rsidP="008F2B14">
            <w:pPr>
              <w:spacing w:after="180" w:line="240" w:lineRule="auto"/>
              <w:jc w:val="center"/>
              <w:rPr>
                <w:b/>
                <w:bCs/>
                <w:color w:val="FFFFFF" w:themeColor="background1"/>
                <w:kern w:val="0"/>
                <w:sz w:val="20"/>
                <w:szCs w:val="20"/>
                <w:lang w:eastAsia="ja-JP"/>
              </w:rPr>
            </w:pPr>
            <w:r w:rsidRPr="001A278B">
              <w:rPr>
                <w:b/>
                <w:bCs/>
                <w:color w:val="FFFFFF" w:themeColor="background1"/>
                <w:kern w:val="0"/>
                <w:sz w:val="20"/>
                <w:szCs w:val="20"/>
                <w:lang w:eastAsia="ja-JP"/>
              </w:rPr>
              <w:t>Sources (#)</w:t>
            </w:r>
          </w:p>
        </w:tc>
      </w:tr>
      <w:tr w:rsidR="008F2B14" w:rsidRPr="001A278B" w14:paraId="4D089615" w14:textId="77777777" w:rsidTr="008F2B14">
        <w:trPr>
          <w:trHeight w:val="437"/>
          <w:jc w:val="center"/>
        </w:trPr>
        <w:tc>
          <w:tcPr>
            <w:tcW w:w="1991" w:type="dxa"/>
          </w:tcPr>
          <w:p w14:paraId="33AB0BA9" w14:textId="77777777" w:rsidR="008F2B14" w:rsidRPr="001A278B" w:rsidRDefault="008F2B14" w:rsidP="008F2B14">
            <w:pPr>
              <w:spacing w:line="240" w:lineRule="auto"/>
              <w:jc w:val="center"/>
              <w:rPr>
                <w:bCs/>
                <w:kern w:val="0"/>
                <w:sz w:val="20"/>
                <w:szCs w:val="20"/>
                <w:lang w:eastAsia="ja-JP"/>
              </w:rPr>
            </w:pPr>
            <w:r w:rsidRPr="001A278B">
              <w:rPr>
                <w:kern w:val="0"/>
                <w:sz w:val="22"/>
                <w:lang w:eastAsia="ja-JP"/>
              </w:rPr>
              <w:t>Average Car Occupancy</w:t>
            </w:r>
          </w:p>
        </w:tc>
        <w:tc>
          <w:tcPr>
            <w:tcW w:w="1744" w:type="dxa"/>
          </w:tcPr>
          <w:p w14:paraId="43EB1FCC" w14:textId="77777777" w:rsidR="008F2B14" w:rsidRPr="001A278B"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1A278B">
              <w:rPr>
                <w:kern w:val="0"/>
                <w:sz w:val="22"/>
                <w:lang w:eastAsia="ja-JP"/>
              </w:rPr>
              <w:t>Persons/vehicle</w:t>
            </w:r>
          </w:p>
        </w:tc>
        <w:tc>
          <w:tcPr>
            <w:tcW w:w="1620" w:type="dxa"/>
            <w:vAlign w:val="center"/>
          </w:tcPr>
          <w:p w14:paraId="2E2FA0F0" w14:textId="77777777" w:rsidR="008F2B14" w:rsidRPr="001A278B"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1.39-2.04</w:t>
            </w:r>
          </w:p>
        </w:tc>
        <w:tc>
          <w:tcPr>
            <w:tcW w:w="1604" w:type="dxa"/>
            <w:vAlign w:val="center"/>
          </w:tcPr>
          <w:p w14:paraId="743DEA21" w14:textId="77777777" w:rsidR="008F2B14" w:rsidRPr="001A278B"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1.72</w:t>
            </w:r>
          </w:p>
        </w:tc>
        <w:tc>
          <w:tcPr>
            <w:tcW w:w="1353" w:type="dxa"/>
            <w:vAlign w:val="center"/>
          </w:tcPr>
          <w:p w14:paraId="064BF71E" w14:textId="77777777" w:rsidR="008F2B14" w:rsidRPr="001A278B"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15</w:t>
            </w:r>
          </w:p>
        </w:tc>
        <w:tc>
          <w:tcPr>
            <w:tcW w:w="1288" w:type="dxa"/>
            <w:vAlign w:val="center"/>
          </w:tcPr>
          <w:p w14:paraId="2B53E86E" w14:textId="77777777" w:rsidR="008F2B14" w:rsidRPr="001A278B"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1A278B">
              <w:rPr>
                <w:rFonts w:eastAsia="Helvetica,Times New Roman" w:cstheme="minorHAnsi"/>
                <w:color w:val="000000" w:themeColor="text1"/>
                <w:kern w:val="0"/>
                <w:sz w:val="20"/>
                <w:szCs w:val="20"/>
                <w:lang w:eastAsia="ja-JP"/>
              </w:rPr>
              <w:t>6</w:t>
            </w:r>
          </w:p>
        </w:tc>
      </w:tr>
      <w:tr w:rsidR="008F2B14" w:rsidRPr="001A278B" w14:paraId="5C88CF24" w14:textId="77777777" w:rsidTr="008F2B14">
        <w:trPr>
          <w:trHeight w:val="307"/>
          <w:jc w:val="center"/>
        </w:trPr>
        <w:tc>
          <w:tcPr>
            <w:tcW w:w="1991" w:type="dxa"/>
          </w:tcPr>
          <w:p w14:paraId="5D728077" w14:textId="3F81FF6C" w:rsidR="008F2B14" w:rsidRPr="001A278B" w:rsidRDefault="00025A1C" w:rsidP="008F2B14">
            <w:pPr>
              <w:spacing w:line="240" w:lineRule="auto"/>
              <w:jc w:val="center"/>
              <w:rPr>
                <w:bCs/>
                <w:kern w:val="0"/>
                <w:sz w:val="20"/>
                <w:szCs w:val="20"/>
                <w:lang w:eastAsia="ja-JP"/>
              </w:rPr>
            </w:pPr>
            <w:r>
              <w:rPr>
                <w:kern w:val="0"/>
                <w:sz w:val="22"/>
                <w:lang w:eastAsia="ja-JP"/>
              </w:rPr>
              <w:t>Threshold City Density for Marked Increase in Walking</w:t>
            </w:r>
          </w:p>
        </w:tc>
        <w:tc>
          <w:tcPr>
            <w:tcW w:w="1744" w:type="dxa"/>
          </w:tcPr>
          <w:p w14:paraId="0CB73119" w14:textId="5725BC04" w:rsidR="008F2B14" w:rsidRPr="001A278B" w:rsidRDefault="00025A1C" w:rsidP="008F2B14">
            <w:pPr>
              <w:spacing w:after="180" w:line="240" w:lineRule="auto"/>
              <w:jc w:val="center"/>
              <w:rPr>
                <w:rFonts w:eastAsia="Helvetica,Times New Roman" w:cstheme="minorHAnsi"/>
                <w:color w:val="000000" w:themeColor="text1"/>
                <w:kern w:val="0"/>
                <w:sz w:val="20"/>
                <w:szCs w:val="20"/>
                <w:lang w:eastAsia="ja-JP"/>
              </w:rPr>
            </w:pPr>
            <w:r>
              <w:rPr>
                <w:kern w:val="0"/>
                <w:sz w:val="22"/>
                <w:lang w:eastAsia="ja-JP"/>
              </w:rPr>
              <w:t>Person/km2</w:t>
            </w:r>
          </w:p>
        </w:tc>
        <w:tc>
          <w:tcPr>
            <w:tcW w:w="1620" w:type="dxa"/>
            <w:vAlign w:val="center"/>
          </w:tcPr>
          <w:p w14:paraId="6AE333B8" w14:textId="79EDCF2B"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2,873-3,298</w:t>
            </w:r>
          </w:p>
        </w:tc>
        <w:tc>
          <w:tcPr>
            <w:tcW w:w="1604" w:type="dxa"/>
            <w:vAlign w:val="center"/>
          </w:tcPr>
          <w:p w14:paraId="2943F70E" w14:textId="7577CF57"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3,000</w:t>
            </w:r>
          </w:p>
        </w:tc>
        <w:tc>
          <w:tcPr>
            <w:tcW w:w="1353" w:type="dxa"/>
            <w:vAlign w:val="center"/>
          </w:tcPr>
          <w:p w14:paraId="2F69AC6D" w14:textId="6FE74DDC"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6</w:t>
            </w:r>
          </w:p>
        </w:tc>
        <w:tc>
          <w:tcPr>
            <w:tcW w:w="1288" w:type="dxa"/>
            <w:vAlign w:val="center"/>
          </w:tcPr>
          <w:p w14:paraId="0408B15C" w14:textId="61B88268"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6</w:t>
            </w:r>
          </w:p>
        </w:tc>
      </w:tr>
      <w:tr w:rsidR="00025A1C" w:rsidRPr="001A278B" w14:paraId="6BC83553" w14:textId="77777777" w:rsidTr="008F2B14">
        <w:trPr>
          <w:trHeight w:val="307"/>
          <w:jc w:val="center"/>
        </w:trPr>
        <w:tc>
          <w:tcPr>
            <w:tcW w:w="1991" w:type="dxa"/>
          </w:tcPr>
          <w:p w14:paraId="6766DF5D" w14:textId="6299C7BB" w:rsidR="00025A1C" w:rsidRPr="001A278B" w:rsidRDefault="00025A1C" w:rsidP="008F2B14">
            <w:pPr>
              <w:spacing w:line="240" w:lineRule="auto"/>
              <w:jc w:val="center"/>
              <w:rPr>
                <w:sz w:val="22"/>
              </w:rPr>
            </w:pPr>
            <w:r>
              <w:rPr>
                <w:sz w:val="22"/>
              </w:rPr>
              <w:t>Walking Mode Share of Dense Cities</w:t>
            </w:r>
          </w:p>
        </w:tc>
        <w:tc>
          <w:tcPr>
            <w:tcW w:w="1744" w:type="dxa"/>
          </w:tcPr>
          <w:p w14:paraId="7093EA11" w14:textId="10C773B4" w:rsidR="00025A1C" w:rsidRPr="001A278B" w:rsidRDefault="00025A1C" w:rsidP="008F2B14">
            <w:pPr>
              <w:spacing w:after="180" w:line="240" w:lineRule="auto"/>
              <w:jc w:val="center"/>
              <w:rPr>
                <w:sz w:val="22"/>
              </w:rPr>
            </w:pPr>
            <w:r>
              <w:rPr>
                <w:sz w:val="22"/>
              </w:rPr>
              <w:t>Percent</w:t>
            </w:r>
          </w:p>
        </w:tc>
        <w:tc>
          <w:tcPr>
            <w:tcW w:w="1620" w:type="dxa"/>
            <w:vAlign w:val="center"/>
          </w:tcPr>
          <w:p w14:paraId="758794F8" w14:textId="5FCABA19" w:rsidR="00025A1C" w:rsidRPr="001A278B" w:rsidRDefault="00977936"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5-7.0</w:t>
            </w:r>
          </w:p>
        </w:tc>
        <w:tc>
          <w:tcPr>
            <w:tcW w:w="1604" w:type="dxa"/>
            <w:vAlign w:val="center"/>
          </w:tcPr>
          <w:p w14:paraId="6D6AE59A" w14:textId="6EB3B0EB" w:rsidR="00025A1C" w:rsidRPr="001A278B" w:rsidRDefault="00977936"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75</w:t>
            </w:r>
          </w:p>
        </w:tc>
        <w:tc>
          <w:tcPr>
            <w:tcW w:w="1353" w:type="dxa"/>
            <w:vAlign w:val="center"/>
          </w:tcPr>
          <w:p w14:paraId="38F73A5C" w14:textId="7E6FBA53" w:rsidR="00025A1C" w:rsidRPr="001A278B" w:rsidRDefault="00977936"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288" w:type="dxa"/>
            <w:vAlign w:val="center"/>
          </w:tcPr>
          <w:p w14:paraId="7F86A72C" w14:textId="1F4C0D99" w:rsidR="00025A1C" w:rsidRPr="001A278B" w:rsidRDefault="00977936" w:rsidP="008F2B1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8F2B14" w:rsidRPr="001A278B" w14:paraId="76BFFFE3" w14:textId="77777777" w:rsidTr="008F2B14">
        <w:trPr>
          <w:trHeight w:val="307"/>
          <w:jc w:val="center"/>
        </w:trPr>
        <w:tc>
          <w:tcPr>
            <w:tcW w:w="1991" w:type="dxa"/>
          </w:tcPr>
          <w:p w14:paraId="077F852D" w14:textId="4621041D" w:rsidR="008F2B14" w:rsidRPr="001A278B" w:rsidRDefault="00025A1C" w:rsidP="008F2B14">
            <w:pPr>
              <w:spacing w:line="240" w:lineRule="auto"/>
              <w:jc w:val="center"/>
              <w:rPr>
                <w:bCs/>
                <w:kern w:val="0"/>
                <w:sz w:val="20"/>
                <w:szCs w:val="20"/>
                <w:lang w:eastAsia="ja-JP"/>
              </w:rPr>
            </w:pPr>
            <w:r>
              <w:rPr>
                <w:sz w:val="22"/>
              </w:rPr>
              <w:t>Walking Mode Share of Non-Dense Cities</w:t>
            </w:r>
          </w:p>
        </w:tc>
        <w:tc>
          <w:tcPr>
            <w:tcW w:w="1744" w:type="dxa"/>
          </w:tcPr>
          <w:p w14:paraId="4224D4CE" w14:textId="77777777" w:rsidR="008F2B14" w:rsidRPr="001A278B" w:rsidRDefault="008F2B14" w:rsidP="008F2B14">
            <w:pPr>
              <w:spacing w:after="180" w:line="240" w:lineRule="auto"/>
              <w:jc w:val="center"/>
              <w:rPr>
                <w:rFonts w:eastAsia="Helvetica,Times New Roman" w:cstheme="minorHAnsi"/>
                <w:color w:val="000000" w:themeColor="text1"/>
                <w:kern w:val="0"/>
                <w:sz w:val="20"/>
                <w:szCs w:val="20"/>
                <w:lang w:eastAsia="ja-JP"/>
              </w:rPr>
            </w:pPr>
            <w:r w:rsidRPr="001A278B">
              <w:rPr>
                <w:kern w:val="0"/>
                <w:sz w:val="22"/>
                <w:lang w:eastAsia="ja-JP"/>
              </w:rPr>
              <w:t>Percent</w:t>
            </w:r>
          </w:p>
        </w:tc>
        <w:tc>
          <w:tcPr>
            <w:tcW w:w="1620" w:type="dxa"/>
            <w:vAlign w:val="center"/>
          </w:tcPr>
          <w:p w14:paraId="1A04CB4A" w14:textId="4B75BB4E"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2.0-2.8</w:t>
            </w:r>
          </w:p>
        </w:tc>
        <w:tc>
          <w:tcPr>
            <w:tcW w:w="1604" w:type="dxa"/>
            <w:vAlign w:val="center"/>
          </w:tcPr>
          <w:p w14:paraId="44F7914D" w14:textId="4226D69B"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2.4</w:t>
            </w:r>
          </w:p>
        </w:tc>
        <w:tc>
          <w:tcPr>
            <w:tcW w:w="1353" w:type="dxa"/>
            <w:vAlign w:val="center"/>
          </w:tcPr>
          <w:p w14:paraId="688E1262" w14:textId="2C6980CB"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2</w:t>
            </w:r>
          </w:p>
        </w:tc>
        <w:tc>
          <w:tcPr>
            <w:tcW w:w="1288" w:type="dxa"/>
            <w:vAlign w:val="center"/>
          </w:tcPr>
          <w:p w14:paraId="2D642A85" w14:textId="28BF598B" w:rsidR="008F2B14" w:rsidRPr="001A278B" w:rsidRDefault="00977936" w:rsidP="008F2B14">
            <w:pPr>
              <w:spacing w:after="180" w:line="240" w:lineRule="auto"/>
              <w:jc w:val="center"/>
              <w:rPr>
                <w:rFonts w:eastAsia="Helvetica,Times New Roman" w:cstheme="minorHAnsi"/>
                <w:color w:val="000000" w:themeColor="text1"/>
                <w:kern w:val="0"/>
                <w:sz w:val="20"/>
                <w:szCs w:val="20"/>
                <w:lang w:eastAsia="ja-JP"/>
              </w:rPr>
            </w:pPr>
            <w:r>
              <w:rPr>
                <w:rFonts w:eastAsia="Helvetica,Times New Roman" w:cstheme="minorHAnsi"/>
                <w:color w:val="000000" w:themeColor="text1"/>
                <w:kern w:val="0"/>
                <w:sz w:val="20"/>
                <w:szCs w:val="20"/>
                <w:lang w:eastAsia="ja-JP"/>
              </w:rPr>
              <w:t>2</w:t>
            </w:r>
          </w:p>
        </w:tc>
      </w:tr>
    </w:tbl>
    <w:p w14:paraId="4E32D218" w14:textId="12B11079" w:rsidR="00B144E5" w:rsidRPr="001A278B" w:rsidRDefault="00686965" w:rsidP="00483FFA">
      <w:pPr>
        <w:pStyle w:val="Heading2"/>
      </w:pPr>
      <w:bookmarkStart w:id="68" w:name="_Toc72966213"/>
      <w:r w:rsidRPr="001A278B">
        <w:t>Assumptions</w:t>
      </w:r>
      <w:bookmarkEnd w:id="68"/>
    </w:p>
    <w:p w14:paraId="1C71D5EB" w14:textId="30CE48BE" w:rsidR="00E33621" w:rsidRPr="001A278B" w:rsidRDefault="00E33621" w:rsidP="00EB247F">
      <w:pPr>
        <w:spacing w:after="240"/>
      </w:pPr>
      <w:r w:rsidRPr="001A278B">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21" w:history="1">
        <w:r w:rsidRPr="001A278B">
          <w:rPr>
            <w:rStyle w:val="Hyperlink"/>
          </w:rPr>
          <w:t>www.drawdown.org</w:t>
        </w:r>
      </w:hyperlink>
      <w:r w:rsidRPr="001A278B">
        <w:t>. Beyond these core assumptions, there are other important assumptions made for the modeling of this specific solution. These are detailed below.</w:t>
      </w:r>
    </w:p>
    <w:p w14:paraId="5544D62A" w14:textId="7552A662" w:rsidR="00613FFD" w:rsidRPr="001A278B" w:rsidRDefault="00613FFD" w:rsidP="000B25B1">
      <w:pPr>
        <w:pStyle w:val="ListParagraph"/>
        <w:numPr>
          <w:ilvl w:val="0"/>
          <w:numId w:val="1"/>
        </w:numPr>
        <w:ind w:left="426" w:hanging="426"/>
      </w:pPr>
      <w:r w:rsidRPr="001A278B">
        <w:t>All cars</w:t>
      </w:r>
      <w:r w:rsidR="00B47171" w:rsidRPr="001A278B">
        <w:t xml:space="preserve"> identified as a “convectional technology”</w:t>
      </w:r>
      <w:r w:rsidRPr="001A278B">
        <w:t xml:space="preserve"> use ICE;</w:t>
      </w:r>
    </w:p>
    <w:p w14:paraId="3664F513" w14:textId="77777777" w:rsidR="00613FFD" w:rsidRPr="001A278B" w:rsidRDefault="00613FFD" w:rsidP="000B25B1">
      <w:pPr>
        <w:pStyle w:val="ListParagraph"/>
        <w:numPr>
          <w:ilvl w:val="0"/>
          <w:numId w:val="1"/>
        </w:numPr>
        <w:ind w:left="426" w:hanging="426"/>
      </w:pPr>
      <w:r w:rsidRPr="001A278B">
        <w:t xml:space="preserve">Travel mode fuel efficiencies and fuel prices remain constant through 2050; </w:t>
      </w:r>
    </w:p>
    <w:p w14:paraId="5A1AB5C3" w14:textId="55113D6F" w:rsidR="00613FFD" w:rsidRPr="001A278B" w:rsidRDefault="00613FFD" w:rsidP="000B25B1">
      <w:pPr>
        <w:pStyle w:val="ListParagraph"/>
        <w:numPr>
          <w:ilvl w:val="0"/>
          <w:numId w:val="1"/>
        </w:numPr>
        <w:ind w:left="426" w:hanging="426"/>
      </w:pPr>
      <w:r w:rsidRPr="001A278B">
        <w:t xml:space="preserve">Average urban trip lengths with cars and </w:t>
      </w:r>
      <w:r w:rsidR="00FF732D" w:rsidRPr="001A278B">
        <w:t>public</w:t>
      </w:r>
      <w:r w:rsidRPr="001A278B">
        <w:t xml:space="preserve"> transit remain constant through 2050;</w:t>
      </w:r>
    </w:p>
    <w:p w14:paraId="482935C7" w14:textId="13BA63B4" w:rsidR="00613FFD" w:rsidRPr="001A278B" w:rsidRDefault="00613FFD" w:rsidP="000B25B1">
      <w:pPr>
        <w:pStyle w:val="ListParagraph"/>
        <w:numPr>
          <w:ilvl w:val="0"/>
          <w:numId w:val="1"/>
        </w:numPr>
        <w:ind w:left="426" w:hanging="426"/>
      </w:pPr>
      <w:r w:rsidRPr="001A278B">
        <w:t>Mode Energy Usage: Urban bus and Mini bus use liquid fuel and electricity; Cars and BRT use only liquid fuel; Metro, Tram, and Commuter rail use only electricity.</w:t>
      </w:r>
    </w:p>
    <w:p w14:paraId="04FBF2E3" w14:textId="6267BB18" w:rsidR="009D118F" w:rsidRPr="001A278B" w:rsidRDefault="00686965" w:rsidP="00483FFA">
      <w:pPr>
        <w:pStyle w:val="Heading2"/>
      </w:pPr>
      <w:bookmarkStart w:id="69" w:name="_Toc72966214"/>
      <w:r w:rsidRPr="001A278B">
        <w:t>Integration</w:t>
      </w:r>
      <w:bookmarkEnd w:id="69"/>
    </w:p>
    <w:p w14:paraId="4F1C20E8" w14:textId="52D38F71" w:rsidR="0032353F" w:rsidRPr="001A278B" w:rsidRDefault="0032353F" w:rsidP="00004ED9">
      <w:r w:rsidRPr="001A278B">
        <w:t xml:space="preserve">The complete Project Drawdown integration documentation (will be available at </w:t>
      </w:r>
      <w:hyperlink r:id="rId22" w:history="1">
        <w:r w:rsidRPr="001A278B">
          <w:rPr>
            <w:rStyle w:val="Hyperlink"/>
          </w:rPr>
          <w:t>www.drawdown.org</w:t>
        </w:r>
      </w:hyperlink>
      <w:r w:rsidRPr="001A278B">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BADCE81" w14:textId="71949D16" w:rsidR="00004ED9" w:rsidRPr="001A278B" w:rsidRDefault="00FF4483" w:rsidP="00004ED9">
      <w:r w:rsidRPr="001A278B">
        <w:t>Each solution in the Transportation sector (</w:t>
      </w:r>
      <w:r w:rsidR="002774B0" w:rsidRPr="001A278B">
        <w:t>including Walkable Cities and Bike Infrastructure) was modeled independently and integration was performed to ensure consistency within the sector. Intra-sectoral i</w:t>
      </w:r>
      <w:r w:rsidR="00004ED9" w:rsidRPr="001A278B">
        <w:t xml:space="preserve">ntegration of the transportation solutions was based on </w:t>
      </w:r>
      <w:r w:rsidR="002774B0" w:rsidRPr="001A278B">
        <w:t>two</w:t>
      </w:r>
      <w:r w:rsidR="00004ED9" w:rsidRPr="001A278B">
        <w:t xml:space="preserve"> main components:</w:t>
      </w:r>
    </w:p>
    <w:p w14:paraId="4102615E" w14:textId="1D1D34B4" w:rsidR="00004ED9" w:rsidRPr="001A278B" w:rsidRDefault="00004ED9" w:rsidP="00004ED9">
      <w:pPr>
        <w:pStyle w:val="ListParagraph"/>
        <w:numPr>
          <w:ilvl w:val="0"/>
          <w:numId w:val="23"/>
        </w:numPr>
      </w:pPr>
      <w:r w:rsidRPr="001A278B">
        <w:t xml:space="preserve">TAM/Adoption Consistency: Ensuring that all solutions that are in the same </w:t>
      </w:r>
      <w:r w:rsidR="00112D84" w:rsidRPr="001A278B">
        <w:t>“</w:t>
      </w:r>
      <w:r w:rsidRPr="001A278B">
        <w:t>market</w:t>
      </w:r>
      <w:r w:rsidR="00112D84" w:rsidRPr="001A278B">
        <w:t>”</w:t>
      </w:r>
      <w:r w:rsidRPr="001A278B">
        <w:t xml:space="preserve"> use the same TAM data, use consistent market shares, and have projected adoptions that do not exceed the total projected demand</w:t>
      </w:r>
    </w:p>
    <w:p w14:paraId="1F2A34FF" w14:textId="6530AA8E" w:rsidR="00004ED9" w:rsidRPr="001A278B" w:rsidRDefault="00004ED9" w:rsidP="002774B0">
      <w:pPr>
        <w:pStyle w:val="ListParagraph"/>
        <w:numPr>
          <w:ilvl w:val="0"/>
          <w:numId w:val="23"/>
        </w:numPr>
      </w:pPr>
      <w:r w:rsidRPr="001A278B">
        <w:t>Variable Consistency: Ensuring that all variables that are used in several solutions have the same values.</w:t>
      </w:r>
    </w:p>
    <w:p w14:paraId="7A079AA8" w14:textId="2CF2BC41" w:rsidR="00112D84" w:rsidRPr="001A278B" w:rsidRDefault="0008208D" w:rsidP="00112D84">
      <w:r w:rsidRPr="001A278B">
        <w:t xml:space="preserve">The </w:t>
      </w:r>
      <w:r w:rsidR="00F07A9E" w:rsidRPr="001A278B">
        <w:t xml:space="preserve">total </w:t>
      </w:r>
      <w:r w:rsidR="00BE6A2F" w:rsidRPr="001A278B">
        <w:t xml:space="preserve">motorized and non-motorized </w:t>
      </w:r>
      <w:r w:rsidR="00F07A9E" w:rsidRPr="001A278B">
        <w:t>transport demand (TAM) was collected and synthesized from several sources in functional units</w:t>
      </w:r>
      <w:r w:rsidR="004002F8" w:rsidRPr="001A278B">
        <w:t xml:space="preserve"> (mostly passenger-km and ton-km)</w:t>
      </w:r>
      <w:r w:rsidR="00F07A9E" w:rsidRPr="001A278B">
        <w:t xml:space="preserve">, then classified according to type (urban passenger, non-urban passenger, and all freight). </w:t>
      </w:r>
      <w:r w:rsidR="00BB2A77" w:rsidRPr="001A278B">
        <w:t>The TAM</w:t>
      </w:r>
      <w:r w:rsidR="00F07A9E" w:rsidRPr="001A278B">
        <w:t xml:space="preserve"> was then assigned to each solution </w:t>
      </w:r>
      <w:r w:rsidR="00BB2A77" w:rsidRPr="001A278B">
        <w:t>according to</w:t>
      </w:r>
      <w:r w:rsidR="00F07A9E" w:rsidRPr="001A278B">
        <w:t xml:space="preserve"> the service that the </w:t>
      </w:r>
      <w:r w:rsidR="00890C54" w:rsidRPr="001A278B">
        <w:t>solution</w:t>
      </w:r>
      <w:r w:rsidR="00F07A9E" w:rsidRPr="001A278B">
        <w:t xml:space="preserve"> technology provides.</w:t>
      </w:r>
      <w:r w:rsidR="00C84E3A" w:rsidRPr="001A278B">
        <w:t xml:space="preserve"> </w:t>
      </w:r>
      <w:r w:rsidR="00890C54" w:rsidRPr="001A278B">
        <w:t>The</w:t>
      </w:r>
      <w:r w:rsidR="00C84E3A" w:rsidRPr="001A278B">
        <w:t xml:space="preserve"> TAM </w:t>
      </w:r>
      <w:r w:rsidR="00890C54" w:rsidRPr="001A278B">
        <w:t xml:space="preserve">served as the upper limit of the sum of </w:t>
      </w:r>
      <w:r w:rsidR="00C84E3A" w:rsidRPr="001A278B">
        <w:t xml:space="preserve">adoptions of the modeled </w:t>
      </w:r>
      <w:r w:rsidR="00BE6A2F" w:rsidRPr="001A278B">
        <w:t>solutions</w:t>
      </w:r>
      <w:r w:rsidR="00C84E3A" w:rsidRPr="001A278B">
        <w:t>. Additionally, some reasonable bound</w:t>
      </w:r>
      <w:r w:rsidR="004002F8" w:rsidRPr="001A278B">
        <w:t>s</w:t>
      </w:r>
      <w:r w:rsidR="00C84E3A" w:rsidRPr="001A278B">
        <w:t xml:space="preserve"> </w:t>
      </w:r>
      <w:r w:rsidR="004002F8" w:rsidRPr="001A278B">
        <w:t xml:space="preserve">that were lower than the TAM </w:t>
      </w:r>
      <w:r w:rsidR="00C84E3A" w:rsidRPr="001A278B">
        <w:t>were placed on adoptions</w:t>
      </w:r>
      <w:r w:rsidR="004002F8" w:rsidRPr="001A278B">
        <w:t xml:space="preserve"> to represent the technologies not affected by the matrix of solutions of Project Drawdown (such as 2-wheelers</w:t>
      </w:r>
      <w:r w:rsidR="00072C9A" w:rsidRPr="001A278B">
        <w:t>, intercity bus,</w:t>
      </w:r>
      <w:r w:rsidR="004002F8" w:rsidRPr="001A278B">
        <w:t xml:space="preserve"> and conventional rail)</w:t>
      </w:r>
      <w:r w:rsidR="00072C9A" w:rsidRPr="001A278B">
        <w:t>.</w:t>
      </w:r>
    </w:p>
    <w:p w14:paraId="55D7FCC2" w14:textId="2BC6D393" w:rsidR="00E120FE" w:rsidRPr="001A278B" w:rsidRDefault="00E120FE" w:rsidP="00112D84">
      <w:r w:rsidRPr="001A278B">
        <w:t xml:space="preserve">To determine the </w:t>
      </w:r>
      <w:r w:rsidR="00DA0F77" w:rsidRPr="001A278B">
        <w:t xml:space="preserve">new mode shares as adoption </w:t>
      </w:r>
      <w:r w:rsidR="00760F18" w:rsidRPr="001A278B">
        <w:t>grew</w:t>
      </w:r>
      <w:r w:rsidR="00DA0F77" w:rsidRPr="001A278B">
        <w:t xml:space="preserve"> independently in the models, a simplified approach was used. Solutions </w:t>
      </w:r>
      <w:r w:rsidR="00760F18" w:rsidRPr="001A278B">
        <w:t>were</w:t>
      </w:r>
      <w:r w:rsidR="00DA0F77" w:rsidRPr="001A278B">
        <w:t xml:space="preserve"> prioritized according to their impact on the climate/environment and efficiency (in space, energy and cost terms). Higher priority solutions </w:t>
      </w:r>
      <w:r w:rsidR="00760F18" w:rsidRPr="001A278B">
        <w:t>were</w:t>
      </w:r>
      <w:r w:rsidR="00DA0F77" w:rsidRPr="001A278B">
        <w:t xml:space="preserve"> allocated larger proportions of their total individual projected adoption than lower priority </w:t>
      </w:r>
      <w:r w:rsidR="004D2874" w:rsidRPr="001A278B">
        <w:t>ones</w:t>
      </w:r>
      <w:r w:rsidR="00DA0F77" w:rsidRPr="001A278B">
        <w:t xml:space="preserve">. </w:t>
      </w:r>
      <w:r w:rsidR="00760F18" w:rsidRPr="001A278B">
        <w:t>Put another way, if the sum of all projected adoptions exceeded the limit</w:t>
      </w:r>
      <w:r w:rsidR="00890C54" w:rsidRPr="001A278B">
        <w:t xml:space="preserve"> discussed above</w:t>
      </w:r>
      <w:r w:rsidR="00760F18" w:rsidRPr="001A278B">
        <w:t>, then in reverse order of priority</w:t>
      </w:r>
      <w:r w:rsidR="002B6BB1" w:rsidRPr="001A278B">
        <w:t>, and until that was no longer the case</w:t>
      </w:r>
      <w:r w:rsidR="00760F18" w:rsidRPr="001A278B">
        <w:t xml:space="preserve">, the projected adoption of each solution was reduced until either the relevant bound was no longer exceeded or the adoption was zero. In practice, this mostly affected the Hybrid Cars solution, and to a lesser extent Electric Vehicles which were </w:t>
      </w:r>
      <w:r w:rsidR="00890C54" w:rsidRPr="001A278B">
        <w:t xml:space="preserve">(respectively) the </w:t>
      </w:r>
      <w:r w:rsidR="00760F18" w:rsidRPr="001A278B">
        <w:t xml:space="preserve">lowest </w:t>
      </w:r>
      <w:r w:rsidR="00890C54" w:rsidRPr="001A278B">
        <w:t xml:space="preserve">and second lowest </w:t>
      </w:r>
      <w:r w:rsidR="00760F18" w:rsidRPr="001A278B">
        <w:t>priority solutions in the urban and non-urban passenger TAM’s.</w:t>
      </w:r>
      <w:r w:rsidR="00822266" w:rsidRPr="001A278B">
        <w:t xml:space="preserve"> The adjusted adoption projections are then used in the individual solution models and in the technical report. </w:t>
      </w:r>
      <w:r w:rsidR="00BB2A77" w:rsidRPr="001A278B">
        <w:t>Therefore,</w:t>
      </w:r>
      <w:r w:rsidR="00822266" w:rsidRPr="001A278B">
        <w:t xml:space="preserve"> the adoptions shown in this report already account for integration.</w:t>
      </w:r>
    </w:p>
    <w:p w14:paraId="170BEB5F" w14:textId="223DBEE2" w:rsidR="00112D84" w:rsidRPr="001A278B" w:rsidRDefault="00112D84" w:rsidP="00112D84">
      <w:r w:rsidRPr="001A278B">
        <w:t xml:space="preserve">For several variables, especially those relating to </w:t>
      </w:r>
      <w:r w:rsidR="002B6BB1" w:rsidRPr="001A278B">
        <w:t>the conventional technology (</w:t>
      </w:r>
      <w:r w:rsidRPr="001A278B">
        <w:t>ICE cars</w:t>
      </w:r>
      <w:r w:rsidR="002B6BB1" w:rsidRPr="001A278B">
        <w:t>)</w:t>
      </w:r>
      <w:r w:rsidRPr="001A278B">
        <w:t>, discount rates, fuel prices, emissions factors</w:t>
      </w:r>
      <w:r w:rsidR="002B6BB1" w:rsidRPr="001A278B">
        <w:t>,</w:t>
      </w:r>
      <w:r w:rsidRPr="001A278B">
        <w:t xml:space="preserve"> and mode shares, consistency across solutions was maintained by ensuring that the same values were used in different models needing those variables.</w:t>
      </w:r>
    </w:p>
    <w:p w14:paraId="1932BC44" w14:textId="4AAE5F3A" w:rsidR="00004ED9" w:rsidRPr="001A278B" w:rsidRDefault="002774B0" w:rsidP="005D6FDB">
      <w:r w:rsidRPr="001A278B">
        <w:t xml:space="preserve">In addition to intra-solution integration within the transport sector, there was an integration process across the grid </w:t>
      </w:r>
      <w:r w:rsidR="00AB79DE" w:rsidRPr="001A278B">
        <w:t xml:space="preserve">solutions </w:t>
      </w:r>
      <w:r w:rsidRPr="001A278B">
        <w:t xml:space="preserve">and </w:t>
      </w:r>
      <w:r w:rsidR="00AB79DE" w:rsidRPr="001A278B">
        <w:t xml:space="preserve">the </w:t>
      </w:r>
      <w:r w:rsidRPr="001A278B">
        <w:t>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efficiency solutions is reduced (where they reduce electricity demand) or increased (where they increase electricity demand</w:t>
      </w:r>
      <w:r w:rsidRPr="001A278B">
        <w:rPr>
          <w:rStyle w:val="FootnoteReference"/>
        </w:rPr>
        <w:footnoteReference w:id="7"/>
      </w:r>
      <w:r w:rsidRPr="001A278B">
        <w:t>). Grid solutions are adjusted to remove the double counting as described in the Project Drawdown integration documentation.</w:t>
      </w:r>
    </w:p>
    <w:p w14:paraId="0ED84BEA" w14:textId="708FAA9B" w:rsidR="009D118F" w:rsidRPr="001A278B" w:rsidRDefault="00686965" w:rsidP="00483FFA">
      <w:pPr>
        <w:pStyle w:val="Heading2"/>
      </w:pPr>
      <w:bookmarkStart w:id="70" w:name="_Toc72966215"/>
      <w:r w:rsidRPr="001A278B">
        <w:t>Limitations/Further Development</w:t>
      </w:r>
      <w:bookmarkEnd w:id="70"/>
    </w:p>
    <w:p w14:paraId="45B46EB1" w14:textId="1E4EDF78" w:rsidR="00DC30EA" w:rsidRPr="00EE496F" w:rsidRDefault="00DC30EA" w:rsidP="00DC30EA">
      <w:r w:rsidRPr="00EE496F">
        <w:t xml:space="preserve">Active mode urban travel is not reported widely on a global or regional basis partly due to the short trip distances. It is a growing area of research and global and regional estimates began being reported in 2016 from the ITF </w:t>
      </w:r>
      <w:r w:rsidRPr="00EE496F">
        <w:fldChar w:fldCharType="begin"/>
      </w:r>
      <w:r w:rsidRPr="00EE496F">
        <w:instrText xml:space="preserve"> ADDIN ZOTERO_ITEM CSL_CITATION {"citationID":"688WUFvA","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EE496F">
        <w:fldChar w:fldCharType="separate"/>
      </w:r>
      <w:r w:rsidRPr="00EE496F">
        <w:rPr>
          <w:rFonts w:cs="Times New Roman"/>
        </w:rPr>
        <w:t>(OECD/ITF, 2021)</w:t>
      </w:r>
      <w:r w:rsidRPr="00EE496F">
        <w:fldChar w:fldCharType="end"/>
      </w:r>
      <w:r w:rsidRPr="00EE496F">
        <w:t xml:space="preserve">. </w:t>
      </w:r>
      <w:r>
        <w:t xml:space="preserve">Walking is also part of multi-modal trips. </w:t>
      </w:r>
      <w:r w:rsidR="00CC3F46">
        <w:t>Direction apps such as CityMapper, Google Maps and Apple Maps (among others) have begun reporting data for walking trips and as part of multi-modal trips. Exercise apps such as Fitbit have begun reporting steps walked by country which can be transformed into distance and then mode share.</w:t>
      </w:r>
      <w:r w:rsidRPr="00EE496F">
        <w:t xml:space="preserve"> </w:t>
      </w:r>
    </w:p>
    <w:p w14:paraId="3607546B" w14:textId="47DDE36C" w:rsidR="00DC30EA" w:rsidRDefault="00DC30EA" w:rsidP="00DC30EA">
      <w:r w:rsidRPr="00EE496F">
        <w:t xml:space="preserve">The </w:t>
      </w:r>
      <w:r w:rsidR="00CC3F46">
        <w:t>covid street measures</w:t>
      </w:r>
      <w:r w:rsidRPr="00EE496F">
        <w:t xml:space="preserve"> from the global pandemic lockdowns of 2020 are still reporting data. While the </w:t>
      </w:r>
      <w:r w:rsidR="00CC3F46">
        <w:t>measures are</w:t>
      </w:r>
      <w:r w:rsidRPr="00EE496F">
        <w:t xml:space="preserve"> mostly known, the data and also the ultimate fate of the </w:t>
      </w:r>
      <w:r w:rsidR="00CC3F46">
        <w:t>measures</w:t>
      </w:r>
      <w:r w:rsidRPr="00EE496F">
        <w:t xml:space="preserve"> is still being processed. </w:t>
      </w:r>
    </w:p>
    <w:p w14:paraId="266A768F" w14:textId="3E7E5EC3" w:rsidR="00CC3F46" w:rsidRDefault="00CC3F46" w:rsidP="00DC30EA">
      <w:r>
        <w:t xml:space="preserve">Urban population density was a surprisingly good fit when compared to modal share from ITF. The availability of urban employment density would provide more data </w:t>
      </w:r>
      <w:r w:rsidR="00367CB9">
        <w:t>with</w:t>
      </w:r>
      <w:r>
        <w:t xml:space="preserve"> which to make estimates.</w:t>
      </w:r>
    </w:p>
    <w:p w14:paraId="523E57B9" w14:textId="25D83A84" w:rsidR="00DC30EA" w:rsidRPr="00955DAE" w:rsidRDefault="00DC30EA" w:rsidP="00DC30EA">
      <w:r w:rsidRPr="00955DAE">
        <w:t xml:space="preserve">Regarding the different </w:t>
      </w:r>
      <w:r>
        <w:t>agency levels</w:t>
      </w:r>
      <w:r w:rsidRPr="00955DAE">
        <w:t xml:space="preserve">, it was decided to address the </w:t>
      </w:r>
      <w:r w:rsidR="00367CB9">
        <w:t xml:space="preserve">analysis </w:t>
      </w:r>
      <w:r w:rsidRPr="00955DAE">
        <w:t xml:space="preserve">from a </w:t>
      </w:r>
      <w:r>
        <w:t>city</w:t>
      </w:r>
      <w:r w:rsidRPr="00955DAE">
        <w:t xml:space="preserve"> perspective. Another possible viewpoint is that of </w:t>
      </w:r>
      <w:r>
        <w:t>the individual user</w:t>
      </w:r>
      <w:r w:rsidRPr="00955DAE">
        <w:t xml:space="preserve">. In such an analysis, the costs would </w:t>
      </w:r>
      <w:r w:rsidR="00367CB9">
        <w:t xml:space="preserve">include first costs to purchase a car and also the financial and climate impacts of alternative modes such as public transit, bicycle infrastructure and e-bikes. </w:t>
      </w:r>
    </w:p>
    <w:p w14:paraId="7CAFC693" w14:textId="4A2F7BD1" w:rsidR="007C645A" w:rsidRPr="001A278B" w:rsidRDefault="551A77D0" w:rsidP="005C77F5">
      <w:pPr>
        <w:pStyle w:val="Heading1"/>
      </w:pPr>
      <w:bookmarkStart w:id="71" w:name="_Toc72966216"/>
      <w:r w:rsidRPr="001A278B">
        <w:t>Results</w:t>
      </w:r>
      <w:bookmarkEnd w:id="71"/>
    </w:p>
    <w:p w14:paraId="7E39F2AB" w14:textId="79101C06" w:rsidR="00B261E0" w:rsidRPr="001A278B" w:rsidRDefault="007C645A" w:rsidP="00483FFA">
      <w:pPr>
        <w:pStyle w:val="Heading2"/>
      </w:pPr>
      <w:bookmarkStart w:id="72" w:name="_Toc72966217"/>
      <w:r w:rsidRPr="001A278B">
        <w:t>Adoption</w:t>
      </w:r>
      <w:bookmarkEnd w:id="72"/>
    </w:p>
    <w:p w14:paraId="10EC0E5D" w14:textId="525C4D52" w:rsidR="0032353F" w:rsidRPr="001A278B" w:rsidRDefault="0032353F" w:rsidP="005D6FDB">
      <w:pPr>
        <w:rPr>
          <w:sz w:val="20"/>
          <w:lang w:eastAsia="zh-CN"/>
        </w:rPr>
      </w:pPr>
      <w:r w:rsidRPr="001A278B">
        <w:rPr>
          <w:lang w:eastAsia="zh-CN"/>
        </w:rPr>
        <w:t xml:space="preserve">Below are shown the world adoptions of the solution in some key years of analysis in functional units and percent for the three Project Drawdown scenarios. </w:t>
      </w:r>
    </w:p>
    <w:p w14:paraId="21183A78" w14:textId="0EABFDC9" w:rsidR="008D1491" w:rsidRPr="001A278B" w:rsidRDefault="008D1491" w:rsidP="00EB247F">
      <w:pPr>
        <w:pStyle w:val="Caption"/>
      </w:pPr>
      <w:bookmarkStart w:id="73" w:name="_Toc72965762"/>
      <w:r w:rsidRPr="001A278B">
        <w:t xml:space="preserve">Table </w:t>
      </w:r>
      <w:fldSimple w:instr=" STYLEREF 1 \s ">
        <w:r w:rsidR="008F2B14" w:rsidRPr="001A278B">
          <w:rPr>
            <w:cs/>
          </w:rPr>
          <w:t>‎</w:t>
        </w:r>
        <w:r w:rsidR="008F2B14" w:rsidRPr="001A278B">
          <w:t>3</w:t>
        </w:r>
      </w:fldSimple>
      <w:r w:rsidR="008F2B14" w:rsidRPr="001A278B">
        <w:t>.</w:t>
      </w:r>
      <w:fldSimple w:instr=" SEQ Table \* ARABIC \s 1 ">
        <w:r w:rsidR="008F2B14" w:rsidRPr="001A278B">
          <w:t>1</w:t>
        </w:r>
      </w:fldSimple>
      <w:r w:rsidRPr="001A278B">
        <w:t xml:space="preserve"> </w:t>
      </w:r>
      <w:r w:rsidR="005C77F5" w:rsidRPr="001A278B">
        <w:t xml:space="preserve">World </w:t>
      </w:r>
      <w:r w:rsidRPr="001A278B">
        <w:t>Adoption</w:t>
      </w:r>
      <w:r w:rsidR="005C77F5" w:rsidRPr="001A278B">
        <w:t xml:space="preserve"> of the Solution</w:t>
      </w:r>
      <w:bookmarkEnd w:id="73"/>
    </w:p>
    <w:tbl>
      <w:tblPr>
        <w:tblW w:w="8880" w:type="dxa"/>
        <w:tblInd w:w="113" w:type="dxa"/>
        <w:tblLook w:val="04A0" w:firstRow="1" w:lastRow="0" w:firstColumn="1" w:lastColumn="0" w:noHBand="0" w:noVBand="1"/>
      </w:tblPr>
      <w:tblGrid>
        <w:gridCol w:w="1480"/>
        <w:gridCol w:w="1480"/>
        <w:gridCol w:w="1480"/>
        <w:gridCol w:w="1480"/>
        <w:gridCol w:w="1480"/>
        <w:gridCol w:w="1480"/>
      </w:tblGrid>
      <w:tr w:rsidR="00E3723D" w:rsidRPr="00E3723D" w14:paraId="26F762C6" w14:textId="77777777" w:rsidTr="00E3723D">
        <w:trPr>
          <w:trHeight w:val="805"/>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49109F37"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Solution</w:t>
            </w:r>
          </w:p>
        </w:tc>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DB8ECF4"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Units</w:t>
            </w:r>
          </w:p>
        </w:tc>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A671CAA"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Current Year (2018)</w:t>
            </w:r>
          </w:p>
        </w:tc>
        <w:tc>
          <w:tcPr>
            <w:tcW w:w="4440" w:type="dxa"/>
            <w:gridSpan w:val="3"/>
            <w:tcBorders>
              <w:top w:val="single" w:sz="4" w:space="0" w:color="auto"/>
              <w:left w:val="nil"/>
              <w:bottom w:val="single" w:sz="4" w:space="0" w:color="auto"/>
              <w:right w:val="single" w:sz="4" w:space="0" w:color="auto"/>
            </w:tcBorders>
            <w:shd w:val="clear" w:color="000000" w:fill="4F81BD"/>
            <w:vAlign w:val="center"/>
            <w:hideMark/>
          </w:tcPr>
          <w:p w14:paraId="40C37F4C"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World Adoption by 2050</w:t>
            </w:r>
          </w:p>
        </w:tc>
      </w:tr>
      <w:tr w:rsidR="00E3723D" w:rsidRPr="00E3723D" w14:paraId="1E648475" w14:textId="77777777" w:rsidTr="00E3723D">
        <w:trPr>
          <w:trHeight w:val="31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7B950970" w14:textId="77777777" w:rsidR="00E3723D" w:rsidRPr="00E3723D" w:rsidRDefault="00E3723D" w:rsidP="00E3723D">
            <w:pPr>
              <w:spacing w:after="0" w:line="240" w:lineRule="auto"/>
              <w:jc w:val="left"/>
              <w:rPr>
                <w:rFonts w:eastAsia="Times New Roman" w:cs="Times New Roman"/>
                <w:b/>
                <w:bCs/>
                <w:color w:val="FFFFFF"/>
                <w:sz w:val="20"/>
                <w:szCs w:val="20"/>
                <w:lang w:eastAsia="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1F9800C8" w14:textId="77777777" w:rsidR="00E3723D" w:rsidRPr="00E3723D" w:rsidRDefault="00E3723D" w:rsidP="00E3723D">
            <w:pPr>
              <w:spacing w:after="0" w:line="240" w:lineRule="auto"/>
              <w:jc w:val="left"/>
              <w:rPr>
                <w:rFonts w:eastAsia="Times New Roman" w:cs="Times New Roman"/>
                <w:b/>
                <w:bCs/>
                <w:color w:val="FFFFFF"/>
                <w:sz w:val="20"/>
                <w:szCs w:val="20"/>
                <w:lang w:eastAsia="en-US"/>
              </w:rPr>
            </w:pPr>
          </w:p>
        </w:tc>
        <w:tc>
          <w:tcPr>
            <w:tcW w:w="1480" w:type="dxa"/>
            <w:vMerge/>
            <w:tcBorders>
              <w:top w:val="single" w:sz="4" w:space="0" w:color="auto"/>
              <w:left w:val="single" w:sz="4" w:space="0" w:color="auto"/>
              <w:bottom w:val="single" w:sz="4" w:space="0" w:color="auto"/>
              <w:right w:val="single" w:sz="4" w:space="0" w:color="auto"/>
            </w:tcBorders>
            <w:vAlign w:val="center"/>
            <w:hideMark/>
          </w:tcPr>
          <w:p w14:paraId="2562AC22" w14:textId="77777777" w:rsidR="00E3723D" w:rsidRPr="00E3723D" w:rsidRDefault="00E3723D" w:rsidP="00E3723D">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55726606"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Plausible</w:t>
            </w:r>
          </w:p>
        </w:tc>
        <w:tc>
          <w:tcPr>
            <w:tcW w:w="1480" w:type="dxa"/>
            <w:tcBorders>
              <w:top w:val="nil"/>
              <w:left w:val="nil"/>
              <w:bottom w:val="single" w:sz="4" w:space="0" w:color="auto"/>
              <w:right w:val="single" w:sz="4" w:space="0" w:color="auto"/>
            </w:tcBorders>
            <w:shd w:val="clear" w:color="000000" w:fill="4F81BD"/>
            <w:vAlign w:val="center"/>
            <w:hideMark/>
          </w:tcPr>
          <w:p w14:paraId="20C0CD92"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Drawdown</w:t>
            </w:r>
          </w:p>
        </w:tc>
        <w:tc>
          <w:tcPr>
            <w:tcW w:w="1480" w:type="dxa"/>
            <w:tcBorders>
              <w:top w:val="nil"/>
              <w:left w:val="nil"/>
              <w:bottom w:val="single" w:sz="4" w:space="0" w:color="auto"/>
              <w:right w:val="single" w:sz="4" w:space="0" w:color="auto"/>
            </w:tcBorders>
            <w:shd w:val="clear" w:color="000000" w:fill="4F81BD"/>
            <w:vAlign w:val="center"/>
            <w:hideMark/>
          </w:tcPr>
          <w:p w14:paraId="1F9B2844"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Maximum</w:t>
            </w:r>
          </w:p>
        </w:tc>
      </w:tr>
      <w:tr w:rsidR="00E3723D" w:rsidRPr="00E3723D" w14:paraId="4A661A44" w14:textId="77777777" w:rsidTr="00E3723D">
        <w:trPr>
          <w:trHeight w:val="315"/>
        </w:trPr>
        <w:tc>
          <w:tcPr>
            <w:tcW w:w="1480" w:type="dxa"/>
            <w:vMerge w:val="restart"/>
            <w:tcBorders>
              <w:top w:val="nil"/>
              <w:left w:val="single" w:sz="4" w:space="0" w:color="auto"/>
              <w:bottom w:val="single" w:sz="4" w:space="0" w:color="000000"/>
              <w:right w:val="single" w:sz="4" w:space="0" w:color="auto"/>
            </w:tcBorders>
            <w:shd w:val="clear" w:color="auto" w:fill="auto"/>
            <w:vAlign w:val="center"/>
            <w:hideMark/>
          </w:tcPr>
          <w:p w14:paraId="113A487C"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Walkable Cities</w:t>
            </w:r>
          </w:p>
        </w:tc>
        <w:tc>
          <w:tcPr>
            <w:tcW w:w="1480" w:type="dxa"/>
            <w:tcBorders>
              <w:top w:val="nil"/>
              <w:left w:val="nil"/>
              <w:bottom w:val="single" w:sz="4" w:space="0" w:color="auto"/>
              <w:right w:val="single" w:sz="4" w:space="0" w:color="auto"/>
            </w:tcBorders>
            <w:shd w:val="clear" w:color="auto" w:fill="auto"/>
            <w:vAlign w:val="center"/>
            <w:hideMark/>
          </w:tcPr>
          <w:p w14:paraId="03FB7792"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billion pass-km</w:t>
            </w:r>
          </w:p>
        </w:tc>
        <w:tc>
          <w:tcPr>
            <w:tcW w:w="1480" w:type="dxa"/>
            <w:tcBorders>
              <w:top w:val="nil"/>
              <w:left w:val="nil"/>
              <w:bottom w:val="single" w:sz="4" w:space="0" w:color="auto"/>
              <w:right w:val="single" w:sz="4" w:space="0" w:color="auto"/>
            </w:tcBorders>
            <w:shd w:val="clear" w:color="auto" w:fill="auto"/>
            <w:vAlign w:val="center"/>
            <w:hideMark/>
          </w:tcPr>
          <w:p w14:paraId="6126CA31"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1,334.00</w:t>
            </w:r>
          </w:p>
        </w:tc>
        <w:tc>
          <w:tcPr>
            <w:tcW w:w="1480" w:type="dxa"/>
            <w:tcBorders>
              <w:top w:val="nil"/>
              <w:left w:val="nil"/>
              <w:bottom w:val="single" w:sz="4" w:space="0" w:color="auto"/>
              <w:right w:val="single" w:sz="4" w:space="0" w:color="auto"/>
            </w:tcBorders>
            <w:shd w:val="clear" w:color="auto" w:fill="auto"/>
            <w:vAlign w:val="center"/>
            <w:hideMark/>
          </w:tcPr>
          <w:p w14:paraId="2827B5CF"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3,409.25</w:t>
            </w:r>
          </w:p>
        </w:tc>
        <w:tc>
          <w:tcPr>
            <w:tcW w:w="1480" w:type="dxa"/>
            <w:tcBorders>
              <w:top w:val="nil"/>
              <w:left w:val="nil"/>
              <w:bottom w:val="single" w:sz="4" w:space="0" w:color="auto"/>
              <w:right w:val="single" w:sz="4" w:space="0" w:color="auto"/>
            </w:tcBorders>
            <w:shd w:val="clear" w:color="auto" w:fill="auto"/>
            <w:vAlign w:val="center"/>
            <w:hideMark/>
          </w:tcPr>
          <w:p w14:paraId="16769148"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3,696.60</w:t>
            </w:r>
          </w:p>
        </w:tc>
        <w:tc>
          <w:tcPr>
            <w:tcW w:w="1480" w:type="dxa"/>
            <w:tcBorders>
              <w:top w:val="nil"/>
              <w:left w:val="nil"/>
              <w:bottom w:val="single" w:sz="4" w:space="0" w:color="auto"/>
              <w:right w:val="single" w:sz="4" w:space="0" w:color="auto"/>
            </w:tcBorders>
            <w:shd w:val="clear" w:color="auto" w:fill="auto"/>
            <w:vAlign w:val="center"/>
            <w:hideMark/>
          </w:tcPr>
          <w:p w14:paraId="5DB02AC8"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4,822.18</w:t>
            </w:r>
          </w:p>
        </w:tc>
      </w:tr>
      <w:tr w:rsidR="00E3723D" w:rsidRPr="00E3723D" w14:paraId="1EDA0FE8" w14:textId="77777777" w:rsidTr="00E3723D">
        <w:trPr>
          <w:trHeight w:val="315"/>
        </w:trPr>
        <w:tc>
          <w:tcPr>
            <w:tcW w:w="1480" w:type="dxa"/>
            <w:vMerge/>
            <w:tcBorders>
              <w:top w:val="nil"/>
              <w:left w:val="single" w:sz="4" w:space="0" w:color="auto"/>
              <w:bottom w:val="single" w:sz="4" w:space="0" w:color="000000"/>
              <w:right w:val="single" w:sz="4" w:space="0" w:color="auto"/>
            </w:tcBorders>
            <w:vAlign w:val="center"/>
            <w:hideMark/>
          </w:tcPr>
          <w:p w14:paraId="4A0A73DA" w14:textId="77777777" w:rsidR="00E3723D" w:rsidRPr="00E3723D" w:rsidRDefault="00E3723D" w:rsidP="00E3723D">
            <w:pPr>
              <w:spacing w:after="0" w:line="240" w:lineRule="auto"/>
              <w:jc w:val="left"/>
              <w:rPr>
                <w:rFonts w:eastAsia="Times New Roman" w:cs="Times New Roman"/>
                <w:color w:val="000000"/>
                <w:sz w:val="20"/>
                <w:szCs w:val="20"/>
                <w:lang w:eastAsia="en-US"/>
              </w:rPr>
            </w:pPr>
          </w:p>
        </w:tc>
        <w:tc>
          <w:tcPr>
            <w:tcW w:w="1480" w:type="dxa"/>
            <w:tcBorders>
              <w:top w:val="nil"/>
              <w:left w:val="nil"/>
              <w:bottom w:val="single" w:sz="4" w:space="0" w:color="auto"/>
              <w:right w:val="single" w:sz="4" w:space="0" w:color="auto"/>
            </w:tcBorders>
            <w:shd w:val="clear" w:color="auto" w:fill="auto"/>
            <w:vAlign w:val="center"/>
            <w:hideMark/>
          </w:tcPr>
          <w:p w14:paraId="0E0B412C" w14:textId="77777777" w:rsidR="00E3723D" w:rsidRPr="00E3723D" w:rsidRDefault="00E3723D" w:rsidP="00E3723D">
            <w:pPr>
              <w:spacing w:after="0" w:line="240" w:lineRule="auto"/>
              <w:jc w:val="center"/>
              <w:rPr>
                <w:rFonts w:eastAsia="Times New Roman" w:cs="Times New Roman"/>
                <w:i/>
                <w:iCs/>
                <w:color w:val="000000"/>
                <w:sz w:val="20"/>
                <w:szCs w:val="20"/>
                <w:lang w:eastAsia="en-US"/>
              </w:rPr>
            </w:pPr>
            <w:r w:rsidRPr="00E3723D">
              <w:rPr>
                <w:rFonts w:eastAsia="Times New Roman" w:cs="Times New Roman"/>
                <w:i/>
                <w:iCs/>
                <w:color w:val="000000"/>
                <w:sz w:val="20"/>
                <w:szCs w:val="20"/>
                <w:lang w:eastAsia="en-US"/>
              </w:rPr>
              <w:t>(% Market)</w:t>
            </w:r>
          </w:p>
        </w:tc>
        <w:tc>
          <w:tcPr>
            <w:tcW w:w="1480" w:type="dxa"/>
            <w:tcBorders>
              <w:top w:val="nil"/>
              <w:left w:val="nil"/>
              <w:bottom w:val="single" w:sz="4" w:space="0" w:color="auto"/>
              <w:right w:val="single" w:sz="4" w:space="0" w:color="auto"/>
            </w:tcBorders>
            <w:shd w:val="clear" w:color="auto" w:fill="auto"/>
            <w:vAlign w:val="center"/>
            <w:hideMark/>
          </w:tcPr>
          <w:p w14:paraId="60CFF9B1"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4.5%</w:t>
            </w:r>
          </w:p>
        </w:tc>
        <w:tc>
          <w:tcPr>
            <w:tcW w:w="1480" w:type="dxa"/>
            <w:tcBorders>
              <w:top w:val="nil"/>
              <w:left w:val="nil"/>
              <w:bottom w:val="single" w:sz="4" w:space="0" w:color="auto"/>
              <w:right w:val="single" w:sz="4" w:space="0" w:color="auto"/>
            </w:tcBorders>
            <w:shd w:val="clear" w:color="auto" w:fill="auto"/>
            <w:vAlign w:val="center"/>
            <w:hideMark/>
          </w:tcPr>
          <w:p w14:paraId="25AAEACC"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5.0%</w:t>
            </w:r>
          </w:p>
        </w:tc>
        <w:tc>
          <w:tcPr>
            <w:tcW w:w="1480" w:type="dxa"/>
            <w:tcBorders>
              <w:top w:val="nil"/>
              <w:left w:val="nil"/>
              <w:bottom w:val="single" w:sz="4" w:space="0" w:color="auto"/>
              <w:right w:val="single" w:sz="4" w:space="0" w:color="auto"/>
            </w:tcBorders>
            <w:shd w:val="clear" w:color="auto" w:fill="auto"/>
            <w:vAlign w:val="center"/>
            <w:hideMark/>
          </w:tcPr>
          <w:p w14:paraId="28FE5260"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5.5%</w:t>
            </w:r>
          </w:p>
        </w:tc>
        <w:tc>
          <w:tcPr>
            <w:tcW w:w="1480" w:type="dxa"/>
            <w:tcBorders>
              <w:top w:val="nil"/>
              <w:left w:val="nil"/>
              <w:bottom w:val="single" w:sz="4" w:space="0" w:color="auto"/>
              <w:right w:val="single" w:sz="4" w:space="0" w:color="auto"/>
            </w:tcBorders>
            <w:shd w:val="clear" w:color="auto" w:fill="auto"/>
            <w:vAlign w:val="center"/>
            <w:hideMark/>
          </w:tcPr>
          <w:p w14:paraId="3FAB048B"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7.1%</w:t>
            </w:r>
          </w:p>
        </w:tc>
      </w:tr>
    </w:tbl>
    <w:p w14:paraId="2AB38D2C" w14:textId="77777777" w:rsidR="00762877" w:rsidRPr="001A278B" w:rsidRDefault="00762877" w:rsidP="00EB247F">
      <w:pPr>
        <w:spacing w:after="0"/>
        <w:jc w:val="center"/>
        <w:rPr>
          <w:rFonts w:cstheme="minorHAnsi"/>
          <w:b/>
          <w:bCs/>
          <w:i/>
        </w:rPr>
      </w:pPr>
    </w:p>
    <w:p w14:paraId="0D817E1E" w14:textId="4E75AB78" w:rsidR="0032353F" w:rsidRPr="001A278B" w:rsidRDefault="00E3723D" w:rsidP="00EB247F">
      <w:pPr>
        <w:pStyle w:val="Caption"/>
      </w:pPr>
      <w:r>
        <w:rPr>
          <w:noProof/>
        </w:rPr>
        <w:drawing>
          <wp:inline distT="0" distB="0" distL="0" distR="0" wp14:anchorId="603A1252" wp14:editId="206E9C7A">
            <wp:extent cx="4785995" cy="42494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85995" cy="4249420"/>
                    </a:xfrm>
                    <a:prstGeom prst="rect">
                      <a:avLst/>
                    </a:prstGeom>
                    <a:noFill/>
                  </pic:spPr>
                </pic:pic>
              </a:graphicData>
            </a:graphic>
          </wp:inline>
        </w:drawing>
      </w:r>
    </w:p>
    <w:p w14:paraId="7A2926D4" w14:textId="139B3E9B" w:rsidR="003A7929" w:rsidRPr="001A278B" w:rsidRDefault="003A7929" w:rsidP="00EB247F">
      <w:pPr>
        <w:pStyle w:val="Caption"/>
      </w:pPr>
    </w:p>
    <w:p w14:paraId="567E303A" w14:textId="15E626B0" w:rsidR="00762877" w:rsidRPr="001A278B" w:rsidRDefault="00977F6D" w:rsidP="005C77F5">
      <w:pPr>
        <w:pStyle w:val="Caption"/>
        <w:rPr>
          <w:b/>
          <w:bCs/>
          <w:i w:val="0"/>
          <w:iCs w:val="0"/>
        </w:rPr>
      </w:pPr>
      <w:bookmarkStart w:id="74" w:name="_Toc72965746"/>
      <w:r w:rsidRPr="001A278B">
        <w:t xml:space="preserve">Figure </w:t>
      </w:r>
      <w:fldSimple w:instr=" STYLEREF 1 \s ">
        <w:r w:rsidR="00D94138" w:rsidRPr="001A278B">
          <w:rPr>
            <w:cs/>
          </w:rPr>
          <w:t>‎</w:t>
        </w:r>
        <w:r w:rsidR="00D94138" w:rsidRPr="001A278B">
          <w:t>3</w:t>
        </w:r>
      </w:fldSimple>
      <w:r w:rsidR="00D94138" w:rsidRPr="001A278B">
        <w:t>.</w:t>
      </w:r>
      <w:fldSimple w:instr=" SEQ Figure \* ARABIC \s 1 ">
        <w:r w:rsidR="00D94138" w:rsidRPr="001A278B">
          <w:t>1</w:t>
        </w:r>
      </w:fldSimple>
      <w:r w:rsidRPr="001A278B">
        <w:t xml:space="preserve"> </w:t>
      </w:r>
      <w:r w:rsidR="00807D37" w:rsidRPr="001A278B">
        <w:t xml:space="preserve">World Annual </w:t>
      </w:r>
      <w:r w:rsidRPr="001A278B">
        <w:t>Adoption 2020-2050</w:t>
      </w:r>
      <w:bookmarkEnd w:id="74"/>
    </w:p>
    <w:p w14:paraId="6B6F22E7" w14:textId="19002B27" w:rsidR="003A7929" w:rsidRPr="001A278B" w:rsidRDefault="551A77D0" w:rsidP="00483FFA">
      <w:pPr>
        <w:pStyle w:val="Heading2"/>
      </w:pPr>
      <w:bookmarkStart w:id="75" w:name="_Toc72966218"/>
      <w:r w:rsidRPr="001A278B">
        <w:t>Climate Impacts</w:t>
      </w:r>
      <w:bookmarkEnd w:id="75"/>
    </w:p>
    <w:p w14:paraId="61041E32" w14:textId="1E12ADF8" w:rsidR="0032353F" w:rsidRPr="001A278B" w:rsidRDefault="0032353F" w:rsidP="0032353F">
      <w:r w:rsidRPr="001A278B">
        <w:t xml:space="preserve">Below are the emissions results of the analysis for each scenario which include total emissions reduction, atmospheric concentration changes, and sequestration where relevant. For a detailed explanation of each result, please see the </w:t>
      </w:r>
      <w:r w:rsidR="005D6FDB" w:rsidRPr="001A278B">
        <w:fldChar w:fldCharType="begin"/>
      </w:r>
      <w:r w:rsidR="005D6FDB" w:rsidRPr="001A278B">
        <w:instrText xml:space="preserve"> REF _Ref354139 \h </w:instrText>
      </w:r>
      <w:r w:rsidR="005D6FDB" w:rsidRPr="001A278B">
        <w:fldChar w:fldCharType="separate"/>
      </w:r>
      <w:r w:rsidR="005D62EA" w:rsidRPr="001A278B">
        <w:t>Glossary</w:t>
      </w:r>
      <w:r w:rsidR="005D6FDB" w:rsidRPr="001A278B">
        <w:fldChar w:fldCharType="end"/>
      </w:r>
      <w:r w:rsidR="005D6FDB" w:rsidRPr="001A278B">
        <w:t xml:space="preserve"> </w:t>
      </w:r>
      <w:r w:rsidRPr="001A278B">
        <w:t xml:space="preserve">(Section </w:t>
      </w:r>
      <w:r w:rsidR="00135196" w:rsidRPr="001A278B">
        <w:fldChar w:fldCharType="begin"/>
      </w:r>
      <w:r w:rsidR="00135196" w:rsidRPr="001A278B">
        <w:instrText xml:space="preserve"> REF _Ref345080 \r \h </w:instrText>
      </w:r>
      <w:r w:rsidR="00135196" w:rsidRPr="001A278B">
        <w:fldChar w:fldCharType="separate"/>
      </w:r>
      <w:r w:rsidR="005D62EA" w:rsidRPr="001A278B">
        <w:t>6</w:t>
      </w:r>
      <w:r w:rsidR="00135196" w:rsidRPr="001A278B">
        <w:fldChar w:fldCharType="end"/>
      </w:r>
      <w:r w:rsidRPr="001A278B">
        <w:t>).</w:t>
      </w:r>
    </w:p>
    <w:p w14:paraId="52E48BE0" w14:textId="77777777" w:rsidR="00B261E0" w:rsidRPr="001A278B" w:rsidRDefault="00B261E0" w:rsidP="00EB247F">
      <w:pPr>
        <w:spacing w:after="0"/>
        <w:rPr>
          <w:rFonts w:cstheme="minorHAnsi"/>
          <w:b/>
          <w:bCs/>
          <w:i/>
        </w:rPr>
      </w:pPr>
    </w:p>
    <w:p w14:paraId="4DA2B4CB" w14:textId="2163941C" w:rsidR="00762877" w:rsidRPr="001A278B" w:rsidRDefault="0066753A" w:rsidP="00EB247F">
      <w:pPr>
        <w:pStyle w:val="Caption"/>
        <w:rPr>
          <w:rFonts w:eastAsia="Times New Roman" w:cs="Times New Roman"/>
          <w:sz w:val="24"/>
          <w:szCs w:val="24"/>
          <w:lang w:eastAsia="zh-CN"/>
        </w:rPr>
      </w:pPr>
      <w:bookmarkStart w:id="76" w:name="_Toc72965763"/>
      <w:r w:rsidRPr="001A278B">
        <w:t xml:space="preserve">Table </w:t>
      </w:r>
      <w:fldSimple w:instr=" STYLEREF 1 \s ">
        <w:r w:rsidR="008F2B14" w:rsidRPr="001A278B">
          <w:rPr>
            <w:cs/>
          </w:rPr>
          <w:t>‎</w:t>
        </w:r>
        <w:r w:rsidR="008F2B14" w:rsidRPr="001A278B">
          <w:t>3</w:t>
        </w:r>
      </w:fldSimple>
      <w:r w:rsidR="008F2B14" w:rsidRPr="001A278B">
        <w:t>.</w:t>
      </w:r>
      <w:fldSimple w:instr=" SEQ Table \* ARABIC \s 1 ">
        <w:r w:rsidR="008F2B14" w:rsidRPr="001A278B">
          <w:t>2</w:t>
        </w:r>
      </w:fldSimple>
      <w:r w:rsidRPr="001A278B">
        <w:t xml:space="preserve"> Climate Impacts</w:t>
      </w:r>
      <w:bookmarkEnd w:id="76"/>
    </w:p>
    <w:p w14:paraId="43965544" w14:textId="77777777" w:rsidR="00BB79D6" w:rsidRPr="001A278B" w:rsidRDefault="00BB79D6" w:rsidP="00EB247F">
      <w:pPr>
        <w:pStyle w:val="Caption"/>
      </w:pPr>
      <w:bookmarkStart w:id="77" w:name="_Toc524993443"/>
    </w:p>
    <w:tbl>
      <w:tblPr>
        <w:tblW w:w="7400" w:type="dxa"/>
        <w:tblInd w:w="113" w:type="dxa"/>
        <w:tblLook w:val="04A0" w:firstRow="1" w:lastRow="0" w:firstColumn="1" w:lastColumn="0" w:noHBand="0" w:noVBand="1"/>
      </w:tblPr>
      <w:tblGrid>
        <w:gridCol w:w="1480"/>
        <w:gridCol w:w="1480"/>
        <w:gridCol w:w="1480"/>
        <w:gridCol w:w="1480"/>
        <w:gridCol w:w="1480"/>
      </w:tblGrid>
      <w:tr w:rsidR="00E3723D" w:rsidRPr="00E3723D" w14:paraId="46D8D92D" w14:textId="77777777" w:rsidTr="00E3723D">
        <w:trPr>
          <w:trHeight w:val="1020"/>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DA5DBF3"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Scenario</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0EF3DC09"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Maximum Annual Emissions Reduction</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3C4D082E"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Total Emissions Reduction</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723FAE6A"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Emissions Reduction in 2030</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10131352"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Emissions Reduction in 2050</w:t>
            </w:r>
          </w:p>
        </w:tc>
      </w:tr>
      <w:tr w:rsidR="00E3723D" w:rsidRPr="00E3723D" w14:paraId="6FCD7C06" w14:textId="77777777" w:rsidTr="00E3723D">
        <w:trPr>
          <w:trHeight w:val="55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08106985" w14:textId="77777777" w:rsidR="00E3723D" w:rsidRPr="00E3723D" w:rsidRDefault="00E3723D" w:rsidP="00E3723D">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78ACC271"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Gt CO</w:t>
            </w:r>
            <w:r w:rsidRPr="00E3723D">
              <w:rPr>
                <w:rFonts w:eastAsia="Times New Roman" w:cs="Times New Roman"/>
                <w:i/>
                <w:iCs/>
                <w:color w:val="FFFFFF"/>
                <w:sz w:val="20"/>
                <w:szCs w:val="20"/>
                <w:vertAlign w:val="subscript"/>
                <w:lang w:eastAsia="en-US"/>
              </w:rPr>
              <w:t>2</w:t>
            </w:r>
            <w:r w:rsidRPr="00E3723D">
              <w:rPr>
                <w:rFonts w:eastAsia="Times New Roman" w:cs="Times New Roman"/>
                <w:i/>
                <w:iCs/>
                <w:color w:val="FFFFFF"/>
                <w:sz w:val="20"/>
                <w:szCs w:val="20"/>
                <w:lang w:eastAsia="en-US"/>
              </w:rPr>
              <w:t>-eq/yr.)</w:t>
            </w:r>
          </w:p>
        </w:tc>
        <w:tc>
          <w:tcPr>
            <w:tcW w:w="1480" w:type="dxa"/>
            <w:tcBorders>
              <w:top w:val="nil"/>
              <w:left w:val="nil"/>
              <w:bottom w:val="single" w:sz="4" w:space="0" w:color="auto"/>
              <w:right w:val="single" w:sz="4" w:space="0" w:color="auto"/>
            </w:tcBorders>
            <w:shd w:val="clear" w:color="000000" w:fill="4F81BD"/>
            <w:vAlign w:val="center"/>
            <w:hideMark/>
          </w:tcPr>
          <w:p w14:paraId="16AC72EC" w14:textId="13281E04"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Gt CO</w:t>
            </w:r>
            <w:r w:rsidRPr="00E3723D">
              <w:rPr>
                <w:rFonts w:eastAsia="Times New Roman" w:cs="Times New Roman"/>
                <w:i/>
                <w:iCs/>
                <w:color w:val="FFFFFF"/>
                <w:sz w:val="20"/>
                <w:szCs w:val="20"/>
                <w:vertAlign w:val="subscript"/>
                <w:lang w:eastAsia="en-US"/>
              </w:rPr>
              <w:t>2</w:t>
            </w:r>
            <w:r w:rsidRPr="00E3723D">
              <w:rPr>
                <w:rFonts w:eastAsia="Times New Roman" w:cs="Times New Roman"/>
                <w:i/>
                <w:iCs/>
                <w:color w:val="FFFFFF"/>
                <w:sz w:val="20"/>
                <w:szCs w:val="20"/>
                <w:lang w:eastAsia="en-US"/>
              </w:rPr>
              <w:t>-eq (2020-2050)</w:t>
            </w:r>
          </w:p>
        </w:tc>
        <w:tc>
          <w:tcPr>
            <w:tcW w:w="1480" w:type="dxa"/>
            <w:tcBorders>
              <w:top w:val="nil"/>
              <w:left w:val="nil"/>
              <w:bottom w:val="single" w:sz="4" w:space="0" w:color="auto"/>
              <w:right w:val="single" w:sz="4" w:space="0" w:color="auto"/>
            </w:tcBorders>
            <w:shd w:val="clear" w:color="000000" w:fill="4F81BD"/>
            <w:vAlign w:val="center"/>
            <w:hideMark/>
          </w:tcPr>
          <w:p w14:paraId="70C18399"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Gt CO2-eq/year)</w:t>
            </w:r>
          </w:p>
        </w:tc>
        <w:tc>
          <w:tcPr>
            <w:tcW w:w="1480" w:type="dxa"/>
            <w:tcBorders>
              <w:top w:val="nil"/>
              <w:left w:val="nil"/>
              <w:bottom w:val="single" w:sz="4" w:space="0" w:color="auto"/>
              <w:right w:val="single" w:sz="4" w:space="0" w:color="auto"/>
            </w:tcBorders>
            <w:shd w:val="clear" w:color="000000" w:fill="4F81BD"/>
            <w:vAlign w:val="center"/>
            <w:hideMark/>
          </w:tcPr>
          <w:p w14:paraId="4AE289CE"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Gt CO2-eq/year)</w:t>
            </w:r>
          </w:p>
        </w:tc>
      </w:tr>
      <w:tr w:rsidR="00E3723D" w:rsidRPr="00E3723D" w14:paraId="201C3A9D" w14:textId="77777777" w:rsidTr="00E3723D">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91BEA5E"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Plausible</w:t>
            </w:r>
          </w:p>
        </w:tc>
        <w:tc>
          <w:tcPr>
            <w:tcW w:w="1480" w:type="dxa"/>
            <w:tcBorders>
              <w:top w:val="nil"/>
              <w:left w:val="nil"/>
              <w:bottom w:val="single" w:sz="4" w:space="0" w:color="auto"/>
              <w:right w:val="single" w:sz="4" w:space="0" w:color="auto"/>
            </w:tcBorders>
            <w:shd w:val="clear" w:color="auto" w:fill="auto"/>
            <w:vAlign w:val="center"/>
            <w:hideMark/>
          </w:tcPr>
          <w:p w14:paraId="7EFAD91C"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16</w:t>
            </w:r>
          </w:p>
        </w:tc>
        <w:tc>
          <w:tcPr>
            <w:tcW w:w="1480" w:type="dxa"/>
            <w:tcBorders>
              <w:top w:val="nil"/>
              <w:left w:val="nil"/>
              <w:bottom w:val="single" w:sz="4" w:space="0" w:color="auto"/>
              <w:right w:val="single" w:sz="4" w:space="0" w:color="auto"/>
            </w:tcBorders>
            <w:shd w:val="clear" w:color="auto" w:fill="auto"/>
            <w:vAlign w:val="center"/>
            <w:hideMark/>
          </w:tcPr>
          <w:p w14:paraId="7867F384"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4.47</w:t>
            </w:r>
          </w:p>
        </w:tc>
        <w:tc>
          <w:tcPr>
            <w:tcW w:w="1480" w:type="dxa"/>
            <w:tcBorders>
              <w:top w:val="nil"/>
              <w:left w:val="nil"/>
              <w:bottom w:val="single" w:sz="4" w:space="0" w:color="auto"/>
              <w:right w:val="single" w:sz="4" w:space="0" w:color="auto"/>
            </w:tcBorders>
            <w:shd w:val="clear" w:color="auto" w:fill="auto"/>
            <w:vAlign w:val="center"/>
            <w:hideMark/>
          </w:tcPr>
          <w:p w14:paraId="46F601D1"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16</w:t>
            </w:r>
          </w:p>
        </w:tc>
        <w:tc>
          <w:tcPr>
            <w:tcW w:w="1480" w:type="dxa"/>
            <w:tcBorders>
              <w:top w:val="nil"/>
              <w:left w:val="nil"/>
              <w:bottom w:val="single" w:sz="4" w:space="0" w:color="auto"/>
              <w:right w:val="single" w:sz="4" w:space="0" w:color="auto"/>
            </w:tcBorders>
            <w:shd w:val="clear" w:color="auto" w:fill="auto"/>
            <w:vAlign w:val="center"/>
            <w:hideMark/>
          </w:tcPr>
          <w:p w14:paraId="66B09A4C"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10</w:t>
            </w:r>
          </w:p>
        </w:tc>
      </w:tr>
      <w:tr w:rsidR="00E3723D" w:rsidRPr="00E3723D" w14:paraId="22F3F191" w14:textId="77777777" w:rsidTr="00E3723D">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76016D2D"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Drawdown</w:t>
            </w:r>
          </w:p>
        </w:tc>
        <w:tc>
          <w:tcPr>
            <w:tcW w:w="1480" w:type="dxa"/>
            <w:tcBorders>
              <w:top w:val="nil"/>
              <w:left w:val="nil"/>
              <w:bottom w:val="single" w:sz="4" w:space="0" w:color="auto"/>
              <w:right w:val="single" w:sz="4" w:space="0" w:color="auto"/>
            </w:tcBorders>
            <w:shd w:val="clear" w:color="auto" w:fill="auto"/>
            <w:vAlign w:val="center"/>
            <w:hideMark/>
          </w:tcPr>
          <w:p w14:paraId="2FC656E0"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21</w:t>
            </w:r>
          </w:p>
        </w:tc>
        <w:tc>
          <w:tcPr>
            <w:tcW w:w="1480" w:type="dxa"/>
            <w:tcBorders>
              <w:top w:val="nil"/>
              <w:left w:val="nil"/>
              <w:bottom w:val="single" w:sz="4" w:space="0" w:color="auto"/>
              <w:right w:val="single" w:sz="4" w:space="0" w:color="auto"/>
            </w:tcBorders>
            <w:shd w:val="clear" w:color="auto" w:fill="auto"/>
            <w:vAlign w:val="center"/>
            <w:hideMark/>
          </w:tcPr>
          <w:p w14:paraId="66FFAF0E"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5.68</w:t>
            </w:r>
          </w:p>
        </w:tc>
        <w:tc>
          <w:tcPr>
            <w:tcW w:w="1480" w:type="dxa"/>
            <w:tcBorders>
              <w:top w:val="nil"/>
              <w:left w:val="nil"/>
              <w:bottom w:val="single" w:sz="4" w:space="0" w:color="auto"/>
              <w:right w:val="single" w:sz="4" w:space="0" w:color="auto"/>
            </w:tcBorders>
            <w:shd w:val="clear" w:color="auto" w:fill="auto"/>
            <w:vAlign w:val="center"/>
            <w:hideMark/>
          </w:tcPr>
          <w:p w14:paraId="79EBAA90"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18</w:t>
            </w:r>
          </w:p>
        </w:tc>
        <w:tc>
          <w:tcPr>
            <w:tcW w:w="1480" w:type="dxa"/>
            <w:tcBorders>
              <w:top w:val="nil"/>
              <w:left w:val="nil"/>
              <w:bottom w:val="single" w:sz="4" w:space="0" w:color="auto"/>
              <w:right w:val="single" w:sz="4" w:space="0" w:color="auto"/>
            </w:tcBorders>
            <w:shd w:val="clear" w:color="auto" w:fill="auto"/>
            <w:vAlign w:val="center"/>
            <w:hideMark/>
          </w:tcPr>
          <w:p w14:paraId="60FB4787"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18</w:t>
            </w:r>
          </w:p>
        </w:tc>
      </w:tr>
      <w:tr w:rsidR="00E3723D" w:rsidRPr="00E3723D" w14:paraId="1B16A9C6" w14:textId="77777777" w:rsidTr="00E3723D">
        <w:trPr>
          <w:trHeight w:val="315"/>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3871442"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Maximum</w:t>
            </w:r>
          </w:p>
        </w:tc>
        <w:tc>
          <w:tcPr>
            <w:tcW w:w="1480" w:type="dxa"/>
            <w:tcBorders>
              <w:top w:val="nil"/>
              <w:left w:val="nil"/>
              <w:bottom w:val="single" w:sz="4" w:space="0" w:color="auto"/>
              <w:right w:val="single" w:sz="4" w:space="0" w:color="auto"/>
            </w:tcBorders>
            <w:shd w:val="clear" w:color="auto" w:fill="auto"/>
            <w:vAlign w:val="center"/>
            <w:hideMark/>
          </w:tcPr>
          <w:p w14:paraId="7020CD83"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49</w:t>
            </w:r>
          </w:p>
        </w:tc>
        <w:tc>
          <w:tcPr>
            <w:tcW w:w="1480" w:type="dxa"/>
            <w:tcBorders>
              <w:top w:val="nil"/>
              <w:left w:val="nil"/>
              <w:bottom w:val="single" w:sz="4" w:space="0" w:color="auto"/>
              <w:right w:val="single" w:sz="4" w:space="0" w:color="auto"/>
            </w:tcBorders>
            <w:shd w:val="clear" w:color="auto" w:fill="auto"/>
            <w:vAlign w:val="center"/>
            <w:hideMark/>
          </w:tcPr>
          <w:p w14:paraId="35791ADE"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10.79</w:t>
            </w:r>
          </w:p>
        </w:tc>
        <w:tc>
          <w:tcPr>
            <w:tcW w:w="1480" w:type="dxa"/>
            <w:tcBorders>
              <w:top w:val="nil"/>
              <w:left w:val="nil"/>
              <w:bottom w:val="single" w:sz="4" w:space="0" w:color="auto"/>
              <w:right w:val="single" w:sz="4" w:space="0" w:color="auto"/>
            </w:tcBorders>
            <w:shd w:val="clear" w:color="auto" w:fill="auto"/>
            <w:vAlign w:val="center"/>
            <w:hideMark/>
          </w:tcPr>
          <w:p w14:paraId="02088F4B"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31</w:t>
            </w:r>
          </w:p>
        </w:tc>
        <w:tc>
          <w:tcPr>
            <w:tcW w:w="1480" w:type="dxa"/>
            <w:tcBorders>
              <w:top w:val="nil"/>
              <w:left w:val="nil"/>
              <w:bottom w:val="single" w:sz="4" w:space="0" w:color="auto"/>
              <w:right w:val="single" w:sz="4" w:space="0" w:color="auto"/>
            </w:tcBorders>
            <w:shd w:val="clear" w:color="auto" w:fill="auto"/>
            <w:vAlign w:val="center"/>
            <w:hideMark/>
          </w:tcPr>
          <w:p w14:paraId="1D6DDF27"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49</w:t>
            </w:r>
          </w:p>
        </w:tc>
      </w:tr>
    </w:tbl>
    <w:p w14:paraId="202E4EFB" w14:textId="77777777" w:rsidR="00360CE4" w:rsidRPr="001A278B" w:rsidRDefault="00360CE4" w:rsidP="005D6FDB"/>
    <w:p w14:paraId="30AFEE0B" w14:textId="02A8C8DC" w:rsidR="005C77F5" w:rsidRPr="001A278B" w:rsidRDefault="00087D3B" w:rsidP="005D6FDB">
      <w:r w:rsidRPr="001A278B">
        <w:t>T</w:t>
      </w:r>
      <w:r w:rsidR="0032353F" w:rsidRPr="001A278B">
        <w:t>he solution was</w:t>
      </w:r>
      <w:r w:rsidR="005C77F5" w:rsidRPr="001A278B">
        <w:t xml:space="preserve"> </w:t>
      </w:r>
      <w:r w:rsidR="0032353F" w:rsidRPr="001A278B">
        <w:t xml:space="preserve">integrated with all other </w:t>
      </w:r>
      <w:r w:rsidR="00B251A2" w:rsidRPr="001A278B">
        <w:t xml:space="preserve">Project Drawdown </w:t>
      </w:r>
      <w:r w:rsidR="0032353F" w:rsidRPr="001A278B">
        <w:t>solutions and</w:t>
      </w:r>
      <w:r w:rsidR="0069014F" w:rsidRPr="001A278B">
        <w:t xml:space="preserve"> may have different emissions results</w:t>
      </w:r>
      <w:r w:rsidR="00B251A2" w:rsidRPr="001A278B">
        <w:t xml:space="preserve"> </w:t>
      </w:r>
      <w:r w:rsidR="00926C81" w:rsidRPr="001A278B">
        <w:t>from the models</w:t>
      </w:r>
      <w:r w:rsidR="0069014F" w:rsidRPr="001A278B">
        <w:t xml:space="preserve">. This is due to adjustments caused by interactions among solutions that limit full adoption (such as by feedstock or demand limits) or </w:t>
      </w:r>
      <w:r w:rsidR="00B251A2" w:rsidRPr="001A278B">
        <w:t xml:space="preserve">that </w:t>
      </w:r>
      <w:r w:rsidR="0069014F" w:rsidRPr="001A278B">
        <w:t>limit</w:t>
      </w:r>
      <w:r w:rsidR="00B251A2" w:rsidRPr="001A278B">
        <w:t xml:space="preserve"> </w:t>
      </w:r>
      <w:r w:rsidR="0069014F" w:rsidRPr="001A278B">
        <w:t>the full benefit of some solutions</w:t>
      </w:r>
      <w:r w:rsidR="00B251A2" w:rsidRPr="001A278B">
        <w:t xml:space="preserve"> (such as reduced individual </w:t>
      </w:r>
      <w:r w:rsidRPr="001A278B">
        <w:t xml:space="preserve">solution </w:t>
      </w:r>
      <w:r w:rsidR="00B251A2" w:rsidRPr="001A278B">
        <w:t xml:space="preserve">impact </w:t>
      </w:r>
      <w:r w:rsidRPr="001A278B">
        <w:t>when technologies are</w:t>
      </w:r>
      <w:r w:rsidR="00B251A2" w:rsidRPr="001A278B">
        <w:t xml:space="preserve"> combined)</w:t>
      </w:r>
      <w:r w:rsidR="0032353F" w:rsidRPr="001A278B">
        <w:t>.</w:t>
      </w:r>
    </w:p>
    <w:p w14:paraId="54B5EBE5" w14:textId="77777777" w:rsidR="006B675D" w:rsidRPr="001A278B" w:rsidRDefault="006B675D" w:rsidP="005C77F5"/>
    <w:p w14:paraId="524B77BF" w14:textId="1EA7492E" w:rsidR="00762877" w:rsidRPr="001A278B" w:rsidRDefault="003A7929" w:rsidP="00EB247F">
      <w:pPr>
        <w:pStyle w:val="Caption"/>
        <w:rPr>
          <w:rFonts w:eastAsia="Times New Roman" w:cs="Times New Roman"/>
          <w:sz w:val="24"/>
          <w:szCs w:val="24"/>
          <w:lang w:eastAsia="zh-CN"/>
        </w:rPr>
      </w:pPr>
      <w:bookmarkStart w:id="78" w:name="_Toc72965764"/>
      <w:r w:rsidRPr="001A278B">
        <w:t xml:space="preserve">Table </w:t>
      </w:r>
      <w:fldSimple w:instr=" STYLEREF 1 \s ">
        <w:r w:rsidR="008F2B14" w:rsidRPr="001A278B">
          <w:rPr>
            <w:cs/>
          </w:rPr>
          <w:t>‎</w:t>
        </w:r>
        <w:r w:rsidR="008F2B14" w:rsidRPr="001A278B">
          <w:t>3</w:t>
        </w:r>
      </w:fldSimple>
      <w:r w:rsidR="008F2B14" w:rsidRPr="001A278B">
        <w:t>.</w:t>
      </w:r>
      <w:fldSimple w:instr=" SEQ Table \* ARABIC \s 1 ">
        <w:r w:rsidR="008F2B14" w:rsidRPr="001A278B">
          <w:t>3</w:t>
        </w:r>
      </w:fldSimple>
      <w:r w:rsidRPr="001A278B">
        <w:t xml:space="preserve"> Impacts on Atmospheric Concentrations of CO</w:t>
      </w:r>
      <w:r w:rsidRPr="001A278B">
        <w:rPr>
          <w:vertAlign w:val="subscript"/>
        </w:rPr>
        <w:t>2</w:t>
      </w:r>
      <w:r w:rsidRPr="001A278B">
        <w:t>-eq</w:t>
      </w:r>
      <w:bookmarkEnd w:id="77"/>
      <w:bookmarkEnd w:id="78"/>
    </w:p>
    <w:tbl>
      <w:tblPr>
        <w:tblW w:w="4440" w:type="dxa"/>
        <w:jc w:val="center"/>
        <w:tblLook w:val="04A0" w:firstRow="1" w:lastRow="0" w:firstColumn="1" w:lastColumn="0" w:noHBand="0" w:noVBand="1"/>
      </w:tblPr>
      <w:tblGrid>
        <w:gridCol w:w="1480"/>
        <w:gridCol w:w="1480"/>
        <w:gridCol w:w="1480"/>
      </w:tblGrid>
      <w:tr w:rsidR="00E3723D" w:rsidRPr="00E3723D" w14:paraId="6A60A1AB" w14:textId="77777777" w:rsidTr="00E3723D">
        <w:trPr>
          <w:trHeight w:val="1020"/>
          <w:jc w:val="center"/>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ADC9FEB"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Scenario</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2CEFE046"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GHG Concentration Change in 2050</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097BB879"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GHG Concentration Rate of Change in 2050</w:t>
            </w:r>
          </w:p>
        </w:tc>
      </w:tr>
      <w:tr w:rsidR="00E3723D" w:rsidRPr="00E3723D" w14:paraId="1BC57A64" w14:textId="77777777" w:rsidTr="00E3723D">
        <w:trPr>
          <w:trHeight w:val="818"/>
          <w:jc w:val="center"/>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1827014E" w14:textId="77777777" w:rsidR="00E3723D" w:rsidRPr="00E3723D" w:rsidRDefault="00E3723D" w:rsidP="00E3723D">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2B69BB32"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PPM CO</w:t>
            </w:r>
            <w:r w:rsidRPr="00E3723D">
              <w:rPr>
                <w:rFonts w:eastAsia="Times New Roman" w:cs="Times New Roman"/>
                <w:i/>
                <w:iCs/>
                <w:color w:val="FFFFFF"/>
                <w:sz w:val="20"/>
                <w:szCs w:val="20"/>
                <w:vertAlign w:val="subscript"/>
                <w:lang w:eastAsia="en-US"/>
              </w:rPr>
              <w:t>2</w:t>
            </w:r>
            <w:r w:rsidRPr="00E3723D">
              <w:rPr>
                <w:rFonts w:eastAsia="Times New Roman" w:cs="Times New Roman"/>
                <w:i/>
                <w:iCs/>
                <w:color w:val="FFFFFF"/>
                <w:sz w:val="20"/>
                <w:szCs w:val="20"/>
                <w:lang w:eastAsia="en-US"/>
              </w:rPr>
              <w:t>-eq (2050)</w:t>
            </w:r>
          </w:p>
        </w:tc>
        <w:tc>
          <w:tcPr>
            <w:tcW w:w="1480" w:type="dxa"/>
            <w:tcBorders>
              <w:top w:val="nil"/>
              <w:left w:val="nil"/>
              <w:bottom w:val="single" w:sz="4" w:space="0" w:color="auto"/>
              <w:right w:val="single" w:sz="4" w:space="0" w:color="auto"/>
            </w:tcBorders>
            <w:shd w:val="clear" w:color="000000" w:fill="4F81BD"/>
            <w:vAlign w:val="center"/>
            <w:hideMark/>
          </w:tcPr>
          <w:p w14:paraId="123F26F0"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PPM CO</w:t>
            </w:r>
            <w:r w:rsidRPr="00E3723D">
              <w:rPr>
                <w:rFonts w:eastAsia="Times New Roman" w:cs="Times New Roman"/>
                <w:i/>
                <w:iCs/>
                <w:color w:val="FFFFFF"/>
                <w:sz w:val="20"/>
                <w:szCs w:val="20"/>
                <w:vertAlign w:val="subscript"/>
                <w:lang w:eastAsia="en-US"/>
              </w:rPr>
              <w:t>2</w:t>
            </w:r>
            <w:r w:rsidRPr="00E3723D">
              <w:rPr>
                <w:rFonts w:eastAsia="Times New Roman" w:cs="Times New Roman"/>
                <w:i/>
                <w:iCs/>
                <w:color w:val="FFFFFF"/>
                <w:sz w:val="20"/>
                <w:szCs w:val="20"/>
                <w:lang w:eastAsia="en-US"/>
              </w:rPr>
              <w:t>-eq change from 2049-2050</w:t>
            </w:r>
          </w:p>
        </w:tc>
      </w:tr>
      <w:tr w:rsidR="00E3723D" w:rsidRPr="00E3723D" w14:paraId="32CBA7FA" w14:textId="77777777" w:rsidTr="00E3723D">
        <w:trPr>
          <w:trHeight w:val="315"/>
          <w:jc w:val="center"/>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1F50076"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Plausible</w:t>
            </w:r>
          </w:p>
        </w:tc>
        <w:tc>
          <w:tcPr>
            <w:tcW w:w="1480" w:type="dxa"/>
            <w:tcBorders>
              <w:top w:val="nil"/>
              <w:left w:val="nil"/>
              <w:bottom w:val="single" w:sz="4" w:space="0" w:color="auto"/>
              <w:right w:val="single" w:sz="4" w:space="0" w:color="auto"/>
            </w:tcBorders>
            <w:shd w:val="clear" w:color="auto" w:fill="auto"/>
            <w:vAlign w:val="center"/>
            <w:hideMark/>
          </w:tcPr>
          <w:p w14:paraId="2F1F4FD6"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35</w:t>
            </w:r>
          </w:p>
        </w:tc>
        <w:tc>
          <w:tcPr>
            <w:tcW w:w="1480" w:type="dxa"/>
            <w:tcBorders>
              <w:top w:val="nil"/>
              <w:left w:val="nil"/>
              <w:bottom w:val="single" w:sz="4" w:space="0" w:color="auto"/>
              <w:right w:val="single" w:sz="4" w:space="0" w:color="auto"/>
            </w:tcBorders>
            <w:shd w:val="clear" w:color="auto" w:fill="auto"/>
            <w:vAlign w:val="center"/>
            <w:hideMark/>
          </w:tcPr>
          <w:p w14:paraId="5F469B96"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r>
      <w:tr w:rsidR="00E3723D" w:rsidRPr="00E3723D" w14:paraId="2F6002F9" w14:textId="77777777" w:rsidTr="00E3723D">
        <w:trPr>
          <w:trHeight w:val="315"/>
          <w:jc w:val="center"/>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49F7FD88"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Drawdown</w:t>
            </w:r>
          </w:p>
        </w:tc>
        <w:tc>
          <w:tcPr>
            <w:tcW w:w="1480" w:type="dxa"/>
            <w:tcBorders>
              <w:top w:val="nil"/>
              <w:left w:val="nil"/>
              <w:bottom w:val="single" w:sz="4" w:space="0" w:color="auto"/>
              <w:right w:val="single" w:sz="4" w:space="0" w:color="auto"/>
            </w:tcBorders>
            <w:shd w:val="clear" w:color="auto" w:fill="auto"/>
            <w:vAlign w:val="center"/>
            <w:hideMark/>
          </w:tcPr>
          <w:p w14:paraId="49C630D5"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45</w:t>
            </w:r>
          </w:p>
        </w:tc>
        <w:tc>
          <w:tcPr>
            <w:tcW w:w="1480" w:type="dxa"/>
            <w:tcBorders>
              <w:top w:val="nil"/>
              <w:left w:val="nil"/>
              <w:bottom w:val="single" w:sz="4" w:space="0" w:color="auto"/>
              <w:right w:val="single" w:sz="4" w:space="0" w:color="auto"/>
            </w:tcBorders>
            <w:shd w:val="clear" w:color="auto" w:fill="auto"/>
            <w:vAlign w:val="center"/>
            <w:hideMark/>
          </w:tcPr>
          <w:p w14:paraId="534C40D5"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1</w:t>
            </w:r>
          </w:p>
        </w:tc>
      </w:tr>
      <w:tr w:rsidR="00E3723D" w:rsidRPr="00E3723D" w14:paraId="2BF8DC59" w14:textId="77777777" w:rsidTr="00E3723D">
        <w:trPr>
          <w:trHeight w:val="315"/>
          <w:jc w:val="center"/>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115ECAE6"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Maximum</w:t>
            </w:r>
          </w:p>
        </w:tc>
        <w:tc>
          <w:tcPr>
            <w:tcW w:w="1480" w:type="dxa"/>
            <w:tcBorders>
              <w:top w:val="nil"/>
              <w:left w:val="nil"/>
              <w:bottom w:val="single" w:sz="4" w:space="0" w:color="auto"/>
              <w:right w:val="single" w:sz="4" w:space="0" w:color="auto"/>
            </w:tcBorders>
            <w:shd w:val="clear" w:color="auto" w:fill="auto"/>
            <w:vAlign w:val="center"/>
            <w:hideMark/>
          </w:tcPr>
          <w:p w14:paraId="7C9A951F"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87</w:t>
            </w:r>
          </w:p>
        </w:tc>
        <w:tc>
          <w:tcPr>
            <w:tcW w:w="1480" w:type="dxa"/>
            <w:tcBorders>
              <w:top w:val="nil"/>
              <w:left w:val="nil"/>
              <w:bottom w:val="single" w:sz="4" w:space="0" w:color="auto"/>
              <w:right w:val="single" w:sz="4" w:space="0" w:color="auto"/>
            </w:tcBorders>
            <w:shd w:val="clear" w:color="auto" w:fill="auto"/>
            <w:vAlign w:val="center"/>
            <w:hideMark/>
          </w:tcPr>
          <w:p w14:paraId="5157AF9C"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3</w:t>
            </w:r>
          </w:p>
        </w:tc>
      </w:tr>
    </w:tbl>
    <w:p w14:paraId="52077D33" w14:textId="77777777" w:rsidR="003A7FE2" w:rsidRPr="001A278B" w:rsidRDefault="003A7FE2" w:rsidP="00E3723D">
      <w:pPr>
        <w:pStyle w:val="Caption"/>
        <w:jc w:val="both"/>
      </w:pPr>
    </w:p>
    <w:p w14:paraId="6DD4F749" w14:textId="77777777" w:rsidR="006B675D" w:rsidRPr="001A278B" w:rsidRDefault="006B675D" w:rsidP="006B675D"/>
    <w:p w14:paraId="61997373" w14:textId="1D7198A7" w:rsidR="003A7929" w:rsidRPr="001A278B" w:rsidRDefault="00E3723D" w:rsidP="00EB247F">
      <w:pPr>
        <w:jc w:val="center"/>
        <w:rPr>
          <w:highlight w:val="red"/>
        </w:rPr>
      </w:pPr>
      <w:r>
        <w:rPr>
          <w:noProof/>
          <w:highlight w:val="red"/>
        </w:rPr>
        <w:drawing>
          <wp:inline distT="0" distB="0" distL="0" distR="0" wp14:anchorId="115D5B5F" wp14:editId="6B1EF388">
            <wp:extent cx="4749165" cy="3914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49165" cy="3914140"/>
                    </a:xfrm>
                    <a:prstGeom prst="rect">
                      <a:avLst/>
                    </a:prstGeom>
                    <a:noFill/>
                  </pic:spPr>
                </pic:pic>
              </a:graphicData>
            </a:graphic>
          </wp:inline>
        </w:drawing>
      </w:r>
    </w:p>
    <w:p w14:paraId="5DAEFCF6" w14:textId="4FAFDB12" w:rsidR="00762877" w:rsidRPr="001A278B" w:rsidRDefault="003A7929" w:rsidP="00996E91">
      <w:pPr>
        <w:pStyle w:val="Caption"/>
        <w:rPr>
          <w:rFonts w:eastAsia="Times New Roman" w:cs="Times New Roman"/>
          <w:sz w:val="24"/>
          <w:szCs w:val="24"/>
          <w:lang w:eastAsia="zh-CN"/>
        </w:rPr>
      </w:pPr>
      <w:bookmarkStart w:id="79" w:name="_Toc524993433"/>
      <w:bookmarkStart w:id="80" w:name="_Toc72965747"/>
      <w:r w:rsidRPr="001A278B">
        <w:t xml:space="preserve">Figure </w:t>
      </w:r>
      <w:fldSimple w:instr=" STYLEREF 1 \s ">
        <w:r w:rsidR="00D94138" w:rsidRPr="001A278B">
          <w:rPr>
            <w:cs/>
          </w:rPr>
          <w:t>‎</w:t>
        </w:r>
        <w:r w:rsidR="00D94138" w:rsidRPr="001A278B">
          <w:t>3</w:t>
        </w:r>
      </w:fldSimple>
      <w:r w:rsidR="00D94138" w:rsidRPr="001A278B">
        <w:t>.</w:t>
      </w:r>
      <w:fldSimple w:instr=" SEQ Figure \* ARABIC \s 1 ">
        <w:r w:rsidR="00D94138" w:rsidRPr="001A278B">
          <w:t>2</w:t>
        </w:r>
      </w:fldSimple>
      <w:r w:rsidRPr="001A278B">
        <w:t xml:space="preserve"> World Annual</w:t>
      </w:r>
      <w:r w:rsidRPr="001A278B">
        <w:rPr>
          <w:vertAlign w:val="subscript"/>
        </w:rPr>
        <w:t xml:space="preserve"> </w:t>
      </w:r>
      <w:r w:rsidRPr="001A278B">
        <w:t>Greenhouse Gas Emissions Reduction</w:t>
      </w:r>
      <w:bookmarkEnd w:id="79"/>
      <w:bookmarkEnd w:id="80"/>
    </w:p>
    <w:p w14:paraId="66EC2EBB" w14:textId="500D3397" w:rsidR="00B261E0" w:rsidRPr="001A278B" w:rsidRDefault="551A77D0" w:rsidP="00483FFA">
      <w:pPr>
        <w:pStyle w:val="Heading2"/>
      </w:pPr>
      <w:bookmarkStart w:id="81" w:name="_Toc72966219"/>
      <w:r w:rsidRPr="001A278B">
        <w:t>Financial Impacts</w:t>
      </w:r>
      <w:bookmarkEnd w:id="81"/>
    </w:p>
    <w:p w14:paraId="306213A7" w14:textId="77777777" w:rsidR="006B675D" w:rsidRPr="001A278B" w:rsidRDefault="006B675D" w:rsidP="005D6FDB">
      <w:r w:rsidRPr="001A278B">
        <w:t>Below are the financial results of the analysis for each scenario. For a detailed explanation of each result, please see the glossary.</w:t>
      </w:r>
    </w:p>
    <w:p w14:paraId="4F6C2C45" w14:textId="77777777" w:rsidR="00E14F94" w:rsidRPr="001A278B" w:rsidRDefault="00E14F94" w:rsidP="00EB247F">
      <w:pPr>
        <w:spacing w:after="0"/>
        <w:rPr>
          <w:bCs/>
          <w:i/>
        </w:rPr>
      </w:pPr>
    </w:p>
    <w:p w14:paraId="09347CCA" w14:textId="557A84CD" w:rsidR="00492F5E" w:rsidRPr="001A278B" w:rsidRDefault="00492F5E" w:rsidP="00EB247F">
      <w:pPr>
        <w:pStyle w:val="Caption"/>
        <w:rPr>
          <w:i w:val="0"/>
          <w:iCs w:val="0"/>
        </w:rPr>
      </w:pPr>
      <w:bookmarkStart w:id="82" w:name="_Ref516474"/>
      <w:bookmarkStart w:id="83" w:name="_Toc72965765"/>
      <w:r w:rsidRPr="001A278B">
        <w:t xml:space="preserve">Table </w:t>
      </w:r>
      <w:fldSimple w:instr=" STYLEREF 1 \s ">
        <w:r w:rsidR="008F2B14" w:rsidRPr="001A278B">
          <w:rPr>
            <w:cs/>
          </w:rPr>
          <w:t>‎</w:t>
        </w:r>
        <w:r w:rsidR="008F2B14" w:rsidRPr="001A278B">
          <w:t>3</w:t>
        </w:r>
      </w:fldSimple>
      <w:r w:rsidR="008F2B14" w:rsidRPr="001A278B">
        <w:t>.</w:t>
      </w:r>
      <w:fldSimple w:instr=" SEQ Table \* ARABIC \s 1 ">
        <w:r w:rsidR="008F2B14" w:rsidRPr="001A278B">
          <w:t>4</w:t>
        </w:r>
      </w:fldSimple>
      <w:bookmarkEnd w:id="82"/>
      <w:r w:rsidRPr="001A278B">
        <w:t xml:space="preserve"> Financial Impacts</w:t>
      </w:r>
      <w:bookmarkEnd w:id="83"/>
    </w:p>
    <w:tbl>
      <w:tblPr>
        <w:tblW w:w="9880" w:type="dxa"/>
        <w:tblInd w:w="113" w:type="dxa"/>
        <w:tblLook w:val="04A0" w:firstRow="1" w:lastRow="0" w:firstColumn="1" w:lastColumn="0" w:noHBand="0" w:noVBand="1"/>
      </w:tblPr>
      <w:tblGrid>
        <w:gridCol w:w="1480"/>
        <w:gridCol w:w="1480"/>
        <w:gridCol w:w="1480"/>
        <w:gridCol w:w="1480"/>
        <w:gridCol w:w="1480"/>
        <w:gridCol w:w="2480"/>
      </w:tblGrid>
      <w:tr w:rsidR="00E3723D" w:rsidRPr="00E3723D" w14:paraId="7E500272" w14:textId="77777777" w:rsidTr="00E3723D">
        <w:trPr>
          <w:trHeight w:val="765"/>
        </w:trPr>
        <w:tc>
          <w:tcPr>
            <w:tcW w:w="148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657B0A5"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Scenario</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3D20551A"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Cumulative First Cost</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1C6D91E7"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Marginal First Cost</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3282FB06"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Net Operating Cost Savings</w:t>
            </w:r>
          </w:p>
        </w:tc>
        <w:tc>
          <w:tcPr>
            <w:tcW w:w="1480" w:type="dxa"/>
            <w:tcBorders>
              <w:top w:val="single" w:sz="4" w:space="0" w:color="auto"/>
              <w:left w:val="nil"/>
              <w:bottom w:val="single" w:sz="4" w:space="0" w:color="auto"/>
              <w:right w:val="single" w:sz="4" w:space="0" w:color="auto"/>
            </w:tcBorders>
            <w:shd w:val="clear" w:color="000000" w:fill="4F81BD"/>
            <w:vAlign w:val="center"/>
            <w:hideMark/>
          </w:tcPr>
          <w:p w14:paraId="65E4E02E"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Lifetime Operating Cost Savings</w:t>
            </w:r>
          </w:p>
        </w:tc>
        <w:tc>
          <w:tcPr>
            <w:tcW w:w="2480" w:type="dxa"/>
            <w:tcBorders>
              <w:top w:val="single" w:sz="4" w:space="0" w:color="auto"/>
              <w:left w:val="nil"/>
              <w:bottom w:val="single" w:sz="4" w:space="0" w:color="auto"/>
              <w:right w:val="single" w:sz="4" w:space="0" w:color="auto"/>
            </w:tcBorders>
            <w:shd w:val="clear" w:color="000000" w:fill="4F81BD"/>
            <w:vAlign w:val="center"/>
            <w:hideMark/>
          </w:tcPr>
          <w:p w14:paraId="18793E19" w14:textId="77777777" w:rsidR="00E3723D" w:rsidRPr="00E3723D" w:rsidRDefault="00E3723D" w:rsidP="00E3723D">
            <w:pPr>
              <w:spacing w:after="0" w:line="240" w:lineRule="auto"/>
              <w:jc w:val="center"/>
              <w:rPr>
                <w:rFonts w:eastAsia="Times New Roman" w:cs="Times New Roman"/>
                <w:b/>
                <w:bCs/>
                <w:color w:val="FFFFFF"/>
                <w:sz w:val="20"/>
                <w:szCs w:val="20"/>
                <w:lang w:eastAsia="en-US"/>
              </w:rPr>
            </w:pPr>
            <w:r w:rsidRPr="00E3723D">
              <w:rPr>
                <w:rFonts w:eastAsia="Times New Roman" w:cs="Times New Roman"/>
                <w:b/>
                <w:bCs/>
                <w:color w:val="FFFFFF"/>
                <w:sz w:val="20"/>
                <w:szCs w:val="20"/>
                <w:lang w:eastAsia="en-US"/>
              </w:rPr>
              <w:t>Lifetime Cashflow Savings NPV (of All Implementation Units)</w:t>
            </w:r>
          </w:p>
        </w:tc>
      </w:tr>
      <w:tr w:rsidR="00E3723D" w:rsidRPr="00E3723D" w14:paraId="46C8DBFC" w14:textId="77777777" w:rsidTr="00E3723D">
        <w:trPr>
          <w:trHeight w:val="525"/>
        </w:trPr>
        <w:tc>
          <w:tcPr>
            <w:tcW w:w="1480" w:type="dxa"/>
            <w:vMerge/>
            <w:tcBorders>
              <w:top w:val="single" w:sz="4" w:space="0" w:color="auto"/>
              <w:left w:val="single" w:sz="4" w:space="0" w:color="auto"/>
              <w:bottom w:val="single" w:sz="4" w:space="0" w:color="auto"/>
              <w:right w:val="single" w:sz="4" w:space="0" w:color="auto"/>
            </w:tcBorders>
            <w:vAlign w:val="center"/>
            <w:hideMark/>
          </w:tcPr>
          <w:p w14:paraId="5E7AC68C" w14:textId="77777777" w:rsidR="00E3723D" w:rsidRPr="00E3723D" w:rsidRDefault="00E3723D" w:rsidP="00E3723D">
            <w:pPr>
              <w:spacing w:after="0" w:line="240" w:lineRule="auto"/>
              <w:jc w:val="left"/>
              <w:rPr>
                <w:rFonts w:eastAsia="Times New Roman" w:cs="Times New Roman"/>
                <w:b/>
                <w:bCs/>
                <w:color w:val="FFFFFF"/>
                <w:sz w:val="20"/>
                <w:szCs w:val="20"/>
                <w:lang w:eastAsia="en-US"/>
              </w:rPr>
            </w:pPr>
          </w:p>
        </w:tc>
        <w:tc>
          <w:tcPr>
            <w:tcW w:w="1480" w:type="dxa"/>
            <w:tcBorders>
              <w:top w:val="nil"/>
              <w:left w:val="nil"/>
              <w:bottom w:val="single" w:sz="4" w:space="0" w:color="auto"/>
              <w:right w:val="single" w:sz="4" w:space="0" w:color="auto"/>
            </w:tcBorders>
            <w:shd w:val="clear" w:color="000000" w:fill="4F81BD"/>
            <w:vAlign w:val="center"/>
            <w:hideMark/>
          </w:tcPr>
          <w:p w14:paraId="271FE1B8"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2015-2050 Billion USD</w:t>
            </w:r>
          </w:p>
        </w:tc>
        <w:tc>
          <w:tcPr>
            <w:tcW w:w="1480" w:type="dxa"/>
            <w:tcBorders>
              <w:top w:val="nil"/>
              <w:left w:val="nil"/>
              <w:bottom w:val="single" w:sz="4" w:space="0" w:color="auto"/>
              <w:right w:val="single" w:sz="4" w:space="0" w:color="auto"/>
            </w:tcBorders>
            <w:shd w:val="clear" w:color="000000" w:fill="4F81BD"/>
            <w:vAlign w:val="center"/>
            <w:hideMark/>
          </w:tcPr>
          <w:p w14:paraId="0D232929"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2015-2050 Billion USD</w:t>
            </w:r>
          </w:p>
        </w:tc>
        <w:tc>
          <w:tcPr>
            <w:tcW w:w="1480" w:type="dxa"/>
            <w:tcBorders>
              <w:top w:val="nil"/>
              <w:left w:val="nil"/>
              <w:bottom w:val="single" w:sz="4" w:space="0" w:color="auto"/>
              <w:right w:val="single" w:sz="4" w:space="0" w:color="auto"/>
            </w:tcBorders>
            <w:shd w:val="clear" w:color="000000" w:fill="4F81BD"/>
            <w:vAlign w:val="center"/>
            <w:hideMark/>
          </w:tcPr>
          <w:p w14:paraId="18EED127"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2020-2050 Billion USD</w:t>
            </w:r>
          </w:p>
        </w:tc>
        <w:tc>
          <w:tcPr>
            <w:tcW w:w="1480" w:type="dxa"/>
            <w:tcBorders>
              <w:top w:val="nil"/>
              <w:left w:val="nil"/>
              <w:bottom w:val="single" w:sz="4" w:space="0" w:color="auto"/>
              <w:right w:val="single" w:sz="4" w:space="0" w:color="auto"/>
            </w:tcBorders>
            <w:shd w:val="clear" w:color="000000" w:fill="4F81BD"/>
            <w:vAlign w:val="center"/>
            <w:hideMark/>
          </w:tcPr>
          <w:p w14:paraId="1CDA950B"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2020-2050 Billion USD</w:t>
            </w:r>
          </w:p>
        </w:tc>
        <w:tc>
          <w:tcPr>
            <w:tcW w:w="2480" w:type="dxa"/>
            <w:tcBorders>
              <w:top w:val="nil"/>
              <w:left w:val="nil"/>
              <w:bottom w:val="single" w:sz="4" w:space="0" w:color="auto"/>
              <w:right w:val="single" w:sz="4" w:space="0" w:color="auto"/>
            </w:tcBorders>
            <w:shd w:val="clear" w:color="000000" w:fill="4F81BD"/>
            <w:vAlign w:val="center"/>
            <w:hideMark/>
          </w:tcPr>
          <w:p w14:paraId="0894929A" w14:textId="77777777" w:rsidR="00E3723D" w:rsidRPr="00E3723D" w:rsidRDefault="00E3723D" w:rsidP="00E3723D">
            <w:pPr>
              <w:spacing w:after="0" w:line="240" w:lineRule="auto"/>
              <w:jc w:val="center"/>
              <w:rPr>
                <w:rFonts w:eastAsia="Times New Roman" w:cs="Times New Roman"/>
                <w:i/>
                <w:iCs/>
                <w:color w:val="FFFFFF"/>
                <w:sz w:val="20"/>
                <w:szCs w:val="20"/>
                <w:lang w:eastAsia="en-US"/>
              </w:rPr>
            </w:pPr>
            <w:r w:rsidRPr="00E3723D">
              <w:rPr>
                <w:rFonts w:eastAsia="Times New Roman" w:cs="Times New Roman"/>
                <w:i/>
                <w:iCs/>
                <w:color w:val="FFFFFF"/>
                <w:sz w:val="20"/>
                <w:szCs w:val="20"/>
                <w:lang w:eastAsia="en-US"/>
              </w:rPr>
              <w:t>Billion USD</w:t>
            </w:r>
          </w:p>
        </w:tc>
      </w:tr>
      <w:tr w:rsidR="00E3723D" w:rsidRPr="00E3723D" w14:paraId="7AABED6C" w14:textId="77777777" w:rsidTr="00E3723D">
        <w:trPr>
          <w:trHeight w:val="263"/>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22AC3BAC"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Plausible</w:t>
            </w:r>
          </w:p>
        </w:tc>
        <w:tc>
          <w:tcPr>
            <w:tcW w:w="1480" w:type="dxa"/>
            <w:tcBorders>
              <w:top w:val="nil"/>
              <w:left w:val="nil"/>
              <w:bottom w:val="single" w:sz="4" w:space="0" w:color="auto"/>
              <w:right w:val="single" w:sz="4" w:space="0" w:color="auto"/>
            </w:tcBorders>
            <w:shd w:val="clear" w:color="auto" w:fill="auto"/>
            <w:vAlign w:val="center"/>
            <w:hideMark/>
          </w:tcPr>
          <w:p w14:paraId="447A0941"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c>
          <w:tcPr>
            <w:tcW w:w="1480" w:type="dxa"/>
            <w:tcBorders>
              <w:top w:val="nil"/>
              <w:left w:val="nil"/>
              <w:bottom w:val="single" w:sz="4" w:space="0" w:color="auto"/>
              <w:right w:val="single" w:sz="4" w:space="0" w:color="auto"/>
            </w:tcBorders>
            <w:shd w:val="clear" w:color="auto" w:fill="auto"/>
            <w:vAlign w:val="center"/>
            <w:hideMark/>
          </w:tcPr>
          <w:p w14:paraId="18C1DF4D"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c>
          <w:tcPr>
            <w:tcW w:w="1480" w:type="dxa"/>
            <w:tcBorders>
              <w:top w:val="nil"/>
              <w:left w:val="nil"/>
              <w:bottom w:val="single" w:sz="4" w:space="0" w:color="auto"/>
              <w:right w:val="single" w:sz="4" w:space="0" w:color="auto"/>
            </w:tcBorders>
            <w:shd w:val="clear" w:color="auto" w:fill="auto"/>
            <w:vAlign w:val="center"/>
            <w:hideMark/>
          </w:tcPr>
          <w:p w14:paraId="60A05AE5"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6,699.37</w:t>
            </w:r>
          </w:p>
        </w:tc>
        <w:tc>
          <w:tcPr>
            <w:tcW w:w="1480" w:type="dxa"/>
            <w:tcBorders>
              <w:top w:val="nil"/>
              <w:left w:val="nil"/>
              <w:bottom w:val="single" w:sz="4" w:space="0" w:color="auto"/>
              <w:right w:val="single" w:sz="4" w:space="0" w:color="auto"/>
            </w:tcBorders>
            <w:shd w:val="clear" w:color="auto" w:fill="auto"/>
            <w:vAlign w:val="center"/>
            <w:hideMark/>
          </w:tcPr>
          <w:p w14:paraId="02CBFFCD"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7,048.72</w:t>
            </w:r>
          </w:p>
        </w:tc>
        <w:tc>
          <w:tcPr>
            <w:tcW w:w="2480" w:type="dxa"/>
            <w:tcBorders>
              <w:top w:val="nil"/>
              <w:left w:val="nil"/>
              <w:bottom w:val="single" w:sz="4" w:space="0" w:color="auto"/>
              <w:right w:val="single" w:sz="4" w:space="0" w:color="auto"/>
            </w:tcBorders>
            <w:shd w:val="clear" w:color="auto" w:fill="auto"/>
            <w:vAlign w:val="center"/>
            <w:hideMark/>
          </w:tcPr>
          <w:p w14:paraId="67211192"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3,864.75</w:t>
            </w:r>
          </w:p>
        </w:tc>
      </w:tr>
      <w:tr w:rsidR="00E3723D" w:rsidRPr="00E3723D" w14:paraId="04E95080" w14:textId="77777777" w:rsidTr="00E3723D">
        <w:trPr>
          <w:trHeight w:val="263"/>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30C041D8"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Drawdown</w:t>
            </w:r>
          </w:p>
        </w:tc>
        <w:tc>
          <w:tcPr>
            <w:tcW w:w="1480" w:type="dxa"/>
            <w:tcBorders>
              <w:top w:val="nil"/>
              <w:left w:val="nil"/>
              <w:bottom w:val="single" w:sz="4" w:space="0" w:color="auto"/>
              <w:right w:val="single" w:sz="4" w:space="0" w:color="auto"/>
            </w:tcBorders>
            <w:shd w:val="clear" w:color="auto" w:fill="auto"/>
            <w:vAlign w:val="center"/>
            <w:hideMark/>
          </w:tcPr>
          <w:p w14:paraId="5AAACDD0"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c>
          <w:tcPr>
            <w:tcW w:w="1480" w:type="dxa"/>
            <w:tcBorders>
              <w:top w:val="nil"/>
              <w:left w:val="nil"/>
              <w:bottom w:val="single" w:sz="4" w:space="0" w:color="auto"/>
              <w:right w:val="single" w:sz="4" w:space="0" w:color="auto"/>
            </w:tcBorders>
            <w:shd w:val="clear" w:color="auto" w:fill="auto"/>
            <w:vAlign w:val="center"/>
            <w:hideMark/>
          </w:tcPr>
          <w:p w14:paraId="65A6964D"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c>
          <w:tcPr>
            <w:tcW w:w="1480" w:type="dxa"/>
            <w:tcBorders>
              <w:top w:val="nil"/>
              <w:left w:val="nil"/>
              <w:bottom w:val="single" w:sz="4" w:space="0" w:color="auto"/>
              <w:right w:val="single" w:sz="4" w:space="0" w:color="auto"/>
            </w:tcBorders>
            <w:shd w:val="clear" w:color="auto" w:fill="auto"/>
            <w:vAlign w:val="center"/>
            <w:hideMark/>
          </w:tcPr>
          <w:p w14:paraId="42E0FDD6"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8,548.60</w:t>
            </w:r>
          </w:p>
        </w:tc>
        <w:tc>
          <w:tcPr>
            <w:tcW w:w="1480" w:type="dxa"/>
            <w:tcBorders>
              <w:top w:val="nil"/>
              <w:left w:val="nil"/>
              <w:bottom w:val="single" w:sz="4" w:space="0" w:color="auto"/>
              <w:right w:val="single" w:sz="4" w:space="0" w:color="auto"/>
            </w:tcBorders>
            <w:shd w:val="clear" w:color="auto" w:fill="auto"/>
            <w:vAlign w:val="center"/>
            <w:hideMark/>
          </w:tcPr>
          <w:p w14:paraId="4C76C9DE"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8,906.52</w:t>
            </w:r>
          </w:p>
        </w:tc>
        <w:tc>
          <w:tcPr>
            <w:tcW w:w="2480" w:type="dxa"/>
            <w:tcBorders>
              <w:top w:val="nil"/>
              <w:left w:val="nil"/>
              <w:bottom w:val="single" w:sz="4" w:space="0" w:color="auto"/>
              <w:right w:val="single" w:sz="4" w:space="0" w:color="auto"/>
            </w:tcBorders>
            <w:shd w:val="clear" w:color="auto" w:fill="auto"/>
            <w:vAlign w:val="center"/>
            <w:hideMark/>
          </w:tcPr>
          <w:p w14:paraId="042B1C4C"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4,697.95</w:t>
            </w:r>
          </w:p>
        </w:tc>
      </w:tr>
      <w:tr w:rsidR="00E3723D" w:rsidRPr="00E3723D" w14:paraId="4D08B1A6" w14:textId="77777777" w:rsidTr="00E3723D">
        <w:trPr>
          <w:trHeight w:val="263"/>
        </w:trPr>
        <w:tc>
          <w:tcPr>
            <w:tcW w:w="1480" w:type="dxa"/>
            <w:tcBorders>
              <w:top w:val="nil"/>
              <w:left w:val="single" w:sz="4" w:space="0" w:color="auto"/>
              <w:bottom w:val="single" w:sz="4" w:space="0" w:color="auto"/>
              <w:right w:val="single" w:sz="4" w:space="0" w:color="auto"/>
            </w:tcBorders>
            <w:shd w:val="clear" w:color="auto" w:fill="auto"/>
            <w:vAlign w:val="center"/>
            <w:hideMark/>
          </w:tcPr>
          <w:p w14:paraId="05C1FD85" w14:textId="77777777" w:rsidR="00E3723D" w:rsidRPr="00E3723D" w:rsidRDefault="00E3723D" w:rsidP="00E3723D">
            <w:pPr>
              <w:spacing w:after="0" w:line="240" w:lineRule="auto"/>
              <w:jc w:val="center"/>
              <w:rPr>
                <w:rFonts w:eastAsia="Times New Roman" w:cs="Times New Roman"/>
                <w:b/>
                <w:bCs/>
                <w:i/>
                <w:iCs/>
                <w:color w:val="000000"/>
                <w:sz w:val="20"/>
                <w:szCs w:val="20"/>
                <w:lang w:eastAsia="en-US"/>
              </w:rPr>
            </w:pPr>
            <w:r w:rsidRPr="00E3723D">
              <w:rPr>
                <w:rFonts w:eastAsia="Times New Roman" w:cs="Times New Roman"/>
                <w:b/>
                <w:bCs/>
                <w:i/>
                <w:iCs/>
                <w:color w:val="000000"/>
                <w:sz w:val="20"/>
                <w:szCs w:val="20"/>
                <w:lang w:eastAsia="en-US"/>
              </w:rPr>
              <w:t>Maximum</w:t>
            </w:r>
          </w:p>
        </w:tc>
        <w:tc>
          <w:tcPr>
            <w:tcW w:w="1480" w:type="dxa"/>
            <w:tcBorders>
              <w:top w:val="nil"/>
              <w:left w:val="nil"/>
              <w:bottom w:val="single" w:sz="4" w:space="0" w:color="auto"/>
              <w:right w:val="single" w:sz="4" w:space="0" w:color="auto"/>
            </w:tcBorders>
            <w:shd w:val="clear" w:color="auto" w:fill="auto"/>
            <w:vAlign w:val="center"/>
            <w:hideMark/>
          </w:tcPr>
          <w:p w14:paraId="7E278193"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c>
          <w:tcPr>
            <w:tcW w:w="1480" w:type="dxa"/>
            <w:tcBorders>
              <w:top w:val="nil"/>
              <w:left w:val="nil"/>
              <w:bottom w:val="single" w:sz="4" w:space="0" w:color="auto"/>
              <w:right w:val="single" w:sz="4" w:space="0" w:color="auto"/>
            </w:tcBorders>
            <w:shd w:val="clear" w:color="auto" w:fill="auto"/>
            <w:vAlign w:val="center"/>
            <w:hideMark/>
          </w:tcPr>
          <w:p w14:paraId="4CA2CF53"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0.00</w:t>
            </w:r>
          </w:p>
        </w:tc>
        <w:tc>
          <w:tcPr>
            <w:tcW w:w="1480" w:type="dxa"/>
            <w:tcBorders>
              <w:top w:val="nil"/>
              <w:left w:val="nil"/>
              <w:bottom w:val="single" w:sz="4" w:space="0" w:color="auto"/>
              <w:right w:val="single" w:sz="4" w:space="0" w:color="auto"/>
            </w:tcBorders>
            <w:shd w:val="clear" w:color="auto" w:fill="auto"/>
            <w:vAlign w:val="center"/>
            <w:hideMark/>
          </w:tcPr>
          <w:p w14:paraId="1CF884C9"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16,321.86</w:t>
            </w:r>
          </w:p>
        </w:tc>
        <w:tc>
          <w:tcPr>
            <w:tcW w:w="1480" w:type="dxa"/>
            <w:tcBorders>
              <w:top w:val="nil"/>
              <w:left w:val="nil"/>
              <w:bottom w:val="single" w:sz="4" w:space="0" w:color="auto"/>
              <w:right w:val="single" w:sz="4" w:space="0" w:color="auto"/>
            </w:tcBorders>
            <w:shd w:val="clear" w:color="auto" w:fill="auto"/>
            <w:vAlign w:val="center"/>
            <w:hideMark/>
          </w:tcPr>
          <w:p w14:paraId="050AE080"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16,839.80</w:t>
            </w:r>
          </w:p>
        </w:tc>
        <w:tc>
          <w:tcPr>
            <w:tcW w:w="2480" w:type="dxa"/>
            <w:tcBorders>
              <w:top w:val="nil"/>
              <w:left w:val="nil"/>
              <w:bottom w:val="single" w:sz="4" w:space="0" w:color="auto"/>
              <w:right w:val="single" w:sz="4" w:space="0" w:color="auto"/>
            </w:tcBorders>
            <w:shd w:val="clear" w:color="auto" w:fill="auto"/>
            <w:vAlign w:val="center"/>
            <w:hideMark/>
          </w:tcPr>
          <w:p w14:paraId="0D533AF0" w14:textId="77777777" w:rsidR="00E3723D" w:rsidRPr="00E3723D" w:rsidRDefault="00E3723D" w:rsidP="00E3723D">
            <w:pPr>
              <w:spacing w:after="0" w:line="240" w:lineRule="auto"/>
              <w:jc w:val="center"/>
              <w:rPr>
                <w:rFonts w:eastAsia="Times New Roman" w:cs="Times New Roman"/>
                <w:color w:val="000000"/>
                <w:sz w:val="20"/>
                <w:szCs w:val="20"/>
                <w:lang w:eastAsia="en-US"/>
              </w:rPr>
            </w:pPr>
            <w:r w:rsidRPr="00E3723D">
              <w:rPr>
                <w:rFonts w:eastAsia="Times New Roman" w:cs="Times New Roman"/>
                <w:color w:val="000000"/>
                <w:sz w:val="20"/>
                <w:szCs w:val="20"/>
                <w:lang w:eastAsia="en-US"/>
              </w:rPr>
              <w:t>8,497.18</w:t>
            </w:r>
          </w:p>
        </w:tc>
      </w:tr>
    </w:tbl>
    <w:p w14:paraId="65064E23" w14:textId="77777777" w:rsidR="00E8320F" w:rsidRPr="001A278B" w:rsidRDefault="00E8320F" w:rsidP="00EB247F">
      <w:pPr>
        <w:pStyle w:val="Caption"/>
      </w:pPr>
    </w:p>
    <w:p w14:paraId="2C06DB22" w14:textId="7A31340A" w:rsidR="006745FF" w:rsidRPr="001A278B" w:rsidRDefault="006745FF" w:rsidP="00EB247F"/>
    <w:p w14:paraId="6039AB12" w14:textId="1FC84045" w:rsidR="009E6074" w:rsidRPr="001A278B" w:rsidRDefault="00E3723D" w:rsidP="00EB247F">
      <w:pPr>
        <w:pStyle w:val="Caption"/>
        <w:rPr>
          <w:highlight w:val="red"/>
        </w:rPr>
      </w:pPr>
      <w:bookmarkStart w:id="84" w:name="_Toc524993434"/>
      <w:r>
        <w:rPr>
          <w:noProof/>
          <w:highlight w:val="red"/>
        </w:rPr>
        <w:drawing>
          <wp:inline distT="0" distB="0" distL="0" distR="0" wp14:anchorId="64D71DA7" wp14:editId="3BED75AD">
            <wp:extent cx="4791710" cy="39077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91710" cy="3907790"/>
                    </a:xfrm>
                    <a:prstGeom prst="rect">
                      <a:avLst/>
                    </a:prstGeom>
                    <a:noFill/>
                  </pic:spPr>
                </pic:pic>
              </a:graphicData>
            </a:graphic>
          </wp:inline>
        </w:drawing>
      </w:r>
    </w:p>
    <w:p w14:paraId="6A2D4F95" w14:textId="7124D85F" w:rsidR="006B675D" w:rsidRPr="001A278B" w:rsidRDefault="006B675D" w:rsidP="006B675D">
      <w:pPr>
        <w:pStyle w:val="Caption"/>
      </w:pPr>
      <w:bookmarkStart w:id="85" w:name="_Toc526978707"/>
      <w:bookmarkStart w:id="86" w:name="_Toc72965748"/>
      <w:bookmarkStart w:id="87" w:name="_Toc524993435"/>
      <w:bookmarkEnd w:id="84"/>
      <w:r w:rsidRPr="001A278B">
        <w:t xml:space="preserve">Figure </w:t>
      </w:r>
      <w:fldSimple w:instr=" STYLEREF 1 \s ">
        <w:r w:rsidR="00D94138" w:rsidRPr="001A278B">
          <w:rPr>
            <w:cs/>
          </w:rPr>
          <w:t>‎</w:t>
        </w:r>
        <w:r w:rsidR="00D94138" w:rsidRPr="001A278B">
          <w:t>3</w:t>
        </w:r>
      </w:fldSimple>
      <w:r w:rsidR="00D94138" w:rsidRPr="001A278B">
        <w:t>.</w:t>
      </w:r>
      <w:fldSimple w:instr=" SEQ Figure \* ARABIC \s 1 ">
        <w:r w:rsidR="00D94138" w:rsidRPr="001A278B">
          <w:t>3</w:t>
        </w:r>
      </w:fldSimple>
      <w:r w:rsidRPr="001A278B">
        <w:t xml:space="preserve"> Operating Costs Over Time</w:t>
      </w:r>
      <w:bookmarkEnd w:id="85"/>
      <w:bookmarkEnd w:id="86"/>
    </w:p>
    <w:p w14:paraId="638C27B6" w14:textId="6E33062C" w:rsidR="00F52595" w:rsidRPr="001A278B" w:rsidRDefault="551A77D0" w:rsidP="00483FFA">
      <w:pPr>
        <w:pStyle w:val="Heading1"/>
      </w:pPr>
      <w:bookmarkStart w:id="88" w:name="_Toc72966220"/>
      <w:bookmarkStart w:id="89" w:name="_Hlk72962220"/>
      <w:bookmarkEnd w:id="87"/>
      <w:r w:rsidRPr="001A278B">
        <w:t>Discussion</w:t>
      </w:r>
      <w:bookmarkEnd w:id="88"/>
    </w:p>
    <w:bookmarkEnd w:id="89"/>
    <w:p w14:paraId="20A10F9F" w14:textId="112F0009" w:rsidR="00AC69FF" w:rsidRPr="00EE496F" w:rsidRDefault="00AC69FF" w:rsidP="00AC69FF">
      <w:pPr>
        <w:spacing w:after="240"/>
      </w:pPr>
      <w:r>
        <w:t>Walkable cities</w:t>
      </w:r>
      <w:r w:rsidR="00AD59BF" w:rsidRPr="001A278B">
        <w:t xml:space="preserve"> is </w:t>
      </w:r>
      <w:r>
        <w:t>the only zero emission mode and is therefore a critical</w:t>
      </w:r>
      <w:r w:rsidR="00AD59BF" w:rsidRPr="001A278B">
        <w:t xml:space="preserve"> solution to </w:t>
      </w:r>
      <w:r>
        <w:t>achieve</w:t>
      </w:r>
      <w:r w:rsidR="00AD59BF" w:rsidRPr="001A278B">
        <w:t xml:space="preserve"> Drawdown. Currently it is estimated that 9.5 Gt CO</w:t>
      </w:r>
      <w:r w:rsidR="00AD59BF" w:rsidRPr="001A278B">
        <w:rPr>
          <w:vertAlign w:val="subscript"/>
        </w:rPr>
        <w:t>2</w:t>
      </w:r>
      <w:r w:rsidR="00AD59BF" w:rsidRPr="001A278B">
        <w:t xml:space="preserve"> eq was produced due to the transportation sector around the world in 2018</w:t>
      </w:r>
      <w:r w:rsidR="00537A27" w:rsidRPr="001A278B">
        <w:t xml:space="preserve"> </w:t>
      </w:r>
      <w:r w:rsidR="00AD59BF" w:rsidRPr="001A278B">
        <w:fldChar w:fldCharType="begin"/>
      </w:r>
      <w:r w:rsidR="00AD59BF" w:rsidRPr="001A278B">
        <w:instrText xml:space="preserve"> ADDIN ZOTERO_ITEM CSL_CITATION {"citationID":"bPH6KZmh","properties":{"formattedCitation":"(IEA, 2018)","plainCitation":"(IEA, 2018)","noteIndex":0},"citationItems":[{"id":18081,"uris":["http://zotero.org/groups/2241942/items/U8EQVVFC"],"uri":["http://zotero.org/groups/2241942/items/U8EQVVFC"],"itemData":{"id":18081,"type":"report","language":"en","page":"441","source":"Zotero","title":"Energy Technology Perspectives 2017","author":[{"family":"IEA","given":""}],"issued":{"date-parts":[["2018"]]}}}],"schema":"https://github.com/citation-style-language/schema/raw/master/csl-citation.json"} </w:instrText>
      </w:r>
      <w:r w:rsidR="00AD59BF" w:rsidRPr="001A278B">
        <w:fldChar w:fldCharType="separate"/>
      </w:r>
      <w:r w:rsidR="00AD59BF" w:rsidRPr="001A278B">
        <w:rPr>
          <w:rFonts w:cs="Times New Roman"/>
        </w:rPr>
        <w:t>(IEA, 2018)</w:t>
      </w:r>
      <w:r w:rsidR="00AD59BF" w:rsidRPr="001A278B">
        <w:fldChar w:fldCharType="end"/>
      </w:r>
      <w:r w:rsidR="00AD59BF" w:rsidRPr="001A278B">
        <w:t xml:space="preserve">. The current estimates show that using </w:t>
      </w:r>
      <w:r>
        <w:t>walkable cities</w:t>
      </w:r>
      <w:r w:rsidR="00AD59BF" w:rsidRPr="001A278B">
        <w:t xml:space="preserve"> in place of the conventional mode can reduce CO</w:t>
      </w:r>
      <w:r w:rsidR="00AD59BF" w:rsidRPr="001A278B">
        <w:rPr>
          <w:vertAlign w:val="subscript"/>
        </w:rPr>
        <w:t>2</w:t>
      </w:r>
      <w:r w:rsidR="00AD59BF" w:rsidRPr="001A278B">
        <w:t xml:space="preserve"> eq per year by </w:t>
      </w:r>
      <w:r>
        <w:t>0.16</w:t>
      </w:r>
      <w:r w:rsidR="00AD59BF" w:rsidRPr="001A278B">
        <w:t xml:space="preserve"> Gt (</w:t>
      </w:r>
      <w:r w:rsidR="00537A27" w:rsidRPr="001A278B">
        <w:t>on average for</w:t>
      </w:r>
      <w:r w:rsidR="00AD59BF" w:rsidRPr="001A278B">
        <w:t xml:space="preserve"> 2020-2050 in the Plausible Scenario)</w:t>
      </w:r>
      <w:r w:rsidR="00A20490" w:rsidRPr="001A278B">
        <w:t xml:space="preserve"> resulting in </w:t>
      </w:r>
      <w:r>
        <w:t>4.47</w:t>
      </w:r>
      <w:r w:rsidR="00A20490" w:rsidRPr="001A278B">
        <w:t xml:space="preserve"> Gt CO</w:t>
      </w:r>
      <w:r w:rsidR="00A20490" w:rsidRPr="001A278B">
        <w:rPr>
          <w:vertAlign w:val="subscript"/>
        </w:rPr>
        <w:t>2</w:t>
      </w:r>
      <w:r w:rsidR="00A20490" w:rsidRPr="001A278B">
        <w:t xml:space="preserve"> eq cumulatively from 2020-2050</w:t>
      </w:r>
      <w:r w:rsidR="00AD59BF" w:rsidRPr="001A278B">
        <w:t xml:space="preserve">. </w:t>
      </w:r>
      <w:r w:rsidRPr="00EE496F">
        <w:t xml:space="preserve">In more aggressive scenarios, </w:t>
      </w:r>
      <w:r w:rsidR="00644C93" w:rsidRPr="00EE496F">
        <w:t xml:space="preserve">most </w:t>
      </w:r>
      <w:r w:rsidR="00644C93">
        <w:t>covid street measures</w:t>
      </w:r>
      <w:r w:rsidR="00644C93" w:rsidRPr="00EE496F">
        <w:t xml:space="preserve"> are made permanent and cities around the world continue to build </w:t>
      </w:r>
      <w:r w:rsidR="00644C93">
        <w:t>walkable city</w:t>
      </w:r>
      <w:r w:rsidR="00644C93" w:rsidRPr="00EE496F">
        <w:t xml:space="preserve"> infrastructure and encourage </w:t>
      </w:r>
      <w:r w:rsidR="00644C93">
        <w:t>walking</w:t>
      </w:r>
      <w:r w:rsidR="00644C93" w:rsidRPr="00EE496F">
        <w:t xml:space="preserve">. </w:t>
      </w:r>
      <w:r w:rsidR="00644C93">
        <w:t>Transit oriented development and 15-minute cities remain a trend.</w:t>
      </w:r>
      <w:r w:rsidR="00FD76FD">
        <w:t xml:space="preserve"> </w:t>
      </w:r>
      <w:r w:rsidRPr="00EE496F">
        <w:t xml:space="preserve">The decrease in car trips and increase in </w:t>
      </w:r>
      <w:r w:rsidR="00FD76FD">
        <w:t>walking</w:t>
      </w:r>
      <w:r w:rsidRPr="00EE496F">
        <w:t xml:space="preserve"> trips has the </w:t>
      </w:r>
      <w:r w:rsidR="00FD76FD">
        <w:t>additional</w:t>
      </w:r>
      <w:r w:rsidRPr="00EE496F">
        <w:t xml:space="preserve"> benefits </w:t>
      </w:r>
      <w:r w:rsidR="00FD76FD">
        <w:t>of</w:t>
      </w:r>
      <w:r w:rsidRPr="00EE496F">
        <w:t xml:space="preserve"> </w:t>
      </w:r>
      <w:r w:rsidR="00FD76FD">
        <w:t xml:space="preserve">lower </w:t>
      </w:r>
      <w:r w:rsidRPr="00EE496F">
        <w:t xml:space="preserve">congestion, </w:t>
      </w:r>
      <w:r w:rsidR="00FD76FD">
        <w:t xml:space="preserve">better </w:t>
      </w:r>
      <w:r w:rsidRPr="00EE496F">
        <w:t xml:space="preserve">air quality, </w:t>
      </w:r>
      <w:r w:rsidR="00FD76FD">
        <w:t xml:space="preserve">less </w:t>
      </w:r>
      <w:r w:rsidRPr="00EE496F">
        <w:t xml:space="preserve">noise, </w:t>
      </w:r>
      <w:r w:rsidR="00FD76FD">
        <w:t>lower</w:t>
      </w:r>
      <w:r w:rsidRPr="00EE496F">
        <w:t xml:space="preserve"> GHG emissions</w:t>
      </w:r>
      <w:r w:rsidR="00FD76FD">
        <w:t xml:space="preserve"> and improved health</w:t>
      </w:r>
      <w:r w:rsidRPr="00EE496F">
        <w:t xml:space="preserve">. </w:t>
      </w:r>
    </w:p>
    <w:p w14:paraId="5DE118CF" w14:textId="20D7282F" w:rsidR="00AC69FF" w:rsidRPr="00EE496F" w:rsidRDefault="00AC69FF" w:rsidP="00AC69FF">
      <w:pPr>
        <w:spacing w:after="240"/>
      </w:pPr>
      <w:r w:rsidRPr="00EE496F">
        <w:t xml:space="preserve">The global pandemic that began in 2020 </w:t>
      </w:r>
      <w:r w:rsidR="00FD76FD">
        <w:t xml:space="preserve">and resulted in lockdowns </w:t>
      </w:r>
      <w:r w:rsidRPr="00EE496F">
        <w:t xml:space="preserve">saw a shift towards </w:t>
      </w:r>
      <w:r w:rsidR="00FD76FD">
        <w:t>walki</w:t>
      </w:r>
      <w:r w:rsidRPr="00EE496F">
        <w:t>ng for recreation</w:t>
      </w:r>
      <w:r w:rsidR="00FD76FD">
        <w:t>, shopping and commuting</w:t>
      </w:r>
      <w:r w:rsidRPr="00EE496F">
        <w:t xml:space="preserve"> and for replacing trips that would have been done using public transit. </w:t>
      </w:r>
      <w:r w:rsidR="00FD76FD">
        <w:t>Cities began instituting measures to make slow/safe/closed to increase pedestrian safety</w:t>
      </w:r>
      <w:r w:rsidRPr="00EE496F">
        <w:t xml:space="preserve">. </w:t>
      </w:r>
      <w:r w:rsidR="00FD76FD">
        <w:t>Some p</w:t>
      </w:r>
      <w:r w:rsidRPr="00EE496F">
        <w:t xml:space="preserve">olicy makers are trying to make this shift permanent </w:t>
      </w:r>
    </w:p>
    <w:p w14:paraId="355C161E" w14:textId="533E5410" w:rsidR="0000059E" w:rsidRDefault="00AC69FF" w:rsidP="00493751">
      <w:r w:rsidRPr="00EE496F">
        <w:t xml:space="preserve">In addition to climate impacts, </w:t>
      </w:r>
      <w:r w:rsidR="00CC3B6B">
        <w:t>walkable cities</w:t>
      </w:r>
      <w:r w:rsidRPr="00EE496F">
        <w:t xml:space="preserve"> </w:t>
      </w:r>
      <w:r w:rsidR="00A63783">
        <w:t>have numerous other</w:t>
      </w:r>
      <w:r w:rsidR="0000059E" w:rsidRPr="001A278B">
        <w:t xml:space="preserve"> benefits. </w:t>
      </w:r>
      <w:r w:rsidR="00A63783">
        <w:t>They are equitable because there are no costs to use this mode and it brings no harm to others</w:t>
      </w:r>
      <w:r w:rsidR="00493751">
        <w:t xml:space="preserve"> </w:t>
      </w:r>
      <w:r w:rsidR="00493751">
        <w:fldChar w:fldCharType="begin"/>
      </w:r>
      <w:r w:rsidR="00493751">
        <w:instrText xml:space="preserve"> ADDIN ZOTERO_ITEM CSL_CITATION {"citationID":"QNvUeebn","properties":{"formattedCitation":"(ITDP, 2020)","plainCitation":"(ITDP, 2020)","noteIndex":0},"citationItems":[{"id":19071,"uris":["http://zotero.org/groups/2241942/items/3K58DA4U"],"uri":["http://zotero.org/groups/2241942/items/3K58DA4U"],"itemData":{"id":19071,"type":"webpage","abstract":"Pedestrians First - Institute for Transportation and Development Policy","language":"en","title":"Pedestrians First","URL":"https://pedestriansfirst.itdp.org","author":[{"family":"ITDP","given":""}],"accessed":{"date-parts":[["2021",9,13]]},"issued":{"date-parts":[["2020"]]}}}],"schema":"https://github.com/citation-style-language/schema/raw/master/csl-citation.json"} </w:instrText>
      </w:r>
      <w:r w:rsidR="00493751">
        <w:fldChar w:fldCharType="separate"/>
      </w:r>
      <w:r w:rsidR="00493751" w:rsidRPr="00493751">
        <w:rPr>
          <w:rFonts w:cs="Times New Roman"/>
        </w:rPr>
        <w:t>(ITDP, 2020)</w:t>
      </w:r>
      <w:r w:rsidR="00493751">
        <w:fldChar w:fldCharType="end"/>
      </w:r>
      <w:r w:rsidR="00493751">
        <w:t xml:space="preserve">. Walkable cities are reliable and versatile making them resilient </w:t>
      </w:r>
      <w:r w:rsidR="00493751">
        <w:fldChar w:fldCharType="begin"/>
      </w:r>
      <w:r w:rsidR="00493751">
        <w:instrText xml:space="preserve"> ADDIN ZOTERO_ITEM CSL_CITATION {"citationID":"KXJTGg3j","properties":{"formattedCitation":"(ITDP, 2020)","plainCitation":"(ITDP, 2020)","noteIndex":0},"citationItems":[{"id":19071,"uris":["http://zotero.org/groups/2241942/items/3K58DA4U"],"uri":["http://zotero.org/groups/2241942/items/3K58DA4U"],"itemData":{"id":19071,"type":"webpage","abstract":"Pedestrians First - Institute for Transportation and Development Policy","language":"en","title":"Pedestrians First","URL":"https://pedestriansfirst.itdp.org","author":[{"family":"ITDP","given":""}],"accessed":{"date-parts":[["2021",9,13]]},"issued":{"date-parts":[["2020"]]}}}],"schema":"https://github.com/citation-style-language/schema/raw/master/csl-citation.json"} </w:instrText>
      </w:r>
      <w:r w:rsidR="00493751">
        <w:fldChar w:fldCharType="separate"/>
      </w:r>
      <w:r w:rsidR="00493751" w:rsidRPr="00493751">
        <w:rPr>
          <w:rFonts w:cs="Times New Roman"/>
        </w:rPr>
        <w:t>(ITDP, 2020)</w:t>
      </w:r>
      <w:r w:rsidR="00493751">
        <w:fldChar w:fldCharType="end"/>
      </w:r>
      <w:r w:rsidR="00A63783">
        <w:t xml:space="preserve">. </w:t>
      </w:r>
      <w:r w:rsidR="0000059E" w:rsidRPr="001A278B">
        <w:t xml:space="preserve">Active modes and particularly walking improve health and reduce obesity and diabetes </w:t>
      </w:r>
      <w:r w:rsidR="0000059E" w:rsidRPr="001A278B">
        <w:fldChar w:fldCharType="begin"/>
      </w:r>
      <w:r w:rsidR="00493751">
        <w:instrText xml:space="preserve"> ADDIN ZOTERO_ITEM CSL_CITATION {"citationID":"3BoYjmuB","properties":{"formattedCitation":"(Brondeel et al., 2017; ITDP, 2020; Texas A&amp;M Transportation Institute, 2016)","plainCitation":"(Brondeel et al., 2017; ITDP, 2020; Texas A&amp;M Transportation Institute, 2016)","noteIndex":0},"citationItems":[{"id":19057,"uris":["http://zotero.org/groups/2241942/items/VP9ANVC4"],"uri":["http://zotero.org/groups/2241942/items/VP9ANVC4"],"itemData":{"id":19057,"type":"article-journal","abstract":"Physical inactivity is widely recognized as one of the leading causes of mortality, and transport accounts for a large part of people’s daily physical activity. This study develops a simulation approach to evaluate the impact of the Ile-de-France Urban Mobility Plan (2010–2020) on physical activity, under the hypothesis that the intended transport mode shifts are realized.","container-title":"International Journal of Behavioral Nutrition and Physical Activity","DOI":"10.1186/s12966-017-0600-1","ISSN":"1479-5868","issue":"1","journalAbbreviation":"International Journal of Behavioral Nutrition and Physical Activity","page":"143","source":"BioMed Central","title":"An evaluation of transport mode shift policies on transport-related physical activity through simulations based on random forests","volume":"14","author":[{"family":"Brondeel","given":"Ruben"},{"family":"Kestens","given":"Yan"},{"family":"Chaix","given":"Basile"}],"issued":{"date-parts":[["2017",10,23]]}}},{"id":19071,"uris":["http://zotero.org/groups/2241942/items/3K58DA4U"],"uri":["http://zotero.org/groups/2241942/items/3K58DA4U"],"itemData":{"id":19071,"type":"webpage","abstract":"Pedestrians First - Institute for Transportation and Development Policy","language":"en","title":"Pedestrians First","URL":"https://pedestriansfirst.itdp.org","author":[{"family":"ITDP","given":""}],"accessed":{"date-parts":[["2021",9,13]]},"issued":{"date-parts":[["2020"]]}}},{"id":18997,"uris":["http://zotero.org/groups/2241942/items/PAG3YZ96"],"uri":["http://zotero.org/groups/2241942/items/PAG3YZ96"],"itemData":{"id":18997,"type":"webpage","abstract":"In the United States, more people live in suburbs than in central cities, and suburbanites drive automobiles or rely on mass transit to get to and from work. The construction of highways with multi…","container-title":"Texas A&amp;M Transportation Institute","language":"en-US","title":"Walk, Don’t Drive: Active Transportation May Provide More than Health Benefits","title-short":"Walk, Don’t Drive","URL":"https://tti.tamu.edu/researcher/walk-dont-drive-active-transportation-may-provide-more-than-health-benefits/","author":[{"family":"Texas A&amp;M Transportation Institute","given":""}],"accessed":{"date-parts":[["2021",9,3]]},"issued":{"date-parts":[["2016",3,2]]}}}],"schema":"https://github.com/citation-style-language/schema/raw/master/csl-citation.json"} </w:instrText>
      </w:r>
      <w:r w:rsidR="0000059E" w:rsidRPr="001A278B">
        <w:fldChar w:fldCharType="separate"/>
      </w:r>
      <w:r w:rsidR="00493751" w:rsidRPr="00493751">
        <w:rPr>
          <w:rFonts w:cs="Times New Roman"/>
        </w:rPr>
        <w:t>(Brondeel et al., 2017; ITDP, 2020; Texas A&amp;M Transportation Institute, 2016)</w:t>
      </w:r>
      <w:r w:rsidR="0000059E" w:rsidRPr="001A278B">
        <w:fldChar w:fldCharType="end"/>
      </w:r>
      <w:r w:rsidR="0000059E" w:rsidRPr="001A278B">
        <w:t xml:space="preserve">. Residents of walkable neighborhoods weigh less (6-10 pounds) than residents of sprawling neighborhoods </w:t>
      </w:r>
      <w:r w:rsidR="0000059E" w:rsidRPr="001A278B">
        <w:fldChar w:fldCharType="begin"/>
      </w:r>
      <w:r w:rsidR="00493751">
        <w:instrText xml:space="preserve"> ADDIN ZOTERO_ITEM CSL_CITATION {"citationID":"8557hyeu","properties":{"formattedCitation":"(Walk Score, 2021)","plainCitation":"(Walk Score, 2021)","noteIndex":0},"citationItems":[{"id":19055,"uris":["http://zotero.org/groups/2241942/items/DB3M7CQ2"],"uri":["http://zotero.org/groups/2241942/items/DB3M7CQ2"],"itemData":{"id":19055,"type":"webpage","title":"What Makes a Neighborhood Walkable","URL":"https://www.walkscore.com/walkable-neighborhoods.shtml","author":[{"family":"Walk Score","given":""}],"accessed":{"date-parts":[["2021",9,9]]},"issued":{"date-parts":[["2021"]]}}}],"schema":"https://github.com/citation-style-language/schema/raw/master/csl-citation.json"} </w:instrText>
      </w:r>
      <w:r w:rsidR="0000059E" w:rsidRPr="001A278B">
        <w:fldChar w:fldCharType="separate"/>
      </w:r>
      <w:r w:rsidR="0000059E" w:rsidRPr="001A278B">
        <w:rPr>
          <w:rFonts w:cs="Times New Roman"/>
        </w:rPr>
        <w:t>(Walk Score, 2021)</w:t>
      </w:r>
      <w:r w:rsidR="0000059E" w:rsidRPr="001A278B">
        <w:fldChar w:fldCharType="end"/>
      </w:r>
      <w:r w:rsidR="0000059E" w:rsidRPr="001A278B">
        <w:t xml:space="preserve">. </w:t>
      </w:r>
      <w:r w:rsidR="00493751">
        <w:t>Walkable cities are good for the economy and society because p</w:t>
      </w:r>
      <w:r w:rsidR="0000059E" w:rsidRPr="001A278B">
        <w:t xml:space="preserve">edestrians have the opportunity for awareness, attentiveness and interaction of and with the local environment and people </w:t>
      </w:r>
      <w:r w:rsidR="0000059E" w:rsidRPr="001A278B">
        <w:fldChar w:fldCharType="begin"/>
      </w:r>
      <w:r w:rsidR="00493751">
        <w:instrText xml:space="preserve"> ADDIN ZOTERO_ITEM CSL_CITATION {"citationID":"pENLLdno","properties":{"formattedCitation":"(ITDP, 2020; Texas A&amp;M Transportation Institute, 2016)","plainCitation":"(ITDP, 2020; Texas A&amp;M Transportation Institute, 2016)","noteIndex":0},"citationItems":[{"id":19071,"uris":["http://zotero.org/groups/2241942/items/3K58DA4U"],"uri":["http://zotero.org/groups/2241942/items/3K58DA4U"],"itemData":{"id":19071,"type":"webpage","abstract":"Pedestrians First - Institute for Transportation and Development Policy","language":"en","title":"Pedestrians First","URL":"https://pedestriansfirst.itdp.org","author":[{"family":"ITDP","given":""}],"accessed":{"date-parts":[["2021",9,13]]},"issued":{"date-parts":[["2020"]]}}},{"id":18997,"uris":["http://zotero.org/groups/2241942/items/PAG3YZ96"],"uri":["http://zotero.org/groups/2241942/items/PAG3YZ96"],"itemData":{"id":18997,"type":"webpage","abstract":"In the United States, more people live in suburbs than in central cities, and suburbanites drive automobiles or rely on mass transit to get to and from work. The construction of highways with multi…","container-title":"Texas A&amp;M Transportation Institute","language":"en-US","title":"Walk, Don’t Drive: Active Transportation May Provide More than Health Benefits","title-short":"Walk, Don’t Drive","URL":"https://tti.tamu.edu/researcher/walk-dont-drive-active-transportation-may-provide-more-than-health-benefits/","author":[{"family":"Texas A&amp;M Transportation Institute","given":""}],"accessed":{"date-parts":[["2021",9,3]]},"issued":{"date-parts":[["2016",3,2]]}}}],"schema":"https://github.com/citation-style-language/schema/raw/master/csl-citation.json"} </w:instrText>
      </w:r>
      <w:r w:rsidR="0000059E" w:rsidRPr="001A278B">
        <w:fldChar w:fldCharType="separate"/>
      </w:r>
      <w:r w:rsidR="00493751" w:rsidRPr="00493751">
        <w:rPr>
          <w:rFonts w:cs="Times New Roman"/>
        </w:rPr>
        <w:t>(ITDP, 2020; Texas A&amp;M Transportation Institute, 2016)</w:t>
      </w:r>
      <w:r w:rsidR="0000059E" w:rsidRPr="001A278B">
        <w:fldChar w:fldCharType="end"/>
      </w:r>
      <w:r w:rsidR="0000059E" w:rsidRPr="001A278B">
        <w:t xml:space="preserve"> which brings about lower crime, more creativity and arts organizations and higher civic engagement </w:t>
      </w:r>
      <w:r w:rsidR="0000059E" w:rsidRPr="001A278B">
        <w:fldChar w:fldCharType="begin"/>
      </w:r>
      <w:r w:rsidR="00493751">
        <w:instrText xml:space="preserve"> ADDIN ZOTERO_ITEM CSL_CITATION {"citationID":"gDkpS7ze","properties":{"formattedCitation":"(Florida, 2014; ITDP, 2020)","plainCitation":"(Florida, 2014; ITDP, 2020)","noteIndex":0},"citationItems":[{"id":19060,"uris":["http://zotero.org/groups/2241942/items/H6SUWPMW"],"uri":["http://zotero.org/groups/2241942/items/H6SUWPMW"],"itemData":{"id":19060,"type":"article-newspaper","abstract":"A slew of new research links walkable neighborhoods with safer, healthier, more democratic places.","container-title":"Bloomberg.com","language":"en","source":"www.bloomberg.com","title":"Walkability Is Good for You","URL":"https://www.bloomberg.com/news/articles/2014-12-11/walkability-is-good-for-you","author":[{"family":"Florida","given":"R"}],"accessed":{"date-parts":[["2021",9,9]]},"issued":{"date-parts":[["2014",12,11]]}}},{"id":19071,"uris":["http://zotero.org/groups/2241942/items/3K58DA4U"],"uri":["http://zotero.org/groups/2241942/items/3K58DA4U"],"itemData":{"id":19071,"type":"webpage","abstract":"Pedestrians First - Institute for Transportation and Development Policy","language":"en","title":"Pedestrians First","URL":"https://pedestriansfirst.itdp.org","author":[{"family":"ITDP","given":""}],"accessed":{"date-parts":[["2021",9,13]]},"issued":{"date-parts":[["2020"]]}}}],"schema":"https://github.com/citation-style-language/schema/raw/master/csl-citation.json"} </w:instrText>
      </w:r>
      <w:r w:rsidR="0000059E" w:rsidRPr="001A278B">
        <w:fldChar w:fldCharType="separate"/>
      </w:r>
      <w:r w:rsidR="00493751" w:rsidRPr="00493751">
        <w:rPr>
          <w:rFonts w:cs="Times New Roman"/>
        </w:rPr>
        <w:t>(Florida, 2014; ITDP, 2020)</w:t>
      </w:r>
      <w:r w:rsidR="0000059E" w:rsidRPr="001A278B">
        <w:fldChar w:fldCharType="end"/>
      </w:r>
      <w:r w:rsidR="0000059E" w:rsidRPr="001A278B">
        <w:t>.</w:t>
      </w:r>
    </w:p>
    <w:p w14:paraId="48F3D329" w14:textId="6B83A93F" w:rsidR="00AC69FF" w:rsidRPr="00EE496F" w:rsidRDefault="00AC69FF" w:rsidP="00AC69FF">
      <w:pPr>
        <w:spacing w:after="240"/>
      </w:pPr>
      <w:r w:rsidRPr="00EE496F">
        <w:t xml:space="preserve">The financial results presented in </w:t>
      </w:r>
      <w:r w:rsidRPr="00EE496F">
        <w:fldChar w:fldCharType="begin"/>
      </w:r>
      <w:r w:rsidRPr="00EE496F">
        <w:instrText xml:space="preserve"> REF _Ref4178770 \h  \* MERGEFORMAT </w:instrText>
      </w:r>
      <w:r w:rsidRPr="00EE496F">
        <w:fldChar w:fldCharType="separate"/>
      </w:r>
      <w:r w:rsidRPr="00EE496F">
        <w:t>Table 3.4</w:t>
      </w:r>
      <w:r w:rsidRPr="00EE496F">
        <w:fldChar w:fldCharType="end"/>
      </w:r>
      <w:r w:rsidRPr="00EE496F">
        <w:t xml:space="preserve"> show the NPV of the </w:t>
      </w:r>
      <w:r w:rsidR="0000059E">
        <w:t>walkable cities</w:t>
      </w:r>
      <w:r w:rsidRPr="00EE496F">
        <w:t xml:space="preserve"> solution to be $</w:t>
      </w:r>
      <w:r w:rsidR="0000059E">
        <w:t>3,864</w:t>
      </w:r>
      <w:r w:rsidRPr="00EE496F">
        <w:t xml:space="preserve"> billion with a net operating savings of $</w:t>
      </w:r>
      <w:r w:rsidR="0000059E">
        <w:t>6</w:t>
      </w:r>
      <w:r>
        <w:t>,</w:t>
      </w:r>
      <w:r w:rsidRPr="00EE496F">
        <w:t>69</w:t>
      </w:r>
      <w:r w:rsidR="0000059E">
        <w:t>9</w:t>
      </w:r>
      <w:r w:rsidRPr="00EE496F">
        <w:t xml:space="preserve"> billion from 2020 to 2050. </w:t>
      </w:r>
      <w:r w:rsidR="0000059E">
        <w:t>Neither the walkable cities solution nor the conventional have first costs. The costs savings comes from switching from ICE vehicles which have depreciation, maintenance, insurance and fuel costs. Walkable cities</w:t>
      </w:r>
      <w:r>
        <w:t xml:space="preserve"> </w:t>
      </w:r>
      <w:r w:rsidRPr="00EE496F">
        <w:t>is an easy to implement, cost-effective solution that has significant reductions in emissions.</w:t>
      </w:r>
    </w:p>
    <w:p w14:paraId="7826640C" w14:textId="32956B78" w:rsidR="00AC69FF" w:rsidRPr="00B144E5" w:rsidRDefault="0000059E" w:rsidP="00AC69FF">
      <w:pPr>
        <w:spacing w:after="160"/>
        <w:rPr>
          <w:bCs/>
        </w:rPr>
      </w:pPr>
      <w:r>
        <w:rPr>
          <w:bCs/>
        </w:rPr>
        <w:t>Walking</w:t>
      </w:r>
      <w:r w:rsidR="00AC69FF">
        <w:rPr>
          <w:bCs/>
        </w:rPr>
        <w:t xml:space="preserve"> instead of driving a car not only improves the health of the rider, but also reduces the localized particulate emissions from internal combustion engines, thus improving air quality and health outcomes for non-</w:t>
      </w:r>
      <w:r>
        <w:rPr>
          <w:bCs/>
        </w:rPr>
        <w:t>walking urban passengers</w:t>
      </w:r>
      <w:r w:rsidR="00AC69FF">
        <w:rPr>
          <w:bCs/>
        </w:rPr>
        <w:t xml:space="preserve">. Increasing </w:t>
      </w:r>
      <w:r>
        <w:rPr>
          <w:bCs/>
        </w:rPr>
        <w:t>walking</w:t>
      </w:r>
      <w:r w:rsidR="00AC69FF">
        <w:rPr>
          <w:bCs/>
        </w:rPr>
        <w:t xml:space="preserve"> in urban centers may seem like a difficult task, and it will require concerted efforts to design infrastructure that supports </w:t>
      </w:r>
      <w:r>
        <w:rPr>
          <w:bCs/>
        </w:rPr>
        <w:t>pedestrians</w:t>
      </w:r>
      <w:r w:rsidR="00AC69FF">
        <w:rPr>
          <w:bCs/>
        </w:rPr>
        <w:t xml:space="preserve">. However, there are significant steps in this direction taking place throughout the world. For example, the </w:t>
      </w:r>
      <w:r w:rsidR="00A63783">
        <w:rPr>
          <w:bCs/>
        </w:rPr>
        <w:t xml:space="preserve">city of Paris </w:t>
      </w:r>
      <w:r w:rsidR="000D3E4C">
        <w:rPr>
          <w:bCs/>
        </w:rPr>
        <w:t xml:space="preserve">already has the highest mode share of walking in Europe but continues to enact policy to increase it. Policies have included banning cars and closing roads </w:t>
      </w:r>
      <w:r w:rsidR="003E1684">
        <w:rPr>
          <w:bCs/>
        </w:rPr>
        <w:t>as part of</w:t>
      </w:r>
      <w:r w:rsidR="000D3E4C">
        <w:rPr>
          <w:bCs/>
        </w:rPr>
        <w:t xml:space="preserve"> implementing a </w:t>
      </w:r>
      <w:r w:rsidR="003E1684">
        <w:rPr>
          <w:bCs/>
        </w:rPr>
        <w:t>“</w:t>
      </w:r>
      <w:r w:rsidR="000D3E4C">
        <w:rPr>
          <w:bCs/>
        </w:rPr>
        <w:t>Paris for pedestrians</w:t>
      </w:r>
      <w:r w:rsidR="003E1684">
        <w:rPr>
          <w:bCs/>
        </w:rPr>
        <w:t>”</w:t>
      </w:r>
      <w:r w:rsidR="000D3E4C">
        <w:rPr>
          <w:bCs/>
        </w:rPr>
        <w:t xml:space="preserve"> program</w:t>
      </w:r>
      <w:r w:rsidR="003E1684">
        <w:rPr>
          <w:bCs/>
        </w:rPr>
        <w:t xml:space="preserve"> and additionally, planning to become a 15-minute city. </w:t>
      </w:r>
      <w:r w:rsidR="00AC69FF">
        <w:rPr>
          <w:bCs/>
        </w:rPr>
        <w:t>If th</w:t>
      </w:r>
      <w:r w:rsidR="003E1684">
        <w:rPr>
          <w:bCs/>
        </w:rPr>
        <w:t xml:space="preserve">ese policies start </w:t>
      </w:r>
      <w:r w:rsidR="000D3E4C">
        <w:rPr>
          <w:bCs/>
        </w:rPr>
        <w:t>spreading</w:t>
      </w:r>
      <w:r w:rsidR="003E1684">
        <w:rPr>
          <w:bCs/>
        </w:rPr>
        <w:t xml:space="preserve"> gloablly</w:t>
      </w:r>
      <w:r w:rsidR="00AC69FF">
        <w:rPr>
          <w:bCs/>
        </w:rPr>
        <w:t xml:space="preserve">, the world will see large-scale benefits in a range of environmental, social, and economic areas. </w:t>
      </w:r>
    </w:p>
    <w:p w14:paraId="73D90D4D" w14:textId="5BAD4444" w:rsidR="00AC69FF" w:rsidRPr="00EE496F" w:rsidRDefault="00AC69FF" w:rsidP="00AC69FF">
      <w:pPr>
        <w:spacing w:after="240"/>
      </w:pPr>
      <w:r w:rsidRPr="00EE496F">
        <w:t>Some i</w:t>
      </w:r>
      <w:r>
        <w:t>mp</w:t>
      </w:r>
      <w:r w:rsidRPr="00EE496F">
        <w:t xml:space="preserve">rovements in the modeling could be expanding the scenarios to include the results of the achievement of </w:t>
      </w:r>
      <w:r>
        <w:t>more</w:t>
      </w:r>
      <w:r w:rsidRPr="00EE496F">
        <w:t xml:space="preserve"> specified mode share goal</w:t>
      </w:r>
      <w:r>
        <w:t>s</w:t>
      </w:r>
      <w:r w:rsidRPr="00EE496F">
        <w:t xml:space="preserve"> (</w:t>
      </w:r>
      <w:r w:rsidR="00C0431F">
        <w:t>6</w:t>
      </w:r>
      <w:r w:rsidRPr="00EE496F">
        <w:t>%</w:t>
      </w:r>
      <w:r>
        <w:t>,</w:t>
      </w:r>
      <w:r w:rsidRPr="00EE496F">
        <w:t xml:space="preserve"> </w:t>
      </w:r>
      <w:r w:rsidR="00C0431F">
        <w:t>8</w:t>
      </w:r>
      <w:r w:rsidRPr="00EE496F">
        <w:t>%</w:t>
      </w:r>
      <w:r>
        <w:t xml:space="preserve"> or </w:t>
      </w:r>
      <w:r w:rsidR="00C0431F">
        <w:t>10</w:t>
      </w:r>
      <w:r>
        <w:t>%</w:t>
      </w:r>
      <w:r w:rsidRPr="00EE496F">
        <w:t>) by 2050</w:t>
      </w:r>
      <w:r>
        <w:t xml:space="preserve"> and more details on the results from the </w:t>
      </w:r>
      <w:r w:rsidR="00C0431F">
        <w:t>covid street measures</w:t>
      </w:r>
      <w:r>
        <w:t xml:space="preserve">. </w:t>
      </w:r>
    </w:p>
    <w:p w14:paraId="319DCBD8" w14:textId="4385A49A" w:rsidR="006745FF" w:rsidRPr="001A278B" w:rsidRDefault="006745FF" w:rsidP="00483FFA">
      <w:pPr>
        <w:pStyle w:val="Heading2"/>
      </w:pPr>
      <w:bookmarkStart w:id="90" w:name="_Toc72966221"/>
      <w:r w:rsidRPr="001A278B">
        <w:t>Limitations</w:t>
      </w:r>
      <w:bookmarkEnd w:id="90"/>
    </w:p>
    <w:p w14:paraId="6DE4AE96" w14:textId="246A5512" w:rsidR="00C0431F" w:rsidRDefault="00C0431F" w:rsidP="00C0431F">
      <w:r>
        <w:t>Walkable cities is an important component for decarbonizing urban passenger transportation. However, some passengers are simply unable or unwilling to utilize walking as a mode and some geographical areas have climates and terrains that are not inviting for the use of walking. In some developing countries, car ownership is seen as a status symbol and walking is not. These obstacles can be overcome with the right type of walkable city matched to the place (15-minute city, transit oriented development, slow/shared/closed streets) and awareness campaigns and social agreements (Paris for Pedestrians).</w:t>
      </w:r>
    </w:p>
    <w:p w14:paraId="2139E8E7" w14:textId="5E62DC36" w:rsidR="006745FF" w:rsidRPr="001A278B" w:rsidRDefault="006745FF" w:rsidP="00483FFA">
      <w:pPr>
        <w:pStyle w:val="Heading2"/>
      </w:pPr>
      <w:bookmarkStart w:id="91" w:name="_Toc72966222"/>
      <w:r w:rsidRPr="001A278B">
        <w:t>Benchmarks</w:t>
      </w:r>
      <w:bookmarkEnd w:id="91"/>
    </w:p>
    <w:p w14:paraId="11A6E135" w14:textId="0FB552D4" w:rsidR="004167DB" w:rsidRPr="001A278B" w:rsidRDefault="004167DB" w:rsidP="004167DB">
      <w:r w:rsidRPr="001A278B">
        <w:t xml:space="preserve">As discussed above, adoption data is reported in different forms and requires adjustment for comparison. </w:t>
      </w:r>
      <w:r w:rsidR="00BB2A77" w:rsidRPr="001A278B">
        <w:t>Therefore,</w:t>
      </w:r>
      <w:r w:rsidRPr="001A278B">
        <w:t xml:space="preserve"> it is difficult to find comparable (without adjustment) sources for benchmarking. Only one source reported adoption data </w:t>
      </w:r>
      <w:r w:rsidR="00C0431F">
        <w:t>that could be converted into</w:t>
      </w:r>
      <w:r w:rsidRPr="001A278B">
        <w:t xml:space="preserve"> percent of urban passenger travel and is benchmarked in Table 4.1. </w:t>
      </w:r>
    </w:p>
    <w:p w14:paraId="79DB6E21" w14:textId="33610167" w:rsidR="006745FF" w:rsidRPr="001A278B" w:rsidRDefault="006745FF" w:rsidP="00EB247F">
      <w:pPr>
        <w:pStyle w:val="Caption"/>
        <w:rPr>
          <w:b/>
          <w:bCs/>
        </w:rPr>
      </w:pPr>
      <w:bookmarkStart w:id="92" w:name="_Toc524993445"/>
      <w:bookmarkStart w:id="93" w:name="_Toc72965766"/>
      <w:r w:rsidRPr="001A278B">
        <w:t xml:space="preserve">Table </w:t>
      </w:r>
      <w:fldSimple w:instr=" STYLEREF 1 \s ">
        <w:r w:rsidR="008F2B14" w:rsidRPr="001A278B">
          <w:rPr>
            <w:cs/>
          </w:rPr>
          <w:t>‎</w:t>
        </w:r>
        <w:r w:rsidR="008F2B14" w:rsidRPr="001A278B">
          <w:t>4</w:t>
        </w:r>
      </w:fldSimple>
      <w:r w:rsidR="008F2B14" w:rsidRPr="001A278B">
        <w:t>.</w:t>
      </w:r>
      <w:fldSimple w:instr=" SEQ Table \* ARABIC \s 1 ">
        <w:r w:rsidR="008F2B14" w:rsidRPr="001A278B">
          <w:t>1</w:t>
        </w:r>
      </w:fldSimple>
      <w:r w:rsidRPr="001A278B">
        <w:t xml:space="preserve"> Benchmarks</w:t>
      </w:r>
      <w:bookmarkEnd w:id="92"/>
      <w:bookmarkEnd w:id="93"/>
    </w:p>
    <w:tbl>
      <w:tblPr>
        <w:tblStyle w:val="TableGrid"/>
        <w:tblW w:w="2025" w:type="pct"/>
        <w:jc w:val="center"/>
        <w:tblLook w:val="04A0" w:firstRow="1" w:lastRow="0" w:firstColumn="1" w:lastColumn="0" w:noHBand="0" w:noVBand="1"/>
      </w:tblPr>
      <w:tblGrid>
        <w:gridCol w:w="2397"/>
        <w:gridCol w:w="1481"/>
      </w:tblGrid>
      <w:tr w:rsidR="004167DB" w:rsidRPr="001A278B" w14:paraId="4FACB92A" w14:textId="77777777" w:rsidTr="005175D9">
        <w:trPr>
          <w:cantSplit/>
          <w:trHeight w:val="329"/>
          <w:tblHeader/>
          <w:jc w:val="center"/>
        </w:trPr>
        <w:tc>
          <w:tcPr>
            <w:tcW w:w="3091" w:type="pct"/>
            <w:shd w:val="clear" w:color="auto" w:fill="4F81BD" w:themeFill="accent1"/>
            <w:vAlign w:val="center"/>
          </w:tcPr>
          <w:p w14:paraId="504B14CC" w14:textId="77777777" w:rsidR="004167DB" w:rsidRPr="001A278B" w:rsidRDefault="004167DB" w:rsidP="005175D9">
            <w:pPr>
              <w:spacing w:line="240" w:lineRule="auto"/>
              <w:jc w:val="center"/>
              <w:rPr>
                <w:b/>
                <w:bCs/>
                <w:color w:val="FFFFFF" w:themeColor="background1"/>
                <w:sz w:val="20"/>
                <w:szCs w:val="20"/>
              </w:rPr>
            </w:pPr>
            <w:r w:rsidRPr="001A278B">
              <w:rPr>
                <w:b/>
                <w:bCs/>
                <w:color w:val="FFFFFF" w:themeColor="background1"/>
                <w:sz w:val="20"/>
                <w:szCs w:val="20"/>
              </w:rPr>
              <w:t>Source and Scenario</w:t>
            </w:r>
          </w:p>
        </w:tc>
        <w:tc>
          <w:tcPr>
            <w:tcW w:w="1909" w:type="pct"/>
            <w:shd w:val="clear" w:color="auto" w:fill="4F81BD" w:themeFill="accent1"/>
            <w:vAlign w:val="center"/>
          </w:tcPr>
          <w:p w14:paraId="6B69AA07" w14:textId="77777777" w:rsidR="004167DB" w:rsidRPr="001A278B" w:rsidRDefault="004167DB" w:rsidP="005175D9">
            <w:pPr>
              <w:spacing w:line="240" w:lineRule="auto"/>
              <w:jc w:val="center"/>
              <w:rPr>
                <w:b/>
                <w:color w:val="FFFFFF" w:themeColor="background1"/>
                <w:sz w:val="20"/>
                <w:szCs w:val="20"/>
              </w:rPr>
            </w:pPr>
            <w:r w:rsidRPr="001A278B">
              <w:rPr>
                <w:b/>
                <w:color w:val="FFFFFF" w:themeColor="background1"/>
                <w:sz w:val="20"/>
                <w:szCs w:val="20"/>
              </w:rPr>
              <w:t>Market Share in 2050 (%)</w:t>
            </w:r>
          </w:p>
        </w:tc>
      </w:tr>
      <w:tr w:rsidR="004167DB" w:rsidRPr="001A278B" w14:paraId="477E61C7" w14:textId="77777777" w:rsidTr="005175D9">
        <w:trPr>
          <w:trHeight w:val="432"/>
          <w:jc w:val="center"/>
        </w:trPr>
        <w:tc>
          <w:tcPr>
            <w:tcW w:w="3091" w:type="pct"/>
            <w:vAlign w:val="center"/>
          </w:tcPr>
          <w:p w14:paraId="3A383F78" w14:textId="31342B71" w:rsidR="004167DB" w:rsidRPr="001A278B" w:rsidRDefault="005F3932" w:rsidP="00C0431F">
            <w:pPr>
              <w:spacing w:line="240" w:lineRule="auto"/>
              <w:jc w:val="center"/>
              <w:rPr>
                <w:sz w:val="20"/>
                <w:szCs w:val="20"/>
              </w:rPr>
            </w:pPr>
            <w:r w:rsidRPr="001A278B">
              <w:rPr>
                <w:sz w:val="20"/>
                <w:szCs w:val="20"/>
              </w:rPr>
              <w:fldChar w:fldCharType="begin"/>
            </w:r>
            <w:r w:rsidR="00C0431F">
              <w:rPr>
                <w:sz w:val="20"/>
                <w:szCs w:val="20"/>
              </w:rPr>
              <w:instrText xml:space="preserve"> ADDIN ZOTERO_ITEM CSL_CITATION {"citationID":"A0VM90LL","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1A278B">
              <w:rPr>
                <w:sz w:val="20"/>
                <w:szCs w:val="20"/>
              </w:rPr>
              <w:fldChar w:fldCharType="separate"/>
            </w:r>
            <w:r w:rsidR="00C0431F" w:rsidRPr="00C0431F">
              <w:rPr>
                <w:rFonts w:cs="Times New Roman"/>
                <w:sz w:val="20"/>
              </w:rPr>
              <w:t>(OECD/ITF, 2021)</w:t>
            </w:r>
            <w:r w:rsidRPr="001A278B">
              <w:rPr>
                <w:sz w:val="20"/>
                <w:szCs w:val="20"/>
              </w:rPr>
              <w:fldChar w:fldCharType="end"/>
            </w:r>
            <w:r w:rsidRPr="001A278B">
              <w:rPr>
                <w:sz w:val="20"/>
                <w:szCs w:val="20"/>
              </w:rPr>
              <w:t xml:space="preserve"> – </w:t>
            </w:r>
            <w:r w:rsidR="002F53CD">
              <w:rPr>
                <w:sz w:val="20"/>
                <w:szCs w:val="20"/>
              </w:rPr>
              <w:t>Recover</w:t>
            </w:r>
          </w:p>
        </w:tc>
        <w:tc>
          <w:tcPr>
            <w:tcW w:w="1909" w:type="pct"/>
            <w:vAlign w:val="center"/>
          </w:tcPr>
          <w:p w14:paraId="1AE7BE5B" w14:textId="642301AB" w:rsidR="004167DB" w:rsidRPr="001A278B" w:rsidRDefault="002F53CD" w:rsidP="005175D9">
            <w:pPr>
              <w:spacing w:line="240" w:lineRule="auto"/>
              <w:jc w:val="center"/>
              <w:rPr>
                <w:bCs/>
                <w:sz w:val="20"/>
                <w:szCs w:val="20"/>
              </w:rPr>
            </w:pPr>
            <w:r>
              <w:rPr>
                <w:bCs/>
                <w:sz w:val="20"/>
                <w:szCs w:val="20"/>
              </w:rPr>
              <w:t>9.3</w:t>
            </w:r>
            <w:r w:rsidR="005F3932" w:rsidRPr="001A278B">
              <w:rPr>
                <w:bCs/>
                <w:sz w:val="20"/>
                <w:szCs w:val="20"/>
              </w:rPr>
              <w:t>%</w:t>
            </w:r>
          </w:p>
        </w:tc>
      </w:tr>
      <w:tr w:rsidR="004167DB" w:rsidRPr="001A278B" w14:paraId="79EBACD2" w14:textId="77777777" w:rsidTr="005175D9">
        <w:trPr>
          <w:trHeight w:val="432"/>
          <w:jc w:val="center"/>
        </w:trPr>
        <w:tc>
          <w:tcPr>
            <w:tcW w:w="3091" w:type="pct"/>
            <w:vAlign w:val="center"/>
          </w:tcPr>
          <w:p w14:paraId="30486C61" w14:textId="79678AD7" w:rsidR="004167DB" w:rsidRPr="001A278B" w:rsidRDefault="002F53CD" w:rsidP="00890FB4">
            <w:pPr>
              <w:spacing w:line="240" w:lineRule="auto"/>
              <w:jc w:val="center"/>
              <w:rPr>
                <w:bCs/>
                <w:sz w:val="20"/>
                <w:szCs w:val="20"/>
              </w:rPr>
            </w:pPr>
            <w:r w:rsidRPr="001A278B">
              <w:rPr>
                <w:sz w:val="20"/>
                <w:szCs w:val="20"/>
              </w:rPr>
              <w:fldChar w:fldCharType="begin"/>
            </w:r>
            <w:r w:rsidR="00375806">
              <w:rPr>
                <w:sz w:val="20"/>
                <w:szCs w:val="20"/>
              </w:rPr>
              <w:instrText xml:space="preserve"> ADDIN ZOTERO_ITEM CSL_CITATION {"citationID":"PIHEiVkx","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1A278B">
              <w:rPr>
                <w:sz w:val="20"/>
                <w:szCs w:val="20"/>
              </w:rPr>
              <w:fldChar w:fldCharType="separate"/>
            </w:r>
            <w:r w:rsidRPr="00C0431F">
              <w:rPr>
                <w:rFonts w:cs="Times New Roman"/>
                <w:sz w:val="20"/>
              </w:rPr>
              <w:t>(OECD/ITF, 2021)</w:t>
            </w:r>
            <w:r w:rsidRPr="001A278B">
              <w:rPr>
                <w:sz w:val="20"/>
                <w:szCs w:val="20"/>
              </w:rPr>
              <w:fldChar w:fldCharType="end"/>
            </w:r>
            <w:r w:rsidRPr="001A278B">
              <w:rPr>
                <w:sz w:val="20"/>
                <w:szCs w:val="20"/>
              </w:rPr>
              <w:t xml:space="preserve"> – </w:t>
            </w:r>
            <w:r>
              <w:rPr>
                <w:sz w:val="20"/>
                <w:szCs w:val="20"/>
              </w:rPr>
              <w:t>Reshape</w:t>
            </w:r>
          </w:p>
        </w:tc>
        <w:tc>
          <w:tcPr>
            <w:tcW w:w="1909" w:type="pct"/>
            <w:vAlign w:val="center"/>
          </w:tcPr>
          <w:p w14:paraId="6572A332" w14:textId="16FA450F" w:rsidR="004167DB" w:rsidRPr="001A278B" w:rsidRDefault="002F53CD" w:rsidP="005175D9">
            <w:pPr>
              <w:spacing w:line="240" w:lineRule="auto"/>
              <w:jc w:val="center"/>
              <w:rPr>
                <w:bCs/>
                <w:sz w:val="20"/>
                <w:szCs w:val="20"/>
              </w:rPr>
            </w:pPr>
            <w:r>
              <w:rPr>
                <w:bCs/>
                <w:sz w:val="20"/>
                <w:szCs w:val="20"/>
              </w:rPr>
              <w:t>12.1</w:t>
            </w:r>
            <w:r w:rsidR="004167DB" w:rsidRPr="001A278B">
              <w:rPr>
                <w:bCs/>
                <w:sz w:val="20"/>
                <w:szCs w:val="20"/>
              </w:rPr>
              <w:t>%</w:t>
            </w:r>
          </w:p>
        </w:tc>
      </w:tr>
      <w:tr w:rsidR="004167DB" w:rsidRPr="001A278B" w14:paraId="49F77F52" w14:textId="77777777" w:rsidTr="005175D9">
        <w:trPr>
          <w:trHeight w:val="427"/>
          <w:jc w:val="center"/>
        </w:trPr>
        <w:tc>
          <w:tcPr>
            <w:tcW w:w="3091" w:type="pct"/>
            <w:vAlign w:val="center"/>
          </w:tcPr>
          <w:p w14:paraId="6151F790" w14:textId="021092B7" w:rsidR="004167DB" w:rsidRPr="001A278B" w:rsidRDefault="002F53CD" w:rsidP="00890FB4">
            <w:pPr>
              <w:spacing w:line="240" w:lineRule="auto"/>
              <w:jc w:val="center"/>
              <w:rPr>
                <w:sz w:val="20"/>
                <w:szCs w:val="20"/>
              </w:rPr>
            </w:pPr>
            <w:r w:rsidRPr="001A278B">
              <w:rPr>
                <w:sz w:val="20"/>
                <w:szCs w:val="20"/>
              </w:rPr>
              <w:fldChar w:fldCharType="begin"/>
            </w:r>
            <w:r w:rsidR="00375806">
              <w:rPr>
                <w:sz w:val="20"/>
                <w:szCs w:val="20"/>
              </w:rPr>
              <w:instrText xml:space="preserve"> ADDIN ZOTERO_ITEM CSL_CITATION {"citationID":"LXtCcU4p","properties":{"formattedCitation":"(OECD/ITF, 2021)","plainCitation":"(OECD/ITF, 2021)","noteIndex":0},"citationItems":[{"id":18042,"uris":["http://zotero.org/groups/2241942/items/BRBA4SQW"],"uri":["http://zotero.org/groups/2241942/items/BRBA4SQW"],"itemData":{"id":18042,"type":"article","title":"ITF Transport Outlook 2021","author":[{"family":"OECD/ITF","given":""}],"issued":{"date-parts":[["2021"]]}}}],"schema":"https://github.com/citation-style-language/schema/raw/master/csl-citation.json"} </w:instrText>
            </w:r>
            <w:r w:rsidRPr="001A278B">
              <w:rPr>
                <w:sz w:val="20"/>
                <w:szCs w:val="20"/>
              </w:rPr>
              <w:fldChar w:fldCharType="separate"/>
            </w:r>
            <w:r w:rsidRPr="00C0431F">
              <w:rPr>
                <w:rFonts w:cs="Times New Roman"/>
                <w:sz w:val="20"/>
              </w:rPr>
              <w:t>(OECD/ITF, 2021)</w:t>
            </w:r>
            <w:r w:rsidRPr="001A278B">
              <w:rPr>
                <w:sz w:val="20"/>
                <w:szCs w:val="20"/>
              </w:rPr>
              <w:fldChar w:fldCharType="end"/>
            </w:r>
            <w:r w:rsidRPr="001A278B">
              <w:rPr>
                <w:sz w:val="20"/>
                <w:szCs w:val="20"/>
              </w:rPr>
              <w:t xml:space="preserve"> – </w:t>
            </w:r>
            <w:r>
              <w:rPr>
                <w:sz w:val="20"/>
                <w:szCs w:val="20"/>
              </w:rPr>
              <w:t>ReshapePlus</w:t>
            </w:r>
          </w:p>
        </w:tc>
        <w:tc>
          <w:tcPr>
            <w:tcW w:w="1909" w:type="pct"/>
            <w:vAlign w:val="center"/>
          </w:tcPr>
          <w:p w14:paraId="20933225" w14:textId="2BF43BF1" w:rsidR="004167DB" w:rsidRPr="001A278B" w:rsidRDefault="002F53CD" w:rsidP="005175D9">
            <w:pPr>
              <w:spacing w:line="240" w:lineRule="auto"/>
              <w:jc w:val="center"/>
              <w:rPr>
                <w:bCs/>
                <w:sz w:val="20"/>
                <w:szCs w:val="20"/>
              </w:rPr>
            </w:pPr>
            <w:r>
              <w:rPr>
                <w:bCs/>
                <w:sz w:val="20"/>
                <w:szCs w:val="20"/>
              </w:rPr>
              <w:t>12.2</w:t>
            </w:r>
            <w:r w:rsidR="004167DB" w:rsidRPr="001A278B">
              <w:rPr>
                <w:bCs/>
                <w:sz w:val="20"/>
                <w:szCs w:val="20"/>
              </w:rPr>
              <w:t>%</w:t>
            </w:r>
          </w:p>
        </w:tc>
      </w:tr>
      <w:tr w:rsidR="004167DB" w:rsidRPr="001A278B" w14:paraId="69CC8CD1" w14:textId="77777777" w:rsidTr="005175D9">
        <w:trPr>
          <w:trHeight w:val="329"/>
          <w:jc w:val="center"/>
        </w:trPr>
        <w:tc>
          <w:tcPr>
            <w:tcW w:w="3091" w:type="pct"/>
            <w:vAlign w:val="center"/>
          </w:tcPr>
          <w:p w14:paraId="36DC4A60" w14:textId="49D8A373" w:rsidR="004167DB" w:rsidRPr="001A278B" w:rsidRDefault="004167DB" w:rsidP="005175D9">
            <w:pPr>
              <w:spacing w:line="240" w:lineRule="auto"/>
              <w:jc w:val="center"/>
              <w:rPr>
                <w:bCs/>
                <w:sz w:val="20"/>
                <w:szCs w:val="20"/>
              </w:rPr>
            </w:pPr>
            <w:r w:rsidRPr="001A278B">
              <w:rPr>
                <w:sz w:val="20"/>
                <w:szCs w:val="20"/>
              </w:rPr>
              <w:t>Project Drawdown – Plausible Scenario)</w:t>
            </w:r>
          </w:p>
        </w:tc>
        <w:tc>
          <w:tcPr>
            <w:tcW w:w="1909" w:type="pct"/>
            <w:vAlign w:val="center"/>
          </w:tcPr>
          <w:p w14:paraId="3C1E19B2" w14:textId="11E98F7E" w:rsidR="004167DB" w:rsidRPr="001A278B" w:rsidRDefault="002F53CD" w:rsidP="005175D9">
            <w:pPr>
              <w:spacing w:line="240" w:lineRule="auto"/>
              <w:jc w:val="center"/>
              <w:rPr>
                <w:bCs/>
                <w:sz w:val="20"/>
                <w:szCs w:val="20"/>
              </w:rPr>
            </w:pPr>
            <w:r>
              <w:rPr>
                <w:bCs/>
                <w:sz w:val="20"/>
                <w:szCs w:val="20"/>
              </w:rPr>
              <w:t>5.0</w:t>
            </w:r>
            <w:r w:rsidR="004167DB" w:rsidRPr="001A278B">
              <w:rPr>
                <w:bCs/>
                <w:sz w:val="20"/>
                <w:szCs w:val="20"/>
              </w:rPr>
              <w:t>%</w:t>
            </w:r>
          </w:p>
        </w:tc>
      </w:tr>
      <w:tr w:rsidR="004167DB" w:rsidRPr="001A278B" w14:paraId="718EA560" w14:textId="77777777" w:rsidTr="005175D9">
        <w:trPr>
          <w:trHeight w:val="329"/>
          <w:jc w:val="center"/>
        </w:trPr>
        <w:tc>
          <w:tcPr>
            <w:tcW w:w="3091" w:type="pct"/>
            <w:vAlign w:val="center"/>
          </w:tcPr>
          <w:p w14:paraId="67430EE2" w14:textId="17034DF8" w:rsidR="004167DB" w:rsidRPr="001A278B" w:rsidRDefault="004167DB" w:rsidP="005175D9">
            <w:pPr>
              <w:spacing w:line="240" w:lineRule="auto"/>
              <w:jc w:val="center"/>
              <w:rPr>
                <w:sz w:val="20"/>
                <w:szCs w:val="20"/>
              </w:rPr>
            </w:pPr>
            <w:r w:rsidRPr="001A278B">
              <w:rPr>
                <w:sz w:val="20"/>
                <w:szCs w:val="20"/>
              </w:rPr>
              <w:t xml:space="preserve">Project Drawdown – Drawdown Scenario </w:t>
            </w:r>
          </w:p>
        </w:tc>
        <w:tc>
          <w:tcPr>
            <w:tcW w:w="1909" w:type="pct"/>
            <w:vAlign w:val="center"/>
          </w:tcPr>
          <w:p w14:paraId="129ECF98" w14:textId="7F980BC7" w:rsidR="004167DB" w:rsidRPr="001A278B" w:rsidRDefault="002F53CD" w:rsidP="005175D9">
            <w:pPr>
              <w:spacing w:line="240" w:lineRule="auto"/>
              <w:jc w:val="center"/>
              <w:rPr>
                <w:bCs/>
                <w:sz w:val="20"/>
                <w:szCs w:val="20"/>
              </w:rPr>
            </w:pPr>
            <w:r>
              <w:rPr>
                <w:bCs/>
                <w:sz w:val="20"/>
                <w:szCs w:val="20"/>
              </w:rPr>
              <w:t>5.5</w:t>
            </w:r>
            <w:r w:rsidR="004167DB" w:rsidRPr="001A278B">
              <w:rPr>
                <w:bCs/>
                <w:sz w:val="20"/>
                <w:szCs w:val="20"/>
              </w:rPr>
              <w:t>%</w:t>
            </w:r>
          </w:p>
        </w:tc>
      </w:tr>
      <w:tr w:rsidR="004167DB" w:rsidRPr="001A278B" w14:paraId="194BC971" w14:textId="77777777" w:rsidTr="005175D9">
        <w:trPr>
          <w:trHeight w:val="329"/>
          <w:jc w:val="center"/>
        </w:trPr>
        <w:tc>
          <w:tcPr>
            <w:tcW w:w="3091" w:type="pct"/>
            <w:vAlign w:val="center"/>
          </w:tcPr>
          <w:p w14:paraId="086B45B2" w14:textId="597A0A90" w:rsidR="004167DB" w:rsidRPr="001A278B" w:rsidRDefault="004167DB" w:rsidP="005175D9">
            <w:pPr>
              <w:spacing w:line="240" w:lineRule="auto"/>
              <w:jc w:val="center"/>
              <w:rPr>
                <w:sz w:val="20"/>
                <w:szCs w:val="20"/>
              </w:rPr>
            </w:pPr>
            <w:r w:rsidRPr="001A278B">
              <w:rPr>
                <w:sz w:val="20"/>
                <w:szCs w:val="20"/>
              </w:rPr>
              <w:t>Project Drawdown – Maximum Scenario</w:t>
            </w:r>
          </w:p>
        </w:tc>
        <w:tc>
          <w:tcPr>
            <w:tcW w:w="1909" w:type="pct"/>
            <w:vAlign w:val="center"/>
          </w:tcPr>
          <w:p w14:paraId="165D6DD9" w14:textId="782935C7" w:rsidR="004167DB" w:rsidRPr="001A278B" w:rsidRDefault="002F53CD" w:rsidP="005175D9">
            <w:pPr>
              <w:spacing w:line="240" w:lineRule="auto"/>
              <w:jc w:val="center"/>
              <w:rPr>
                <w:bCs/>
                <w:sz w:val="20"/>
                <w:szCs w:val="20"/>
              </w:rPr>
            </w:pPr>
            <w:r>
              <w:rPr>
                <w:bCs/>
                <w:sz w:val="20"/>
                <w:szCs w:val="20"/>
              </w:rPr>
              <w:t>7.1</w:t>
            </w:r>
            <w:r w:rsidR="004167DB" w:rsidRPr="001A278B">
              <w:rPr>
                <w:bCs/>
                <w:sz w:val="20"/>
                <w:szCs w:val="20"/>
              </w:rPr>
              <w:t>%</w:t>
            </w:r>
          </w:p>
        </w:tc>
      </w:tr>
    </w:tbl>
    <w:p w14:paraId="105A5AA0" w14:textId="7DA7057F" w:rsidR="000D30DE" w:rsidRPr="001A278B" w:rsidRDefault="000D30DE" w:rsidP="00EB247F">
      <w:pPr>
        <w:rPr>
          <w:rFonts w:asciiTheme="majorHAnsi" w:eastAsiaTheme="majorEastAsia" w:hAnsiTheme="majorHAnsi" w:cstheme="majorBidi"/>
          <w:b/>
          <w:bCs/>
          <w:smallCaps/>
          <w:color w:val="000000" w:themeColor="text1"/>
          <w:sz w:val="36"/>
          <w:szCs w:val="36"/>
        </w:rPr>
      </w:pPr>
    </w:p>
    <w:p w14:paraId="7454D80C" w14:textId="4B3E4B8E" w:rsidR="00434F61" w:rsidRPr="001A278B" w:rsidRDefault="003B2C93" w:rsidP="003B2C93">
      <w:pPr>
        <w:pStyle w:val="Heading1"/>
        <w:numPr>
          <w:ilvl w:val="0"/>
          <w:numId w:val="0"/>
        </w:numPr>
        <w:ind w:left="432"/>
        <w:rPr>
          <w:highlight w:val="red"/>
        </w:rPr>
      </w:pPr>
      <w:bookmarkStart w:id="94" w:name="_Toc72966223"/>
      <w:r w:rsidRPr="001A278B">
        <w:t xml:space="preserve">5. </w:t>
      </w:r>
      <w:r w:rsidR="551A77D0" w:rsidRPr="001A278B">
        <w:t>References</w:t>
      </w:r>
      <w:bookmarkEnd w:id="94"/>
    </w:p>
    <w:p w14:paraId="22F318EA" w14:textId="10DC3918" w:rsidR="00613FFD" w:rsidRPr="001A278B" w:rsidRDefault="00613FFD" w:rsidP="00613FFD">
      <w:pPr>
        <w:ind w:left="540" w:hanging="540"/>
      </w:pPr>
      <w:bookmarkStart w:id="95" w:name="_ENREF_2"/>
      <w:r w:rsidRPr="001A278B">
        <w:t xml:space="preserve">European Commission Et Al., E. C. 2011. White Paper roadmap to a single European transport area towards a competitive and resource efficient transport system. </w:t>
      </w:r>
      <w:r w:rsidRPr="001A278B">
        <w:rPr>
          <w:i/>
        </w:rPr>
        <w:t>COM (2011),</w:t>
      </w:r>
      <w:r w:rsidRPr="001A278B">
        <w:t xml:space="preserve"> 144.</w:t>
      </w:r>
      <w:bookmarkEnd w:id="95"/>
    </w:p>
    <w:p w14:paraId="1F354964" w14:textId="2C91B79C" w:rsidR="00613FFD" w:rsidRPr="001A278B" w:rsidRDefault="00613FFD" w:rsidP="00613FFD">
      <w:pPr>
        <w:ind w:left="540" w:hanging="540"/>
      </w:pPr>
      <w:bookmarkStart w:id="96" w:name="_ENREF_9"/>
      <w:r w:rsidRPr="001A278B">
        <w:t xml:space="preserve">IEA. 2016. Energy </w:t>
      </w:r>
      <w:r w:rsidR="00A55AE4" w:rsidRPr="001A278B">
        <w:t xml:space="preserve">Technology Perspectives: Towards Sustainable Urban Energy Systems. OECD/IEA, </w:t>
      </w:r>
      <w:r w:rsidRPr="001A278B">
        <w:t>Paris.</w:t>
      </w:r>
      <w:bookmarkEnd w:id="96"/>
    </w:p>
    <w:p w14:paraId="165CABAE" w14:textId="091B43A9" w:rsidR="00A55AE4" w:rsidRPr="001A278B" w:rsidRDefault="00A55AE4" w:rsidP="00613FFD">
      <w:pPr>
        <w:ind w:left="540" w:hanging="540"/>
      </w:pPr>
      <w:r w:rsidRPr="001A278B">
        <w:t>IEA. 2017. Energy Technology Perspectives: Catalyzing Energy Technology Transformations. OECD/IEA, Paris</w:t>
      </w:r>
    </w:p>
    <w:p w14:paraId="5A4D3F5E" w14:textId="42802548" w:rsidR="00613FFD" w:rsidRPr="001A278B" w:rsidRDefault="00613FFD" w:rsidP="00613FFD">
      <w:pPr>
        <w:ind w:left="540" w:hanging="540"/>
      </w:pPr>
      <w:bookmarkStart w:id="97" w:name="_ENREF_10"/>
      <w:r w:rsidRPr="001A278B">
        <w:t>IP</w:t>
      </w:r>
      <w:r w:rsidR="00A55AE4" w:rsidRPr="001A278B">
        <w:t>C</w:t>
      </w:r>
      <w:r w:rsidRPr="001A278B">
        <w:t xml:space="preserve">C 2014. </w:t>
      </w:r>
      <w:r w:rsidRPr="001A278B">
        <w:rPr>
          <w:i/>
        </w:rPr>
        <w:t xml:space="preserve">Climate Change 2014: Impacts, Adaptation, and Vulnerability. Part A: Global and Sectoral Aspects. Contribution of Working Group II to the Fifth Assessment Report of the Intergovernmental Panel on Climate Change [Field, C.B., V.R. Barros, D.J. Dokken, K.J. Mach, M.D. Mastrandrea, T.E. Bilir, M. Chatterjee, K.L. Ebi, Y.O. Estrada, R.C. Genova, B. Girma, E.S. Kissel, A.N. Levy, S. MacCracken, P.R. Mastrandrea, and L.L. White (eds.)], </w:t>
      </w:r>
      <w:r w:rsidRPr="001A278B">
        <w:t>Cambridge, United Kingdom and New York, NY, USA, Cambridge University Press.</w:t>
      </w:r>
      <w:bookmarkEnd w:id="97"/>
    </w:p>
    <w:p w14:paraId="501B003A" w14:textId="77777777" w:rsidR="00375806" w:rsidRDefault="00613FFD" w:rsidP="00375806">
      <w:pPr>
        <w:pStyle w:val="Bibliography"/>
        <w:rPr>
          <w:rFonts w:cs="Times New Roman"/>
          <w:szCs w:val="24"/>
        </w:rPr>
      </w:pPr>
      <w:bookmarkStart w:id="98" w:name="_ENREF_15"/>
      <w:r w:rsidRPr="001A278B">
        <w:t>Pachauri, R. K., Allen, M. R., Barros, V., Broome, J., Cramer, W., Chris</w:t>
      </w:r>
      <w:r w:rsidR="008C0172" w:rsidRPr="001A278B">
        <w:t xml:space="preserve"> </w:t>
      </w:r>
      <w:r w:rsidR="005F3932" w:rsidRPr="001A278B">
        <w:fldChar w:fldCharType="begin"/>
      </w:r>
      <w:r w:rsidR="00375806">
        <w:instrText xml:space="preserve"> ADDIN ZOTERO_BIBL {"uncited":[],"omitted":[],"custom":[]} CSL_BIBLIOGRAPHY </w:instrText>
      </w:r>
      <w:r w:rsidR="005F3932" w:rsidRPr="001A278B">
        <w:fldChar w:fldCharType="separate"/>
      </w:r>
      <w:r w:rsidR="00375806">
        <w:rPr>
          <w:rFonts w:cs="Times New Roman"/>
          <w:szCs w:val="24"/>
        </w:rPr>
        <w:t xml:space="preserve">AAA. (2019). </w:t>
      </w:r>
      <w:r w:rsidR="00375806">
        <w:rPr>
          <w:rFonts w:cs="Times New Roman"/>
          <w:i/>
          <w:iCs/>
          <w:szCs w:val="24"/>
        </w:rPr>
        <w:t>AAA’s Your Driving Costs | AAA Exchange</w:t>
      </w:r>
      <w:r w:rsidR="00375806">
        <w:rPr>
          <w:rFonts w:cs="Times New Roman"/>
          <w:szCs w:val="24"/>
        </w:rPr>
        <w:t>. https://exchange.aaa.com/automotive/driving-costs/#.YGpUgZ37Tid</w:t>
      </w:r>
    </w:p>
    <w:p w14:paraId="36E48511" w14:textId="77777777" w:rsidR="00375806" w:rsidRDefault="00375806" w:rsidP="00375806">
      <w:pPr>
        <w:pStyle w:val="Bibliography"/>
        <w:rPr>
          <w:rFonts w:cs="Times New Roman"/>
          <w:szCs w:val="24"/>
        </w:rPr>
      </w:pPr>
      <w:r>
        <w:rPr>
          <w:rFonts w:cs="Times New Roman"/>
          <w:szCs w:val="24"/>
        </w:rPr>
        <w:t xml:space="preserve">AlKheder, S. (2021). Promoting public transport as a strategy to reduce GHG emissions from private vehicles in Kuwait. </w:t>
      </w:r>
      <w:r>
        <w:rPr>
          <w:rFonts w:cs="Times New Roman"/>
          <w:i/>
          <w:iCs/>
          <w:szCs w:val="24"/>
        </w:rPr>
        <w:t>Environmental Challenges</w:t>
      </w:r>
      <w:r>
        <w:rPr>
          <w:rFonts w:cs="Times New Roman"/>
          <w:szCs w:val="24"/>
        </w:rPr>
        <w:t xml:space="preserve">, </w:t>
      </w:r>
      <w:r>
        <w:rPr>
          <w:rFonts w:cs="Times New Roman"/>
          <w:i/>
          <w:iCs/>
          <w:szCs w:val="24"/>
        </w:rPr>
        <w:t>3</w:t>
      </w:r>
      <w:r>
        <w:rPr>
          <w:rFonts w:cs="Times New Roman"/>
          <w:szCs w:val="24"/>
        </w:rPr>
        <w:t>, 100075. https://doi.org/10.1016/j.envc.2021.100075</w:t>
      </w:r>
    </w:p>
    <w:p w14:paraId="77D1A867" w14:textId="77777777" w:rsidR="00375806" w:rsidRDefault="00375806" w:rsidP="00375806">
      <w:pPr>
        <w:pStyle w:val="Bibliography"/>
        <w:rPr>
          <w:rFonts w:cs="Times New Roman"/>
          <w:szCs w:val="24"/>
        </w:rPr>
      </w:pPr>
      <w:r>
        <w:rPr>
          <w:rFonts w:cs="Times New Roman"/>
          <w:szCs w:val="24"/>
        </w:rPr>
        <w:t xml:space="preserve">Altieri, M., Silva, C., &amp; Terabe, S. (2020). Give public transit a chance: A comparative analysis of competitive travel time in public transit modal share. </w:t>
      </w:r>
      <w:r>
        <w:rPr>
          <w:rFonts w:cs="Times New Roman"/>
          <w:i/>
          <w:iCs/>
          <w:szCs w:val="24"/>
        </w:rPr>
        <w:t>Journal of Transport Geography</w:t>
      </w:r>
      <w:r>
        <w:rPr>
          <w:rFonts w:cs="Times New Roman"/>
          <w:szCs w:val="24"/>
        </w:rPr>
        <w:t xml:space="preserve">, </w:t>
      </w:r>
      <w:r>
        <w:rPr>
          <w:rFonts w:cs="Times New Roman"/>
          <w:i/>
          <w:iCs/>
          <w:szCs w:val="24"/>
        </w:rPr>
        <w:t>87</w:t>
      </w:r>
      <w:r>
        <w:rPr>
          <w:rFonts w:cs="Times New Roman"/>
          <w:szCs w:val="24"/>
        </w:rPr>
        <w:t>, 102817. https://doi.org/10.1016/j.jtrangeo.2020.102817</w:t>
      </w:r>
    </w:p>
    <w:p w14:paraId="41365F58" w14:textId="77777777" w:rsidR="00375806" w:rsidRDefault="00375806" w:rsidP="00375806">
      <w:pPr>
        <w:pStyle w:val="Bibliography"/>
        <w:rPr>
          <w:rFonts w:cs="Times New Roman"/>
          <w:szCs w:val="24"/>
        </w:rPr>
      </w:pPr>
      <w:r>
        <w:rPr>
          <w:rFonts w:cs="Times New Roman"/>
          <w:szCs w:val="24"/>
        </w:rPr>
        <w:t xml:space="preserve">Angel, S., Parent, J., Civco, D. L., Blei, A., &amp; Potere, D. (2011). The dimensions of global urban expansion: Estimates and projections for all countries, 2000–2050. </w:t>
      </w:r>
      <w:r>
        <w:rPr>
          <w:rFonts w:cs="Times New Roman"/>
          <w:i/>
          <w:iCs/>
          <w:szCs w:val="24"/>
        </w:rPr>
        <w:t>Progress in Planning</w:t>
      </w:r>
      <w:r>
        <w:rPr>
          <w:rFonts w:cs="Times New Roman"/>
          <w:szCs w:val="24"/>
        </w:rPr>
        <w:t xml:space="preserve">, </w:t>
      </w:r>
      <w:r>
        <w:rPr>
          <w:rFonts w:cs="Times New Roman"/>
          <w:i/>
          <w:iCs/>
          <w:szCs w:val="24"/>
        </w:rPr>
        <w:t>75</w:t>
      </w:r>
      <w:r>
        <w:rPr>
          <w:rFonts w:cs="Times New Roman"/>
          <w:szCs w:val="24"/>
        </w:rPr>
        <w:t>, 53–107.</w:t>
      </w:r>
    </w:p>
    <w:p w14:paraId="5DF48A69" w14:textId="77777777" w:rsidR="00375806" w:rsidRDefault="00375806" w:rsidP="00375806">
      <w:pPr>
        <w:pStyle w:val="Bibliography"/>
        <w:rPr>
          <w:rFonts w:cs="Times New Roman"/>
          <w:szCs w:val="24"/>
        </w:rPr>
      </w:pPr>
      <w:r>
        <w:rPr>
          <w:rFonts w:cs="Times New Roman"/>
          <w:szCs w:val="24"/>
        </w:rPr>
        <w:t xml:space="preserve">ARUP. (2016). </w:t>
      </w:r>
      <w:r>
        <w:rPr>
          <w:rFonts w:cs="Times New Roman"/>
          <w:i/>
          <w:iCs/>
          <w:szCs w:val="24"/>
        </w:rPr>
        <w:t>Cities Alive: Towards a Walking World</w:t>
      </w:r>
      <w:r>
        <w:rPr>
          <w:rFonts w:cs="Times New Roman"/>
          <w:szCs w:val="24"/>
        </w:rPr>
        <w:t>. ARUP. http://publications.arup.com/publications/c/cities_alive_towards_a_walking_world</w:t>
      </w:r>
    </w:p>
    <w:p w14:paraId="096EB703" w14:textId="77777777" w:rsidR="00375806" w:rsidRDefault="00375806" w:rsidP="00375806">
      <w:pPr>
        <w:pStyle w:val="Bibliography"/>
        <w:rPr>
          <w:rFonts w:cs="Times New Roman"/>
          <w:szCs w:val="24"/>
        </w:rPr>
      </w:pPr>
      <w:r>
        <w:rPr>
          <w:rFonts w:cs="Times New Roman"/>
          <w:szCs w:val="24"/>
        </w:rPr>
        <w:t xml:space="preserve">Ausubel, J. H., Marchetti, C., &amp; Meyer, P. (1998). Toward green mobility: The evolution of transport. </w:t>
      </w:r>
      <w:r>
        <w:rPr>
          <w:rFonts w:cs="Times New Roman"/>
          <w:i/>
          <w:iCs/>
          <w:szCs w:val="24"/>
        </w:rPr>
        <w:t>European Review</w:t>
      </w:r>
      <w:r>
        <w:rPr>
          <w:rFonts w:cs="Times New Roman"/>
          <w:szCs w:val="24"/>
        </w:rPr>
        <w:t xml:space="preserve">, </w:t>
      </w:r>
      <w:r>
        <w:rPr>
          <w:rFonts w:cs="Times New Roman"/>
          <w:i/>
          <w:iCs/>
          <w:szCs w:val="24"/>
        </w:rPr>
        <w:t>Vol. 6</w:t>
      </w:r>
      <w:r>
        <w:rPr>
          <w:rFonts w:cs="Times New Roman"/>
          <w:szCs w:val="24"/>
        </w:rPr>
        <w:t>(No. 2), 137–156.</w:t>
      </w:r>
    </w:p>
    <w:p w14:paraId="776FB1E6" w14:textId="77777777" w:rsidR="00375806" w:rsidRDefault="00375806" w:rsidP="00375806">
      <w:pPr>
        <w:pStyle w:val="Bibliography"/>
        <w:rPr>
          <w:rFonts w:cs="Times New Roman"/>
          <w:szCs w:val="24"/>
        </w:rPr>
      </w:pPr>
      <w:r>
        <w:rPr>
          <w:rFonts w:cs="Times New Roman"/>
          <w:szCs w:val="24"/>
        </w:rPr>
        <w:t xml:space="preserve">Bartlett, J. S. (n.d.). </w:t>
      </w:r>
      <w:r>
        <w:rPr>
          <w:rFonts w:cs="Times New Roman"/>
          <w:i/>
          <w:iCs/>
          <w:szCs w:val="24"/>
        </w:rPr>
        <w:t>The Cost of Car Ownership Over Time</w:t>
      </w:r>
      <w:r>
        <w:rPr>
          <w:rFonts w:cs="Times New Roman"/>
          <w:szCs w:val="24"/>
        </w:rPr>
        <w:t>. Consumer Reports. Retrieved April 5, 2021, from https://www.consumerreports.org/car-maintenance/the-cost-of-car-ownership/</w:t>
      </w:r>
    </w:p>
    <w:p w14:paraId="1308AD28" w14:textId="77777777" w:rsidR="00375806" w:rsidRDefault="00375806" w:rsidP="00375806">
      <w:pPr>
        <w:pStyle w:val="Bibliography"/>
        <w:rPr>
          <w:rFonts w:cs="Times New Roman"/>
          <w:szCs w:val="24"/>
        </w:rPr>
      </w:pPr>
      <w:r>
        <w:rPr>
          <w:rFonts w:cs="Times New Roman"/>
          <w:szCs w:val="24"/>
        </w:rPr>
        <w:t xml:space="preserve">Bertaud, A. (2004). </w:t>
      </w:r>
      <w:r>
        <w:rPr>
          <w:rFonts w:cs="Times New Roman"/>
          <w:i/>
          <w:iCs/>
          <w:szCs w:val="24"/>
        </w:rPr>
        <w:t>The Spatial Organization of Cities: Deliberate Outcome or Unforeseen Consequence?</w:t>
      </w:r>
      <w:r>
        <w:rPr>
          <w:rFonts w:cs="Times New Roman"/>
          <w:szCs w:val="24"/>
        </w:rPr>
        <w:t xml:space="preserve"> (IURD Working Paper Series). Institute of Urban and Regional Development UC Berkeley. file:///Users/ernestovalerothomas/Downloads/eScholarship%20UC%20item%205vb4w9wb%20(2).pdf</w:t>
      </w:r>
    </w:p>
    <w:p w14:paraId="4EE7A0E3" w14:textId="77777777" w:rsidR="00375806" w:rsidRDefault="00375806" w:rsidP="00375806">
      <w:pPr>
        <w:pStyle w:val="Bibliography"/>
        <w:rPr>
          <w:rFonts w:cs="Times New Roman"/>
          <w:szCs w:val="24"/>
        </w:rPr>
      </w:pPr>
      <w:r>
        <w:rPr>
          <w:rFonts w:cs="Times New Roman"/>
          <w:szCs w:val="24"/>
        </w:rPr>
        <w:t xml:space="preserve">Bhayat, F. (2021, May 28). </w:t>
      </w:r>
      <w:r>
        <w:rPr>
          <w:rFonts w:cs="Times New Roman"/>
          <w:i/>
          <w:iCs/>
          <w:szCs w:val="24"/>
        </w:rPr>
        <w:t>France in focus - Leaving Paris: What’s behind the exodus?</w:t>
      </w:r>
      <w:r>
        <w:rPr>
          <w:rFonts w:cs="Times New Roman"/>
          <w:szCs w:val="24"/>
        </w:rPr>
        <w:t xml:space="preserve"> France 24. https://www.france24.com/en/tv-shows/france-in-focus/20210528-leaving-paris-what-s-behind-the-exodus</w:t>
      </w:r>
    </w:p>
    <w:p w14:paraId="2713F7A3" w14:textId="77777777" w:rsidR="00375806" w:rsidRDefault="00375806" w:rsidP="00375806">
      <w:pPr>
        <w:pStyle w:val="Bibliography"/>
        <w:rPr>
          <w:rFonts w:cs="Times New Roman"/>
          <w:szCs w:val="24"/>
        </w:rPr>
      </w:pPr>
      <w:r>
        <w:rPr>
          <w:rFonts w:cs="Times New Roman"/>
          <w:szCs w:val="24"/>
        </w:rPr>
        <w:t xml:space="preserve">Bieker, G. (2020). </w:t>
      </w:r>
      <w:r>
        <w:rPr>
          <w:rFonts w:cs="Times New Roman"/>
          <w:i/>
          <w:iCs/>
          <w:szCs w:val="24"/>
        </w:rPr>
        <w:t>European vehicle market statistics: Pocketbook 2019-2020</w:t>
      </w:r>
      <w:r>
        <w:rPr>
          <w:rFonts w:cs="Times New Roman"/>
          <w:szCs w:val="24"/>
        </w:rPr>
        <w:t xml:space="preserve"> (p. 56). icct (the International Council on Clean Transportation).</w:t>
      </w:r>
    </w:p>
    <w:p w14:paraId="440FF385" w14:textId="77777777" w:rsidR="00375806" w:rsidRDefault="00375806" w:rsidP="00375806">
      <w:pPr>
        <w:pStyle w:val="Bibliography"/>
        <w:rPr>
          <w:rFonts w:cs="Times New Roman"/>
          <w:szCs w:val="24"/>
        </w:rPr>
      </w:pPr>
      <w:r>
        <w:rPr>
          <w:rFonts w:cs="Times New Roman"/>
          <w:szCs w:val="24"/>
        </w:rPr>
        <w:t xml:space="preserve">Bowman, C. (2020, October 12). Coronavirus Moving Study Shows More Than 15.9 Million People Moved During COVID-19. </w:t>
      </w:r>
      <w:r>
        <w:rPr>
          <w:rFonts w:cs="Times New Roman"/>
          <w:i/>
          <w:iCs/>
          <w:szCs w:val="24"/>
        </w:rPr>
        <w:t>MYMOVE</w:t>
      </w:r>
      <w:r>
        <w:rPr>
          <w:rFonts w:cs="Times New Roman"/>
          <w:szCs w:val="24"/>
        </w:rPr>
        <w:t>. https://www.mymove.com/moving/covid-19/coronavirus-moving-trends/</w:t>
      </w:r>
    </w:p>
    <w:p w14:paraId="32FDFDD9" w14:textId="77777777" w:rsidR="00375806" w:rsidRDefault="00375806" w:rsidP="00375806">
      <w:pPr>
        <w:pStyle w:val="Bibliography"/>
        <w:rPr>
          <w:rFonts w:cs="Times New Roman"/>
          <w:szCs w:val="24"/>
        </w:rPr>
      </w:pPr>
      <w:r>
        <w:rPr>
          <w:rFonts w:cs="Times New Roman"/>
          <w:szCs w:val="24"/>
        </w:rPr>
        <w:t xml:space="preserve">Brondeel, R., Kestens, Y., &amp; Chaix, B. (2017). An evaluation of transport mode shift policies on transport-related physical activity through simulations based on random forests. </w:t>
      </w:r>
      <w:r>
        <w:rPr>
          <w:rFonts w:cs="Times New Roman"/>
          <w:i/>
          <w:iCs/>
          <w:szCs w:val="24"/>
        </w:rPr>
        <w:t>International Journal of Behavioral Nutrition and Physical Activity</w:t>
      </w:r>
      <w:r>
        <w:rPr>
          <w:rFonts w:cs="Times New Roman"/>
          <w:szCs w:val="24"/>
        </w:rPr>
        <w:t xml:space="preserve">, </w:t>
      </w:r>
      <w:r>
        <w:rPr>
          <w:rFonts w:cs="Times New Roman"/>
          <w:i/>
          <w:iCs/>
          <w:szCs w:val="24"/>
        </w:rPr>
        <w:t>14</w:t>
      </w:r>
      <w:r>
        <w:rPr>
          <w:rFonts w:cs="Times New Roman"/>
          <w:szCs w:val="24"/>
        </w:rPr>
        <w:t>(1), 143. https://doi.org/10.1186/s12966-017-0600-1</w:t>
      </w:r>
    </w:p>
    <w:p w14:paraId="55004114" w14:textId="77777777" w:rsidR="00375806" w:rsidRDefault="00375806" w:rsidP="00375806">
      <w:pPr>
        <w:pStyle w:val="Bibliography"/>
        <w:rPr>
          <w:rFonts w:cs="Times New Roman"/>
          <w:szCs w:val="24"/>
        </w:rPr>
      </w:pPr>
      <w:r>
        <w:rPr>
          <w:rFonts w:cs="Times New Roman"/>
          <w:szCs w:val="24"/>
        </w:rPr>
        <w:t xml:space="preserve">Brussels City Government. (2020, October 28). </w:t>
      </w:r>
      <w:r>
        <w:rPr>
          <w:rFonts w:cs="Times New Roman"/>
          <w:i/>
          <w:iCs/>
          <w:szCs w:val="24"/>
        </w:rPr>
        <w:t>Brussels 30 km/h zone since 1 January 2021</w:t>
      </w:r>
      <w:r>
        <w:rPr>
          <w:rFonts w:cs="Times New Roman"/>
          <w:szCs w:val="24"/>
        </w:rPr>
        <w:t>. https://www.brussels.be/brussels-30-kmh-zone-1-january-2021</w:t>
      </w:r>
    </w:p>
    <w:p w14:paraId="05CD6E8A" w14:textId="77777777" w:rsidR="00375806" w:rsidRDefault="00375806" w:rsidP="00375806">
      <w:pPr>
        <w:pStyle w:val="Bibliography"/>
        <w:rPr>
          <w:rFonts w:cs="Times New Roman"/>
          <w:szCs w:val="24"/>
        </w:rPr>
      </w:pPr>
      <w:r>
        <w:rPr>
          <w:rFonts w:cs="Times New Roman"/>
          <w:szCs w:val="24"/>
        </w:rPr>
        <w:t xml:space="preserve">BTS. (2019). </w:t>
      </w:r>
      <w:r>
        <w:rPr>
          <w:rFonts w:cs="Times New Roman"/>
          <w:i/>
          <w:iCs/>
          <w:szCs w:val="24"/>
        </w:rPr>
        <w:t>Average Cost of Owning and Operating an Automobile | Bureau of Transportation Statistics</w:t>
      </w:r>
      <w:r>
        <w:rPr>
          <w:rFonts w:cs="Times New Roman"/>
          <w:szCs w:val="24"/>
        </w:rPr>
        <w:t>. https://www.bts.gov/content/average-cost-owning-and-operating-automobilea-assuming-15000-vehicle-miles-year</w:t>
      </w:r>
    </w:p>
    <w:p w14:paraId="3516688B" w14:textId="77777777" w:rsidR="00375806" w:rsidRDefault="00375806" w:rsidP="00375806">
      <w:pPr>
        <w:pStyle w:val="Bibliography"/>
        <w:rPr>
          <w:rFonts w:cs="Times New Roman"/>
          <w:szCs w:val="24"/>
        </w:rPr>
      </w:pPr>
      <w:r>
        <w:rPr>
          <w:rFonts w:cs="Times New Roman"/>
          <w:szCs w:val="24"/>
        </w:rPr>
        <w:t xml:space="preserve">C40 Cities. (2020). </w:t>
      </w:r>
      <w:r>
        <w:rPr>
          <w:rFonts w:cs="Times New Roman"/>
          <w:i/>
          <w:iCs/>
          <w:szCs w:val="24"/>
        </w:rPr>
        <w:t>How to build back better with a 15-minute city</w:t>
      </w:r>
      <w:r>
        <w:rPr>
          <w:rFonts w:cs="Times New Roman"/>
          <w:szCs w:val="24"/>
        </w:rPr>
        <w:t>. https://www.c40knowledgehub.org/s/article/How-to-build-back-better-with-a-15-minute-city?language=en_US</w:t>
      </w:r>
    </w:p>
    <w:p w14:paraId="37B5701E" w14:textId="77777777" w:rsidR="00375806" w:rsidRDefault="00375806" w:rsidP="00375806">
      <w:pPr>
        <w:pStyle w:val="Bibliography"/>
        <w:rPr>
          <w:rFonts w:cs="Times New Roman"/>
          <w:szCs w:val="24"/>
        </w:rPr>
      </w:pPr>
      <w:r>
        <w:rPr>
          <w:rFonts w:cs="Times New Roman"/>
          <w:szCs w:val="24"/>
        </w:rPr>
        <w:t xml:space="preserve">Carey, C. (2021, June 3). ‘Trade-off’: Survey shows scooters replace both car and walking journeys. </w:t>
      </w:r>
      <w:r>
        <w:rPr>
          <w:rFonts w:cs="Times New Roman"/>
          <w:i/>
          <w:iCs/>
          <w:szCs w:val="24"/>
        </w:rPr>
        <w:t>Cities Today</w:t>
      </w:r>
      <w:r>
        <w:rPr>
          <w:rFonts w:cs="Times New Roman"/>
          <w:szCs w:val="24"/>
        </w:rPr>
        <w:t>. https://cities-today.com/trade-off-survey-shows-scooters-replace-both-car-and-walking-journeys/</w:t>
      </w:r>
    </w:p>
    <w:p w14:paraId="469AFDA6" w14:textId="77777777" w:rsidR="00375806" w:rsidRDefault="00375806" w:rsidP="00375806">
      <w:pPr>
        <w:pStyle w:val="Bibliography"/>
        <w:rPr>
          <w:rFonts w:cs="Times New Roman"/>
          <w:szCs w:val="24"/>
        </w:rPr>
      </w:pPr>
      <w:r>
        <w:rPr>
          <w:rFonts w:cs="Times New Roman"/>
          <w:szCs w:val="24"/>
        </w:rPr>
        <w:t xml:space="preserve">Carnext. (2019). </w:t>
      </w:r>
      <w:r>
        <w:rPr>
          <w:rFonts w:cs="Times New Roman"/>
          <w:i/>
          <w:iCs/>
          <w:szCs w:val="24"/>
        </w:rPr>
        <w:t>How many kilometers did the break-even point between hybrid and gasoline vehicles run? | Everyone’s scrap car information navigation</w:t>
      </w:r>
      <w:r>
        <w:rPr>
          <w:rFonts w:cs="Times New Roman"/>
          <w:szCs w:val="24"/>
        </w:rPr>
        <w:t>. https://carnext.jp/magazine/article/hybrid_break-even_point/</w:t>
      </w:r>
    </w:p>
    <w:p w14:paraId="43019F79" w14:textId="77777777" w:rsidR="00375806" w:rsidRDefault="00375806" w:rsidP="00375806">
      <w:pPr>
        <w:pStyle w:val="Bibliography"/>
        <w:rPr>
          <w:rFonts w:cs="Times New Roman"/>
          <w:szCs w:val="24"/>
        </w:rPr>
      </w:pPr>
      <w:r>
        <w:rPr>
          <w:rFonts w:cs="Times New Roman"/>
          <w:szCs w:val="24"/>
        </w:rPr>
        <w:t xml:space="preserve">Carview. (2019). </w:t>
      </w:r>
      <w:r>
        <w:rPr>
          <w:rFonts w:cs="Times New Roman"/>
          <w:i/>
          <w:iCs/>
          <w:szCs w:val="24"/>
        </w:rPr>
        <w:t>Which is more advantageous, a hybrid car or a gasoline car? I compared by fuel efficiency &amp; price</w:t>
      </w:r>
      <w:r>
        <w:rPr>
          <w:rFonts w:cs="Times New Roman"/>
          <w:szCs w:val="24"/>
        </w:rPr>
        <w:t xml:space="preserve">. </w:t>
      </w:r>
      <w:r>
        <w:rPr>
          <w:rFonts w:cs="Times New Roman"/>
          <w:szCs w:val="24"/>
        </w:rPr>
        <w:t>日本最大級のクルマ総合情報サイト、カービュー</w:t>
      </w:r>
      <w:r>
        <w:rPr>
          <w:rFonts w:cs="Times New Roman"/>
          <w:szCs w:val="24"/>
        </w:rPr>
        <w:t>! https://carview.yahoo.co.jp/news/detail/c59aa60e0ee1d234a25d071e6392f45e559a978b/</w:t>
      </w:r>
    </w:p>
    <w:p w14:paraId="304FBA74" w14:textId="77777777" w:rsidR="00375806" w:rsidRDefault="00375806" w:rsidP="00375806">
      <w:pPr>
        <w:pStyle w:val="Bibliography"/>
        <w:rPr>
          <w:rFonts w:cs="Times New Roman"/>
          <w:szCs w:val="24"/>
        </w:rPr>
      </w:pPr>
      <w:r>
        <w:rPr>
          <w:rFonts w:cs="Times New Roman"/>
          <w:szCs w:val="24"/>
        </w:rPr>
        <w:t xml:space="preserve">Center for Real Estate and Urban Analysis. (2019). </w:t>
      </w:r>
      <w:r>
        <w:rPr>
          <w:rFonts w:cs="Times New Roman"/>
          <w:i/>
          <w:iCs/>
          <w:szCs w:val="24"/>
        </w:rPr>
        <w:t>Foot Traffic Ahead</w:t>
      </w:r>
      <w:r>
        <w:rPr>
          <w:rFonts w:cs="Times New Roman"/>
          <w:szCs w:val="24"/>
        </w:rPr>
        <w:t>. https://creua.business.gwu.edu/research/walkable-urbanism/</w:t>
      </w:r>
    </w:p>
    <w:p w14:paraId="7DB0B147" w14:textId="77777777" w:rsidR="00375806" w:rsidRDefault="00375806" w:rsidP="00375806">
      <w:pPr>
        <w:pStyle w:val="Bibliography"/>
        <w:rPr>
          <w:rFonts w:cs="Times New Roman"/>
          <w:szCs w:val="24"/>
        </w:rPr>
      </w:pPr>
      <w:r>
        <w:rPr>
          <w:rFonts w:cs="Times New Roman"/>
          <w:szCs w:val="24"/>
        </w:rPr>
        <w:t xml:space="preserve">Center for Sustainable Systems University of Michigan. (2020). </w:t>
      </w:r>
      <w:r>
        <w:rPr>
          <w:rFonts w:cs="Times New Roman"/>
          <w:i/>
          <w:iCs/>
          <w:szCs w:val="24"/>
        </w:rPr>
        <w:t>Personal Transportation Factsheet | Center for Sustainable Systems</w:t>
      </w:r>
      <w:r>
        <w:rPr>
          <w:rFonts w:cs="Times New Roman"/>
          <w:szCs w:val="24"/>
        </w:rPr>
        <w:t>. http://css.umich.edu/factsheets/personal-transportation-factsheet</w:t>
      </w:r>
    </w:p>
    <w:p w14:paraId="7E8DF962" w14:textId="77777777" w:rsidR="00375806" w:rsidRDefault="00375806" w:rsidP="00375806">
      <w:pPr>
        <w:pStyle w:val="Bibliography"/>
        <w:rPr>
          <w:rFonts w:cs="Times New Roman"/>
          <w:szCs w:val="24"/>
        </w:rPr>
      </w:pPr>
      <w:r>
        <w:rPr>
          <w:rFonts w:cs="Times New Roman"/>
          <w:szCs w:val="24"/>
        </w:rPr>
        <w:t xml:space="preserve">Cervero, R., &amp; Kockelman, K. (1997). Travel demand and the 3Ds: Density, diversity, and design. </w:t>
      </w:r>
      <w:r>
        <w:rPr>
          <w:rFonts w:cs="Times New Roman"/>
          <w:i/>
          <w:iCs/>
          <w:szCs w:val="24"/>
        </w:rPr>
        <w:t>Transportation Research Part D: Transport and Environment</w:t>
      </w:r>
      <w:r>
        <w:rPr>
          <w:rFonts w:cs="Times New Roman"/>
          <w:szCs w:val="24"/>
        </w:rPr>
        <w:t xml:space="preserve">, </w:t>
      </w:r>
      <w:r>
        <w:rPr>
          <w:rFonts w:cs="Times New Roman"/>
          <w:i/>
          <w:iCs/>
          <w:szCs w:val="24"/>
        </w:rPr>
        <w:t>2</w:t>
      </w:r>
      <w:r>
        <w:rPr>
          <w:rFonts w:cs="Times New Roman"/>
          <w:szCs w:val="24"/>
        </w:rPr>
        <w:t>(3), 199–219. https://doi.org/10.1016/S1361-9209(97)00009-6</w:t>
      </w:r>
    </w:p>
    <w:p w14:paraId="27A529E7" w14:textId="77777777" w:rsidR="00375806" w:rsidRDefault="00375806" w:rsidP="00375806">
      <w:pPr>
        <w:pStyle w:val="Bibliography"/>
        <w:rPr>
          <w:rFonts w:cs="Times New Roman"/>
          <w:szCs w:val="24"/>
        </w:rPr>
      </w:pPr>
      <w:r>
        <w:rPr>
          <w:rFonts w:cs="Times New Roman"/>
          <w:szCs w:val="24"/>
        </w:rPr>
        <w:t xml:space="preserve">Cervero, R., &amp; Radisch, C. (1996). Travel choices in pedestrian versus automobile oriented neighborhoods. </w:t>
      </w:r>
      <w:r>
        <w:rPr>
          <w:rFonts w:cs="Times New Roman"/>
          <w:i/>
          <w:iCs/>
          <w:szCs w:val="24"/>
        </w:rPr>
        <w:t>Transport Policy</w:t>
      </w:r>
      <w:r>
        <w:rPr>
          <w:rFonts w:cs="Times New Roman"/>
          <w:szCs w:val="24"/>
        </w:rPr>
        <w:t xml:space="preserve">, </w:t>
      </w:r>
      <w:r>
        <w:rPr>
          <w:rFonts w:cs="Times New Roman"/>
          <w:i/>
          <w:iCs/>
          <w:szCs w:val="24"/>
        </w:rPr>
        <w:t>3</w:t>
      </w:r>
      <w:r>
        <w:rPr>
          <w:rFonts w:cs="Times New Roman"/>
          <w:szCs w:val="24"/>
        </w:rPr>
        <w:t>(3), 127–141. https://doi.org/10.1016/0967-070X(96)00016-9</w:t>
      </w:r>
    </w:p>
    <w:p w14:paraId="06453BCB" w14:textId="77777777" w:rsidR="00375806" w:rsidRDefault="00375806" w:rsidP="00375806">
      <w:pPr>
        <w:pStyle w:val="Bibliography"/>
        <w:rPr>
          <w:rFonts w:cs="Times New Roman"/>
          <w:szCs w:val="24"/>
        </w:rPr>
      </w:pPr>
      <w:r>
        <w:rPr>
          <w:rFonts w:cs="Times New Roman"/>
          <w:szCs w:val="24"/>
        </w:rPr>
        <w:t xml:space="preserve">Coren. (2019). </w:t>
      </w:r>
      <w:r>
        <w:rPr>
          <w:rFonts w:cs="Times New Roman"/>
          <w:i/>
          <w:iCs/>
          <w:szCs w:val="24"/>
        </w:rPr>
        <w:t>The average electric vehicle is getting cheaper in the US — Quartz</w:t>
      </w:r>
      <w:r>
        <w:rPr>
          <w:rFonts w:cs="Times New Roman"/>
          <w:szCs w:val="24"/>
        </w:rPr>
        <w:t>. https://qz.com/1695602/the-average-electric-vehicle-is-getting-cheaper-in-the-us/</w:t>
      </w:r>
    </w:p>
    <w:p w14:paraId="2913890E" w14:textId="77777777" w:rsidR="00375806" w:rsidRDefault="00375806" w:rsidP="00375806">
      <w:pPr>
        <w:pStyle w:val="Bibliography"/>
        <w:rPr>
          <w:rFonts w:cs="Times New Roman"/>
          <w:szCs w:val="24"/>
        </w:rPr>
      </w:pPr>
      <w:r>
        <w:rPr>
          <w:rFonts w:cs="Times New Roman"/>
          <w:szCs w:val="24"/>
        </w:rPr>
        <w:t xml:space="preserve">Demographia. (2021). </w:t>
      </w:r>
      <w:r>
        <w:rPr>
          <w:rFonts w:cs="Times New Roman"/>
          <w:i/>
          <w:iCs/>
          <w:szCs w:val="24"/>
        </w:rPr>
        <w:t>World Urban Areas</w:t>
      </w:r>
      <w:r>
        <w:rPr>
          <w:rFonts w:cs="Times New Roman"/>
          <w:szCs w:val="24"/>
        </w:rPr>
        <w:t>. http://www.demographia.com/d-new.htm</w:t>
      </w:r>
    </w:p>
    <w:p w14:paraId="6D7D9B4D" w14:textId="77777777" w:rsidR="00375806" w:rsidRDefault="00375806" w:rsidP="00375806">
      <w:pPr>
        <w:pStyle w:val="Bibliography"/>
        <w:rPr>
          <w:rFonts w:cs="Times New Roman"/>
          <w:szCs w:val="24"/>
        </w:rPr>
      </w:pPr>
      <w:r>
        <w:rPr>
          <w:rFonts w:cs="Times New Roman"/>
          <w:szCs w:val="24"/>
        </w:rPr>
        <w:t xml:space="preserve">Department for Transport. (2020). </w:t>
      </w:r>
      <w:r>
        <w:rPr>
          <w:rFonts w:cs="Times New Roman"/>
          <w:i/>
          <w:iCs/>
          <w:szCs w:val="24"/>
        </w:rPr>
        <w:t>2019 National Travel Survey</w:t>
      </w:r>
      <w:r>
        <w:rPr>
          <w:rFonts w:cs="Times New Roman"/>
          <w:szCs w:val="24"/>
        </w:rPr>
        <w:t>. 10.</w:t>
      </w:r>
    </w:p>
    <w:p w14:paraId="06BBC22D" w14:textId="77777777" w:rsidR="00375806" w:rsidRDefault="00375806" w:rsidP="00375806">
      <w:pPr>
        <w:pStyle w:val="Bibliography"/>
        <w:rPr>
          <w:rFonts w:cs="Times New Roman"/>
          <w:szCs w:val="24"/>
        </w:rPr>
      </w:pPr>
      <w:r>
        <w:rPr>
          <w:rFonts w:cs="Times New Roman"/>
          <w:szCs w:val="24"/>
        </w:rPr>
        <w:t xml:space="preserve">Diao, M., Kong, H., &amp; Zhao, J. (2021). Impacts of transportation network companies on urban mobility. </w:t>
      </w:r>
      <w:r>
        <w:rPr>
          <w:rFonts w:cs="Times New Roman"/>
          <w:i/>
          <w:iCs/>
          <w:szCs w:val="24"/>
        </w:rPr>
        <w:t>Nature Sustainability</w:t>
      </w:r>
      <w:r>
        <w:rPr>
          <w:rFonts w:cs="Times New Roman"/>
          <w:szCs w:val="24"/>
        </w:rPr>
        <w:t>, 1–7. https://doi.org/10.1038/s41893-020-00678-z</w:t>
      </w:r>
    </w:p>
    <w:p w14:paraId="6C14ECB8" w14:textId="77777777" w:rsidR="00375806" w:rsidRDefault="00375806" w:rsidP="00375806">
      <w:pPr>
        <w:pStyle w:val="Bibliography"/>
        <w:rPr>
          <w:rFonts w:cs="Times New Roman"/>
          <w:szCs w:val="24"/>
        </w:rPr>
      </w:pPr>
      <w:r>
        <w:rPr>
          <w:rFonts w:cs="Times New Roman"/>
          <w:szCs w:val="24"/>
        </w:rPr>
        <w:t xml:space="preserve">Dias, G., Arsenio, E., &amp; Ribeiro, P. (2021). The Role of Shared E-Scooter Systems in Urban Sustainability and Resilience during the Covid-19 Mobility Restrictions. </w:t>
      </w:r>
      <w:r>
        <w:rPr>
          <w:rFonts w:cs="Times New Roman"/>
          <w:i/>
          <w:iCs/>
          <w:szCs w:val="24"/>
        </w:rPr>
        <w:t>Sustainability</w:t>
      </w:r>
      <w:r>
        <w:rPr>
          <w:rFonts w:cs="Times New Roman"/>
          <w:szCs w:val="24"/>
        </w:rPr>
        <w:t xml:space="preserve">, </w:t>
      </w:r>
      <w:r>
        <w:rPr>
          <w:rFonts w:cs="Times New Roman"/>
          <w:i/>
          <w:iCs/>
          <w:szCs w:val="24"/>
        </w:rPr>
        <w:t>13</w:t>
      </w:r>
      <w:r>
        <w:rPr>
          <w:rFonts w:cs="Times New Roman"/>
          <w:szCs w:val="24"/>
        </w:rPr>
        <w:t>(13), 7084. https://doi.org/10.3390/su13137084</w:t>
      </w:r>
    </w:p>
    <w:p w14:paraId="79CA4DC5" w14:textId="77777777" w:rsidR="00375806" w:rsidRDefault="00375806" w:rsidP="00375806">
      <w:pPr>
        <w:pStyle w:val="Bibliography"/>
        <w:rPr>
          <w:rFonts w:cs="Times New Roman"/>
          <w:szCs w:val="24"/>
        </w:rPr>
      </w:pPr>
      <w:r>
        <w:rPr>
          <w:rFonts w:cs="Times New Roman"/>
          <w:szCs w:val="24"/>
        </w:rPr>
        <w:t xml:space="preserve">DiFrancisco-Donoghue, J., Jung, M.-K., Stangle, A., Werner, W. G., Zwibel, H., Happel, P., &amp; Balentine, J. (2018). Utilizing wearable technology to increase physical activity in future physicians: A randomized trial. </w:t>
      </w:r>
      <w:r>
        <w:rPr>
          <w:rFonts w:cs="Times New Roman"/>
          <w:i/>
          <w:iCs/>
          <w:szCs w:val="24"/>
        </w:rPr>
        <w:t>Preventive Medicine Reports</w:t>
      </w:r>
      <w:r>
        <w:rPr>
          <w:rFonts w:cs="Times New Roman"/>
          <w:szCs w:val="24"/>
        </w:rPr>
        <w:t xml:space="preserve">, </w:t>
      </w:r>
      <w:r>
        <w:rPr>
          <w:rFonts w:cs="Times New Roman"/>
          <w:i/>
          <w:iCs/>
          <w:szCs w:val="24"/>
        </w:rPr>
        <w:t>12</w:t>
      </w:r>
      <w:r>
        <w:rPr>
          <w:rFonts w:cs="Times New Roman"/>
          <w:szCs w:val="24"/>
        </w:rPr>
        <w:t>, 122–127. https://doi.org/10.1016/j.pmedr.2018.09.004</w:t>
      </w:r>
    </w:p>
    <w:p w14:paraId="6116733A" w14:textId="77777777" w:rsidR="00375806" w:rsidRDefault="00375806" w:rsidP="00375806">
      <w:pPr>
        <w:pStyle w:val="Bibliography"/>
        <w:rPr>
          <w:rFonts w:cs="Times New Roman"/>
          <w:szCs w:val="24"/>
        </w:rPr>
      </w:pPr>
      <w:r>
        <w:rPr>
          <w:rFonts w:cs="Times New Roman"/>
          <w:szCs w:val="24"/>
        </w:rPr>
        <w:t xml:space="preserve">Environmental and Economic Policy Research Center of the Ministry of Ecology and Environment. (2018). </w:t>
      </w:r>
      <w:r>
        <w:rPr>
          <w:rFonts w:cs="Times New Roman"/>
          <w:i/>
          <w:iCs/>
          <w:szCs w:val="24"/>
        </w:rPr>
        <w:t>The green development report of sharing mobility</w:t>
      </w:r>
      <w:r>
        <w:rPr>
          <w:rFonts w:cs="Times New Roman"/>
          <w:szCs w:val="24"/>
        </w:rPr>
        <w:t>. http://www.prcee.org/yjcg/yjbg/201909/W020190905526779202048.pdf</w:t>
      </w:r>
    </w:p>
    <w:p w14:paraId="354F713B" w14:textId="77777777" w:rsidR="00375806" w:rsidRDefault="00375806" w:rsidP="00375806">
      <w:pPr>
        <w:pStyle w:val="Bibliography"/>
        <w:rPr>
          <w:rFonts w:cs="Times New Roman"/>
          <w:szCs w:val="24"/>
        </w:rPr>
      </w:pPr>
      <w:r>
        <w:rPr>
          <w:rFonts w:cs="Times New Roman"/>
          <w:szCs w:val="24"/>
        </w:rPr>
        <w:t xml:space="preserve">Ewing, Bartholomew, Winkleman, Walters, &amp; Chen. (2008). </w:t>
      </w:r>
      <w:r>
        <w:rPr>
          <w:rFonts w:cs="Times New Roman"/>
          <w:i/>
          <w:iCs/>
          <w:szCs w:val="24"/>
        </w:rPr>
        <w:t>Growing Cooler: The Evidence on Urban Development and Climate Change</w:t>
      </w:r>
      <w:r>
        <w:rPr>
          <w:rFonts w:cs="Times New Roman"/>
          <w:szCs w:val="24"/>
        </w:rPr>
        <w:t>. NRDC. https://www.nrdc.org/resources/growing-cooler-evidence-urban-development-and-climate-change</w:t>
      </w:r>
    </w:p>
    <w:p w14:paraId="43B7B342" w14:textId="77777777" w:rsidR="00375806" w:rsidRDefault="00375806" w:rsidP="00375806">
      <w:pPr>
        <w:pStyle w:val="Bibliography"/>
        <w:rPr>
          <w:rFonts w:cs="Times New Roman"/>
          <w:szCs w:val="24"/>
        </w:rPr>
      </w:pPr>
      <w:r>
        <w:rPr>
          <w:rFonts w:cs="Times New Roman"/>
          <w:szCs w:val="24"/>
        </w:rPr>
        <w:t xml:space="preserve">Ewing, R., &amp; Cervero, R. (2010). Travel and the Built Environment: A Meta-Analysis. </w:t>
      </w:r>
      <w:r>
        <w:rPr>
          <w:rFonts w:cs="Times New Roman"/>
          <w:i/>
          <w:iCs/>
          <w:szCs w:val="24"/>
        </w:rPr>
        <w:t>Journal of the American Planning Association</w:t>
      </w:r>
      <w:r>
        <w:rPr>
          <w:rFonts w:cs="Times New Roman"/>
          <w:szCs w:val="24"/>
        </w:rPr>
        <w:t xml:space="preserve">, </w:t>
      </w:r>
      <w:r>
        <w:rPr>
          <w:rFonts w:cs="Times New Roman"/>
          <w:i/>
          <w:iCs/>
          <w:szCs w:val="24"/>
        </w:rPr>
        <w:t>Vol. 76</w:t>
      </w:r>
      <w:r>
        <w:rPr>
          <w:rFonts w:cs="Times New Roman"/>
          <w:szCs w:val="24"/>
        </w:rPr>
        <w:t>(3). http://www.cedeus.cl/wp-content/uploads/2013/09/EwingCervero.pdf</w:t>
      </w:r>
    </w:p>
    <w:p w14:paraId="7964C81C" w14:textId="77777777" w:rsidR="00375806" w:rsidRDefault="00375806" w:rsidP="00375806">
      <w:pPr>
        <w:pStyle w:val="Bibliography"/>
        <w:rPr>
          <w:rFonts w:cs="Times New Roman"/>
          <w:szCs w:val="24"/>
        </w:rPr>
      </w:pPr>
      <w:r>
        <w:rPr>
          <w:rFonts w:cs="Times New Roman"/>
          <w:szCs w:val="24"/>
        </w:rPr>
        <w:t xml:space="preserve">Feijter. (2018a). </w:t>
      </w:r>
      <w:r>
        <w:rPr>
          <w:rFonts w:cs="Times New Roman"/>
          <w:i/>
          <w:iCs/>
          <w:szCs w:val="24"/>
        </w:rPr>
        <w:t>More On The New Buick Excelle sedan For China—CarNewsChina.com</w:t>
      </w:r>
      <w:r>
        <w:rPr>
          <w:rFonts w:cs="Times New Roman"/>
          <w:szCs w:val="24"/>
        </w:rPr>
        <w:t>. https://carnewschina.com/2018/05/24/more-on-the-new-buick-excelle-sedan-for-china/</w:t>
      </w:r>
    </w:p>
    <w:p w14:paraId="2A5DD1E9" w14:textId="77777777" w:rsidR="00375806" w:rsidRDefault="00375806" w:rsidP="00375806">
      <w:pPr>
        <w:pStyle w:val="Bibliography"/>
        <w:rPr>
          <w:rFonts w:cs="Times New Roman"/>
          <w:szCs w:val="24"/>
        </w:rPr>
      </w:pPr>
      <w:r>
        <w:rPr>
          <w:rFonts w:cs="Times New Roman"/>
          <w:szCs w:val="24"/>
        </w:rPr>
        <w:t xml:space="preserve">Feijter, A. T. de. (2018b, April 13). </w:t>
      </w:r>
      <w:r>
        <w:rPr>
          <w:rFonts w:cs="Times New Roman"/>
          <w:i/>
          <w:iCs/>
          <w:szCs w:val="24"/>
        </w:rPr>
        <w:t>Nissan Sylphy Goes Electric In China</w:t>
      </w:r>
      <w:r>
        <w:rPr>
          <w:rFonts w:cs="Times New Roman"/>
          <w:szCs w:val="24"/>
        </w:rPr>
        <w:t>. CarNewsChina.Com. https://carnewschina.com/2018/04/13/nissan-sylphy-goes-electric-in-china/</w:t>
      </w:r>
    </w:p>
    <w:p w14:paraId="6C4A9529" w14:textId="77777777" w:rsidR="00375806" w:rsidRDefault="00375806" w:rsidP="00375806">
      <w:pPr>
        <w:pStyle w:val="Bibliography"/>
        <w:rPr>
          <w:rFonts w:cs="Times New Roman"/>
          <w:szCs w:val="24"/>
        </w:rPr>
      </w:pPr>
      <w:r>
        <w:rPr>
          <w:rFonts w:cs="Times New Roman"/>
          <w:szCs w:val="24"/>
        </w:rPr>
        <w:t xml:space="preserve">Florida, R. (2014, December 11). Walkability Is Good for You. </w:t>
      </w:r>
      <w:r>
        <w:rPr>
          <w:rFonts w:cs="Times New Roman"/>
          <w:i/>
          <w:iCs/>
          <w:szCs w:val="24"/>
        </w:rPr>
        <w:t>Bloomberg.Com</w:t>
      </w:r>
      <w:r>
        <w:rPr>
          <w:rFonts w:cs="Times New Roman"/>
          <w:szCs w:val="24"/>
        </w:rPr>
        <w:t>. https://www.bloomberg.com/news/articles/2014-12-11/walkability-is-good-for-you</w:t>
      </w:r>
    </w:p>
    <w:p w14:paraId="0449249C" w14:textId="77777777" w:rsidR="00375806" w:rsidRDefault="00375806" w:rsidP="00375806">
      <w:pPr>
        <w:pStyle w:val="Bibliography"/>
        <w:rPr>
          <w:rFonts w:cs="Times New Roman"/>
          <w:szCs w:val="24"/>
        </w:rPr>
      </w:pPr>
      <w:r>
        <w:rPr>
          <w:rFonts w:cs="Times New Roman"/>
          <w:szCs w:val="24"/>
        </w:rPr>
        <w:t xml:space="preserve">France 24. (2021, July 8). </w:t>
      </w:r>
      <w:r>
        <w:rPr>
          <w:rFonts w:cs="Times New Roman"/>
          <w:i/>
          <w:iCs/>
          <w:szCs w:val="24"/>
        </w:rPr>
        <w:t>Paris to extend 30 kph speed limit to most streets</w:t>
      </w:r>
      <w:r>
        <w:rPr>
          <w:rFonts w:cs="Times New Roman"/>
          <w:szCs w:val="24"/>
        </w:rPr>
        <w:t>. France 24. https://www.france24.com/en/live-news/20210708-paris-to-extend-30-kph-speed-limit-to-most-streets</w:t>
      </w:r>
    </w:p>
    <w:p w14:paraId="050E1891" w14:textId="77777777" w:rsidR="00375806" w:rsidRDefault="00375806" w:rsidP="00375806">
      <w:pPr>
        <w:pStyle w:val="Bibliography"/>
        <w:rPr>
          <w:rFonts w:cs="Times New Roman"/>
          <w:szCs w:val="24"/>
        </w:rPr>
      </w:pPr>
      <w:r>
        <w:rPr>
          <w:rFonts w:cs="Times New Roman"/>
          <w:szCs w:val="24"/>
        </w:rPr>
        <w:t xml:space="preserve">Gasnier, M. (2019, May 2). Strategy: With its new low-cost brand Jetta, Volkswagen is trying to pull a Dacia in China. </w:t>
      </w:r>
      <w:r>
        <w:rPr>
          <w:rFonts w:cs="Times New Roman"/>
          <w:i/>
          <w:iCs/>
          <w:szCs w:val="24"/>
        </w:rPr>
        <w:t>Best Selling Cars Blog</w:t>
      </w:r>
      <w:r>
        <w:rPr>
          <w:rFonts w:cs="Times New Roman"/>
          <w:szCs w:val="24"/>
        </w:rPr>
        <w:t>. https://bestsellingcarsblog.com/2019/05/strategy-with-its-new-low-cost-brand-jetta-volkswagen-is-trying-to-pull-a-dacia-in-china/</w:t>
      </w:r>
    </w:p>
    <w:p w14:paraId="08D12661" w14:textId="77777777" w:rsidR="00375806" w:rsidRDefault="00375806" w:rsidP="00375806">
      <w:pPr>
        <w:pStyle w:val="Bibliography"/>
        <w:rPr>
          <w:rFonts w:cs="Times New Roman"/>
          <w:szCs w:val="24"/>
        </w:rPr>
      </w:pPr>
      <w:r>
        <w:rPr>
          <w:rFonts w:cs="Times New Roman"/>
          <w:szCs w:val="24"/>
        </w:rPr>
        <w:t xml:space="preserve">Gu, J., &amp; Rojanasakul, M. (2021). Where Americans Are Moving. </w:t>
      </w:r>
      <w:r>
        <w:rPr>
          <w:rFonts w:cs="Times New Roman"/>
          <w:i/>
          <w:iCs/>
          <w:szCs w:val="24"/>
        </w:rPr>
        <w:t>Bloomberg.Com</w:t>
      </w:r>
      <w:r>
        <w:rPr>
          <w:rFonts w:cs="Times New Roman"/>
          <w:szCs w:val="24"/>
        </w:rPr>
        <w:t>. https://www.bloomberg.com/graphics/2021-citylab-how-americans-moved/</w:t>
      </w:r>
    </w:p>
    <w:p w14:paraId="5ABA1773" w14:textId="77777777" w:rsidR="00375806" w:rsidRDefault="00375806" w:rsidP="00375806">
      <w:pPr>
        <w:pStyle w:val="Bibliography"/>
        <w:rPr>
          <w:rFonts w:cs="Times New Roman"/>
          <w:szCs w:val="24"/>
        </w:rPr>
      </w:pPr>
      <w:r>
        <w:rPr>
          <w:rFonts w:cs="Times New Roman"/>
          <w:szCs w:val="24"/>
        </w:rPr>
        <w:t xml:space="preserve">Guerra, E. (2014). The Built Environment and Car Use in Mexico City: Is the Relationship Changing over Time? </w:t>
      </w:r>
      <w:r>
        <w:rPr>
          <w:rFonts w:cs="Times New Roman"/>
          <w:i/>
          <w:iCs/>
          <w:szCs w:val="24"/>
        </w:rPr>
        <w:t>Journal of Planning Education and Research</w:t>
      </w:r>
      <w:r>
        <w:rPr>
          <w:rFonts w:cs="Times New Roman"/>
          <w:szCs w:val="24"/>
        </w:rPr>
        <w:t xml:space="preserve">, </w:t>
      </w:r>
      <w:r>
        <w:rPr>
          <w:rFonts w:cs="Times New Roman"/>
          <w:i/>
          <w:iCs/>
          <w:szCs w:val="24"/>
        </w:rPr>
        <w:t>Vol. 34</w:t>
      </w:r>
      <w:r>
        <w:rPr>
          <w:rFonts w:cs="Times New Roman"/>
          <w:szCs w:val="24"/>
        </w:rPr>
        <w:t>(4), 394–408.</w:t>
      </w:r>
    </w:p>
    <w:p w14:paraId="30228A2B" w14:textId="77777777" w:rsidR="00375806" w:rsidRDefault="00375806" w:rsidP="00375806">
      <w:pPr>
        <w:pStyle w:val="Bibliography"/>
        <w:rPr>
          <w:rFonts w:cs="Times New Roman"/>
          <w:szCs w:val="24"/>
        </w:rPr>
      </w:pPr>
      <w:r>
        <w:rPr>
          <w:rFonts w:cs="Times New Roman"/>
          <w:szCs w:val="24"/>
        </w:rPr>
        <w:t xml:space="preserve">Hagman, J., Ritzén, S., Stier, J. J., &amp; Susilo, Y. (2016). Total cost of ownership and its potential implications for battery electric vehicle diffusion. </w:t>
      </w:r>
      <w:r>
        <w:rPr>
          <w:rFonts w:cs="Times New Roman"/>
          <w:i/>
          <w:iCs/>
          <w:szCs w:val="24"/>
        </w:rPr>
        <w:t>Research in Transportation Business &amp; Management</w:t>
      </w:r>
      <w:r>
        <w:rPr>
          <w:rFonts w:cs="Times New Roman"/>
          <w:szCs w:val="24"/>
        </w:rPr>
        <w:t xml:space="preserve">, </w:t>
      </w:r>
      <w:r>
        <w:rPr>
          <w:rFonts w:cs="Times New Roman"/>
          <w:i/>
          <w:iCs/>
          <w:szCs w:val="24"/>
        </w:rPr>
        <w:t>18</w:t>
      </w:r>
      <w:r>
        <w:rPr>
          <w:rFonts w:cs="Times New Roman"/>
          <w:szCs w:val="24"/>
        </w:rPr>
        <w:t>, 11–17. https://doi.org/10.1016/j.rtbm.2016.01.003</w:t>
      </w:r>
    </w:p>
    <w:p w14:paraId="381B62F9" w14:textId="77777777" w:rsidR="00375806" w:rsidRDefault="00375806" w:rsidP="00375806">
      <w:pPr>
        <w:pStyle w:val="Bibliography"/>
        <w:rPr>
          <w:rFonts w:cs="Times New Roman"/>
          <w:szCs w:val="24"/>
        </w:rPr>
      </w:pPr>
      <w:r>
        <w:rPr>
          <w:rFonts w:cs="Times New Roman"/>
          <w:szCs w:val="24"/>
        </w:rPr>
        <w:t xml:space="preserve">Harding, C., Patterson, Z., Miranda-Moreno, L. F., &amp; Zahabi, S. A. H. (2012). Modeling the Effect of Land Use on Activity Spaces. </w:t>
      </w:r>
      <w:r>
        <w:rPr>
          <w:rFonts w:cs="Times New Roman"/>
          <w:i/>
          <w:iCs/>
          <w:szCs w:val="24"/>
        </w:rPr>
        <w:t>Transportation Research Record Journal of the Transportation Research Board</w:t>
      </w:r>
      <w:r>
        <w:rPr>
          <w:rFonts w:cs="Times New Roman"/>
          <w:szCs w:val="24"/>
        </w:rPr>
        <w:t xml:space="preserve">, </w:t>
      </w:r>
      <w:r>
        <w:rPr>
          <w:rFonts w:cs="Times New Roman"/>
          <w:i/>
          <w:iCs/>
          <w:szCs w:val="24"/>
        </w:rPr>
        <w:t>2323</w:t>
      </w:r>
      <w:r>
        <w:rPr>
          <w:rFonts w:cs="Times New Roman"/>
          <w:szCs w:val="24"/>
        </w:rPr>
        <w:t>(1), 67–74.</w:t>
      </w:r>
    </w:p>
    <w:p w14:paraId="0DB0ABA6" w14:textId="77777777" w:rsidR="00375806" w:rsidRDefault="00375806" w:rsidP="00375806">
      <w:pPr>
        <w:pStyle w:val="Bibliography"/>
        <w:rPr>
          <w:rFonts w:cs="Times New Roman"/>
          <w:szCs w:val="24"/>
        </w:rPr>
      </w:pPr>
      <w:r>
        <w:rPr>
          <w:rFonts w:cs="Times New Roman"/>
          <w:szCs w:val="24"/>
        </w:rPr>
        <w:t xml:space="preserve">Hawkins, T. R., Gausen, O. M., &amp; Strømman, A. H. (2012). Environmental impacts of hybrid and electric vehicles—A review. </w:t>
      </w:r>
      <w:r>
        <w:rPr>
          <w:rFonts w:cs="Times New Roman"/>
          <w:i/>
          <w:iCs/>
          <w:szCs w:val="24"/>
        </w:rPr>
        <w:t>The International Journal of Life Cycle Assessment</w:t>
      </w:r>
      <w:r>
        <w:rPr>
          <w:rFonts w:cs="Times New Roman"/>
          <w:szCs w:val="24"/>
        </w:rPr>
        <w:t xml:space="preserve">, </w:t>
      </w:r>
      <w:r>
        <w:rPr>
          <w:rFonts w:cs="Times New Roman"/>
          <w:i/>
          <w:iCs/>
          <w:szCs w:val="24"/>
        </w:rPr>
        <w:t>17</w:t>
      </w:r>
      <w:r>
        <w:rPr>
          <w:rFonts w:cs="Times New Roman"/>
          <w:szCs w:val="24"/>
        </w:rPr>
        <w:t>(8), 997–1014. https://doi.org/10.1007/s11367-012-0440-9</w:t>
      </w:r>
    </w:p>
    <w:p w14:paraId="4DB5B3D4" w14:textId="77777777" w:rsidR="00375806" w:rsidRDefault="00375806" w:rsidP="00375806">
      <w:pPr>
        <w:pStyle w:val="Bibliography"/>
        <w:rPr>
          <w:rFonts w:cs="Times New Roman"/>
          <w:szCs w:val="24"/>
        </w:rPr>
      </w:pPr>
      <w:r>
        <w:rPr>
          <w:rFonts w:cs="Times New Roman"/>
          <w:szCs w:val="24"/>
        </w:rPr>
        <w:t xml:space="preserve">Herrmann-Lunecke, M. G., Mora, R., &amp; Sagaris, L. (2020). Persistence of walking in Chile: Lessons for urban sustainability. </w:t>
      </w:r>
      <w:r>
        <w:rPr>
          <w:rFonts w:cs="Times New Roman"/>
          <w:i/>
          <w:iCs/>
          <w:szCs w:val="24"/>
        </w:rPr>
        <w:t>Transport Reviews</w:t>
      </w:r>
      <w:r>
        <w:rPr>
          <w:rFonts w:cs="Times New Roman"/>
          <w:szCs w:val="24"/>
        </w:rPr>
        <w:t xml:space="preserve">, </w:t>
      </w:r>
      <w:r>
        <w:rPr>
          <w:rFonts w:cs="Times New Roman"/>
          <w:i/>
          <w:iCs/>
          <w:szCs w:val="24"/>
        </w:rPr>
        <w:t>40</w:t>
      </w:r>
      <w:r>
        <w:rPr>
          <w:rFonts w:cs="Times New Roman"/>
          <w:szCs w:val="24"/>
        </w:rPr>
        <w:t>(2), 135–159. https://doi.org/10.1080/01441647.2020.1712494</w:t>
      </w:r>
    </w:p>
    <w:p w14:paraId="4EC0B284" w14:textId="77777777" w:rsidR="00375806" w:rsidRDefault="00375806" w:rsidP="00375806">
      <w:pPr>
        <w:pStyle w:val="Bibliography"/>
        <w:rPr>
          <w:rFonts w:cs="Times New Roman"/>
          <w:szCs w:val="24"/>
        </w:rPr>
      </w:pPr>
      <w:r>
        <w:rPr>
          <w:rFonts w:cs="Times New Roman"/>
          <w:szCs w:val="24"/>
        </w:rPr>
        <w:t xml:space="preserve">Hickman, M. (2020, April 28). Open Streets Initiative will aid cities in optimizing coronavirus street closures. </w:t>
      </w:r>
      <w:r>
        <w:rPr>
          <w:rFonts w:cs="Times New Roman"/>
          <w:i/>
          <w:iCs/>
          <w:szCs w:val="24"/>
        </w:rPr>
        <w:t>The Architect’s Newspaper</w:t>
      </w:r>
      <w:r>
        <w:rPr>
          <w:rFonts w:cs="Times New Roman"/>
          <w:szCs w:val="24"/>
        </w:rPr>
        <w:t>. https://www.archpaper.com/2020/04/open-streets-initiative-cities-coronavirus-street-closures/</w:t>
      </w:r>
    </w:p>
    <w:p w14:paraId="518D5E60" w14:textId="77777777" w:rsidR="00375806" w:rsidRDefault="00375806" w:rsidP="00375806">
      <w:pPr>
        <w:pStyle w:val="Bibliography"/>
        <w:rPr>
          <w:rFonts w:cs="Times New Roman"/>
          <w:szCs w:val="24"/>
        </w:rPr>
      </w:pPr>
      <w:r>
        <w:rPr>
          <w:rFonts w:cs="Times New Roman"/>
          <w:szCs w:val="24"/>
        </w:rPr>
        <w:t xml:space="preserve">Hu. (2019a). </w:t>
      </w:r>
      <w:r>
        <w:rPr>
          <w:rFonts w:cs="Times New Roman"/>
          <w:i/>
          <w:iCs/>
          <w:szCs w:val="24"/>
        </w:rPr>
        <w:t>All-New Toyota Corolla Launched in China Market, Powered by 1.2T &amp; 1.8L Hybrid, Features 12.1in Display—Chinapev.com</w:t>
      </w:r>
      <w:r>
        <w:rPr>
          <w:rFonts w:cs="Times New Roman"/>
          <w:szCs w:val="24"/>
        </w:rPr>
        <w:t>. https://www.chinapev.com/faw/faw-toyota/all-new-toyota-corolla-launched-in-china-market-powered-by-1-2t-1-8l-hybrid-features-12-1in-display/</w:t>
      </w:r>
    </w:p>
    <w:p w14:paraId="376A5C59" w14:textId="77777777" w:rsidR="00375806" w:rsidRDefault="00375806" w:rsidP="00375806">
      <w:pPr>
        <w:pStyle w:val="Bibliography"/>
        <w:rPr>
          <w:rFonts w:cs="Times New Roman"/>
          <w:szCs w:val="24"/>
        </w:rPr>
      </w:pPr>
      <w:r>
        <w:rPr>
          <w:rFonts w:cs="Times New Roman"/>
          <w:szCs w:val="24"/>
        </w:rPr>
        <w:t xml:space="preserve">Hu. (2019b, September 9). </w:t>
      </w:r>
      <w:r>
        <w:rPr>
          <w:rFonts w:cs="Times New Roman"/>
          <w:i/>
          <w:iCs/>
          <w:szCs w:val="24"/>
        </w:rPr>
        <w:t>Volkswagen’s New Brand JETTA Launched First SUV VS5 At 2019 Chengdu Motor Show</w:t>
      </w:r>
      <w:r>
        <w:rPr>
          <w:rFonts w:cs="Times New Roman"/>
          <w:szCs w:val="24"/>
        </w:rPr>
        <w:t>. China Car News, Reviews and More. https://www.chinapev.com/faw/jetta/volkswagens-new-brand-jetta-launched-first-suv-vs5-at-2019-chengdu-motor-show/</w:t>
      </w:r>
    </w:p>
    <w:p w14:paraId="06658326" w14:textId="77777777" w:rsidR="00375806" w:rsidRDefault="00375806" w:rsidP="00375806">
      <w:pPr>
        <w:pStyle w:val="Bibliography"/>
        <w:rPr>
          <w:rFonts w:cs="Times New Roman"/>
          <w:szCs w:val="24"/>
        </w:rPr>
      </w:pPr>
      <w:r>
        <w:rPr>
          <w:rFonts w:cs="Times New Roman"/>
          <w:szCs w:val="24"/>
        </w:rPr>
        <w:t xml:space="preserve">IEA. (2016). </w:t>
      </w:r>
      <w:r>
        <w:rPr>
          <w:rFonts w:cs="Times New Roman"/>
          <w:i/>
          <w:iCs/>
          <w:szCs w:val="24"/>
        </w:rPr>
        <w:t>Energy Technology Perspectives 2016: Towards Sustainable Urban Energy Systems</w:t>
      </w:r>
      <w:r>
        <w:rPr>
          <w:rFonts w:cs="Times New Roman"/>
          <w:szCs w:val="24"/>
        </w:rPr>
        <w:t>. International Energy Agency. http://www.iea.org/etp/etp2016/</w:t>
      </w:r>
    </w:p>
    <w:p w14:paraId="7F6500D9" w14:textId="77777777" w:rsidR="00375806" w:rsidRDefault="00375806" w:rsidP="00375806">
      <w:pPr>
        <w:pStyle w:val="Bibliography"/>
        <w:rPr>
          <w:rFonts w:cs="Times New Roman"/>
          <w:szCs w:val="24"/>
        </w:rPr>
      </w:pPr>
      <w:r>
        <w:rPr>
          <w:rFonts w:cs="Times New Roman"/>
          <w:szCs w:val="24"/>
        </w:rPr>
        <w:t xml:space="preserve">IEA. (2018). </w:t>
      </w:r>
      <w:r>
        <w:rPr>
          <w:rFonts w:cs="Times New Roman"/>
          <w:i/>
          <w:iCs/>
          <w:szCs w:val="24"/>
        </w:rPr>
        <w:t>Energy Technology Perspectives 2017</w:t>
      </w:r>
      <w:r>
        <w:rPr>
          <w:rFonts w:cs="Times New Roman"/>
          <w:szCs w:val="24"/>
        </w:rPr>
        <w:t xml:space="preserve"> (p. 441).</w:t>
      </w:r>
    </w:p>
    <w:p w14:paraId="60DE7FF0" w14:textId="77777777" w:rsidR="00375806" w:rsidRDefault="00375806" w:rsidP="00375806">
      <w:pPr>
        <w:pStyle w:val="Bibliography"/>
        <w:rPr>
          <w:rFonts w:cs="Times New Roman"/>
          <w:szCs w:val="24"/>
        </w:rPr>
      </w:pPr>
      <w:r>
        <w:rPr>
          <w:rFonts w:cs="Times New Roman"/>
          <w:szCs w:val="24"/>
        </w:rPr>
        <w:t xml:space="preserve">IEA. (2019). </w:t>
      </w:r>
      <w:r>
        <w:rPr>
          <w:rFonts w:cs="Times New Roman"/>
          <w:i/>
          <w:iCs/>
          <w:szCs w:val="24"/>
        </w:rPr>
        <w:t>Global EV Outlook 2019 – Analysis</w:t>
      </w:r>
      <w:r>
        <w:rPr>
          <w:rFonts w:cs="Times New Roman"/>
          <w:szCs w:val="24"/>
        </w:rPr>
        <w:t>. IEA. https://www.iea.org/reports/global-ev-outlook-2019</w:t>
      </w:r>
    </w:p>
    <w:p w14:paraId="52DF04CF" w14:textId="77777777" w:rsidR="00375806" w:rsidRDefault="00375806" w:rsidP="00375806">
      <w:pPr>
        <w:pStyle w:val="Bibliography"/>
        <w:rPr>
          <w:rFonts w:cs="Times New Roman"/>
          <w:szCs w:val="24"/>
        </w:rPr>
      </w:pPr>
      <w:r>
        <w:rPr>
          <w:rFonts w:cs="Times New Roman"/>
          <w:szCs w:val="24"/>
        </w:rPr>
        <w:t xml:space="preserve">IEA, I., &amp; ICCT. (2019). </w:t>
      </w:r>
      <w:r>
        <w:rPr>
          <w:rFonts w:cs="Times New Roman"/>
          <w:i/>
          <w:iCs/>
          <w:szCs w:val="24"/>
        </w:rPr>
        <w:t>Fuel Economy in Major Car Markets: Technology and Policy Drivers 2005-2017 – Analysis</w:t>
      </w:r>
      <w:r>
        <w:rPr>
          <w:rFonts w:cs="Times New Roman"/>
          <w:szCs w:val="24"/>
        </w:rPr>
        <w:t>. IEA. https://www.iea.org/reports/fuel-economy-in-major-car-markets</w:t>
      </w:r>
    </w:p>
    <w:p w14:paraId="50C8653F" w14:textId="77777777" w:rsidR="00375806" w:rsidRDefault="00375806" w:rsidP="00375806">
      <w:pPr>
        <w:pStyle w:val="Bibliography"/>
        <w:rPr>
          <w:rFonts w:cs="Times New Roman"/>
          <w:szCs w:val="24"/>
        </w:rPr>
      </w:pPr>
      <w:r>
        <w:rPr>
          <w:rFonts w:cs="Times New Roman"/>
          <w:szCs w:val="24"/>
        </w:rPr>
        <w:t xml:space="preserve">ITDP. (2019). </w:t>
      </w:r>
      <w:r>
        <w:rPr>
          <w:rFonts w:cs="Times New Roman"/>
          <w:i/>
          <w:iCs/>
          <w:szCs w:val="24"/>
        </w:rPr>
        <w:t>The Electric Assist: Leveraging E-bikes and E-scooters for More Livable Cities</w:t>
      </w:r>
      <w:r>
        <w:rPr>
          <w:rFonts w:cs="Times New Roman"/>
          <w:szCs w:val="24"/>
        </w:rPr>
        <w:t>. Institute for Transportation and Development Policy. https://www.itdp.org/publication/electric-assist/</w:t>
      </w:r>
    </w:p>
    <w:p w14:paraId="32E0F8E1" w14:textId="77777777" w:rsidR="00375806" w:rsidRDefault="00375806" w:rsidP="00375806">
      <w:pPr>
        <w:pStyle w:val="Bibliography"/>
        <w:rPr>
          <w:rFonts w:cs="Times New Roman"/>
          <w:szCs w:val="24"/>
        </w:rPr>
      </w:pPr>
      <w:r>
        <w:rPr>
          <w:rFonts w:cs="Times New Roman"/>
          <w:szCs w:val="24"/>
        </w:rPr>
        <w:t xml:space="preserve">ITDP. (2020). </w:t>
      </w:r>
      <w:r>
        <w:rPr>
          <w:rFonts w:cs="Times New Roman"/>
          <w:i/>
          <w:iCs/>
          <w:szCs w:val="24"/>
        </w:rPr>
        <w:t>Pedestrians First</w:t>
      </w:r>
      <w:r>
        <w:rPr>
          <w:rFonts w:cs="Times New Roman"/>
          <w:szCs w:val="24"/>
        </w:rPr>
        <w:t>. https://pedestriansfirst.itdp.org</w:t>
      </w:r>
    </w:p>
    <w:p w14:paraId="7BB8A527" w14:textId="77777777" w:rsidR="00375806" w:rsidRDefault="00375806" w:rsidP="00375806">
      <w:pPr>
        <w:pStyle w:val="Bibliography"/>
        <w:rPr>
          <w:rFonts w:cs="Times New Roman"/>
          <w:szCs w:val="24"/>
        </w:rPr>
      </w:pPr>
      <w:r>
        <w:rPr>
          <w:rFonts w:cs="Times New Roman"/>
          <w:szCs w:val="24"/>
        </w:rPr>
        <w:t xml:space="preserve">ITF/OECD. (2020). </w:t>
      </w:r>
      <w:r>
        <w:rPr>
          <w:rFonts w:cs="Times New Roman"/>
          <w:i/>
          <w:iCs/>
          <w:szCs w:val="24"/>
        </w:rPr>
        <w:t>Good to Go? Assessing the Environmental Performance of New Mobility</w:t>
      </w:r>
      <w:r>
        <w:rPr>
          <w:rFonts w:cs="Times New Roman"/>
          <w:szCs w:val="24"/>
        </w:rPr>
        <w:t>. 89.</w:t>
      </w:r>
    </w:p>
    <w:p w14:paraId="75A4CC11" w14:textId="77777777" w:rsidR="00375806" w:rsidRDefault="00375806" w:rsidP="00375806">
      <w:pPr>
        <w:pStyle w:val="Bibliography"/>
        <w:rPr>
          <w:rFonts w:cs="Times New Roman"/>
          <w:szCs w:val="24"/>
        </w:rPr>
      </w:pPr>
      <w:r>
        <w:rPr>
          <w:rFonts w:cs="Times New Roman"/>
          <w:szCs w:val="24"/>
        </w:rPr>
        <w:t xml:space="preserve">King, K. E., &amp; Clarke, P. J. (2015). A Disadvantaged Advantage in Walkability: Findings From Socioeconomic and Geographical Analysis of National Built Environment Data in the United States. </w:t>
      </w:r>
      <w:r>
        <w:rPr>
          <w:rFonts w:cs="Times New Roman"/>
          <w:i/>
          <w:iCs/>
          <w:szCs w:val="24"/>
        </w:rPr>
        <w:t>American Journal of Epidemiology</w:t>
      </w:r>
      <w:r>
        <w:rPr>
          <w:rFonts w:cs="Times New Roman"/>
          <w:szCs w:val="24"/>
        </w:rPr>
        <w:t xml:space="preserve">, </w:t>
      </w:r>
      <w:r>
        <w:rPr>
          <w:rFonts w:cs="Times New Roman"/>
          <w:i/>
          <w:iCs/>
          <w:szCs w:val="24"/>
        </w:rPr>
        <w:t>181</w:t>
      </w:r>
      <w:r>
        <w:rPr>
          <w:rFonts w:cs="Times New Roman"/>
          <w:szCs w:val="24"/>
        </w:rPr>
        <w:t>(1), 17–25. https://doi.org/10.1093/aje/kwu310</w:t>
      </w:r>
    </w:p>
    <w:p w14:paraId="4E358E9A" w14:textId="77777777" w:rsidR="00375806" w:rsidRDefault="00375806" w:rsidP="00375806">
      <w:pPr>
        <w:pStyle w:val="Bibliography"/>
        <w:rPr>
          <w:rFonts w:cs="Times New Roman"/>
          <w:szCs w:val="24"/>
        </w:rPr>
      </w:pPr>
      <w:r>
        <w:rPr>
          <w:rFonts w:cs="Times New Roman"/>
          <w:szCs w:val="24"/>
        </w:rPr>
        <w:t xml:space="preserve">Kolomatsky, M. (2021, May 13). How Real Estate Blew Up in the Hamptons and Greenwich. </w:t>
      </w:r>
      <w:r>
        <w:rPr>
          <w:rFonts w:cs="Times New Roman"/>
          <w:i/>
          <w:iCs/>
          <w:szCs w:val="24"/>
        </w:rPr>
        <w:t>The New York Times</w:t>
      </w:r>
      <w:r>
        <w:rPr>
          <w:rFonts w:cs="Times New Roman"/>
          <w:szCs w:val="24"/>
        </w:rPr>
        <w:t>. https://www.nytimes.com/2021/05/13/realestate/how-real-estate-blew-up-in-the-hamptons-and-greenwich.html</w:t>
      </w:r>
    </w:p>
    <w:p w14:paraId="77AC8F78" w14:textId="77777777" w:rsidR="00375806" w:rsidRDefault="00375806" w:rsidP="00375806">
      <w:pPr>
        <w:pStyle w:val="Bibliography"/>
        <w:rPr>
          <w:rFonts w:cs="Times New Roman"/>
          <w:szCs w:val="24"/>
        </w:rPr>
      </w:pPr>
      <w:r>
        <w:rPr>
          <w:rFonts w:cs="Times New Roman"/>
          <w:szCs w:val="24"/>
        </w:rPr>
        <w:t xml:space="preserve">Koster, H., &amp; Pinchbeck, E. (2018). </w:t>
      </w:r>
      <w:r>
        <w:rPr>
          <w:rFonts w:cs="Times New Roman"/>
          <w:i/>
          <w:iCs/>
          <w:szCs w:val="24"/>
        </w:rPr>
        <w:t>How do Households Value the Future? Evidence from Property Taxes</w:t>
      </w:r>
      <w:r>
        <w:rPr>
          <w:rFonts w:cs="Times New Roman"/>
          <w:szCs w:val="24"/>
        </w:rPr>
        <w:t>.</w:t>
      </w:r>
    </w:p>
    <w:p w14:paraId="3208F385" w14:textId="77777777" w:rsidR="00375806" w:rsidRDefault="00375806" w:rsidP="00375806">
      <w:pPr>
        <w:pStyle w:val="Bibliography"/>
        <w:rPr>
          <w:rFonts w:cs="Times New Roman"/>
          <w:szCs w:val="24"/>
        </w:rPr>
      </w:pPr>
      <w:r>
        <w:rPr>
          <w:rFonts w:cs="Times New Roman"/>
          <w:szCs w:val="24"/>
        </w:rPr>
        <w:t xml:space="preserve">LAWRENCE D, F., &amp; PIVO, G. (1994). Impacts of Mixed Use and Density on Utilization of Three Modes of Travel: Single-Occupant Vehicle, Transit, and Walking. </w:t>
      </w:r>
      <w:r>
        <w:rPr>
          <w:rFonts w:cs="Times New Roman"/>
          <w:i/>
          <w:iCs/>
          <w:szCs w:val="24"/>
        </w:rPr>
        <w:t>Transportation Research Record, Issues in Land Use and Transportation Planning, Models, and Applications.</w:t>
      </w:r>
      <w:r>
        <w:rPr>
          <w:rFonts w:cs="Times New Roman"/>
          <w:szCs w:val="24"/>
        </w:rPr>
        <w:t xml:space="preserve">, </w:t>
      </w:r>
      <w:r>
        <w:rPr>
          <w:rFonts w:cs="Times New Roman"/>
          <w:i/>
          <w:iCs/>
          <w:szCs w:val="24"/>
        </w:rPr>
        <w:t>No. 1466</w:t>
      </w:r>
      <w:r>
        <w:rPr>
          <w:rFonts w:cs="Times New Roman"/>
          <w:szCs w:val="24"/>
        </w:rPr>
        <w:t>. http://www.reconnectingamerica.org/assets/Uploads/Frank-and-Pivo.pdf</w:t>
      </w:r>
    </w:p>
    <w:p w14:paraId="1C72F1A3" w14:textId="77777777" w:rsidR="00375806" w:rsidRDefault="00375806" w:rsidP="00375806">
      <w:pPr>
        <w:pStyle w:val="Bibliography"/>
        <w:rPr>
          <w:rFonts w:cs="Times New Roman"/>
          <w:szCs w:val="24"/>
        </w:rPr>
      </w:pPr>
      <w:r>
        <w:rPr>
          <w:rFonts w:cs="Times New Roman"/>
          <w:szCs w:val="24"/>
        </w:rPr>
        <w:t xml:space="preserve">Lekach, S. (2019, February 28). </w:t>
      </w:r>
      <w:r>
        <w:rPr>
          <w:rFonts w:cs="Times New Roman"/>
          <w:i/>
          <w:iCs/>
          <w:szCs w:val="24"/>
        </w:rPr>
        <w:t>Shared scooters barely last a month, report says. But that could change.</w:t>
      </w:r>
      <w:r>
        <w:rPr>
          <w:rFonts w:cs="Times New Roman"/>
          <w:szCs w:val="24"/>
        </w:rPr>
        <w:t xml:space="preserve"> Mashable. https://mashable.com/article/escooter-lifespan-shared-new-models</w:t>
      </w:r>
    </w:p>
    <w:p w14:paraId="00ACB629" w14:textId="77777777" w:rsidR="00375806" w:rsidRDefault="00375806" w:rsidP="00375806">
      <w:pPr>
        <w:pStyle w:val="Bibliography"/>
        <w:rPr>
          <w:rFonts w:cs="Times New Roman"/>
          <w:szCs w:val="24"/>
        </w:rPr>
      </w:pPr>
      <w:r>
        <w:rPr>
          <w:rFonts w:cs="Times New Roman"/>
          <w:szCs w:val="24"/>
        </w:rPr>
        <w:t xml:space="preserve">Li, Q., &amp; Pizer, W. (2018). </w:t>
      </w:r>
      <w:r>
        <w:rPr>
          <w:rFonts w:cs="Times New Roman"/>
          <w:i/>
          <w:iCs/>
          <w:szCs w:val="24"/>
        </w:rPr>
        <w:t>The Discount Rate for Public Policy over the Distant Future</w:t>
      </w:r>
      <w:r>
        <w:rPr>
          <w:rFonts w:cs="Times New Roman"/>
          <w:szCs w:val="24"/>
        </w:rPr>
        <w:t xml:space="preserve"> (No. w25413; p. w25413). National Bureau of Economic Research. https://doi.org/10.3386/w25413</w:t>
      </w:r>
    </w:p>
    <w:p w14:paraId="7CD5025B" w14:textId="77777777" w:rsidR="00375806" w:rsidRDefault="00375806" w:rsidP="00375806">
      <w:pPr>
        <w:pStyle w:val="Bibliography"/>
        <w:rPr>
          <w:rFonts w:cs="Times New Roman"/>
          <w:szCs w:val="24"/>
        </w:rPr>
      </w:pPr>
      <w:r>
        <w:rPr>
          <w:rFonts w:cs="Times New Roman"/>
          <w:szCs w:val="24"/>
        </w:rPr>
        <w:t xml:space="preserve">Li, Q., &amp; Pizer, W. A. (2021). Use of the consumption discount rate for public policy over the distant future. </w:t>
      </w:r>
      <w:r>
        <w:rPr>
          <w:rFonts w:cs="Times New Roman"/>
          <w:i/>
          <w:iCs/>
          <w:szCs w:val="24"/>
        </w:rPr>
        <w:t>Journal of Environmental Economics and Management</w:t>
      </w:r>
      <w:r>
        <w:rPr>
          <w:rFonts w:cs="Times New Roman"/>
          <w:szCs w:val="24"/>
        </w:rPr>
        <w:t xml:space="preserve">, </w:t>
      </w:r>
      <w:r>
        <w:rPr>
          <w:rFonts w:cs="Times New Roman"/>
          <w:i/>
          <w:iCs/>
          <w:szCs w:val="24"/>
        </w:rPr>
        <w:t>107</w:t>
      </w:r>
      <w:r>
        <w:rPr>
          <w:rFonts w:cs="Times New Roman"/>
          <w:szCs w:val="24"/>
        </w:rPr>
        <w:t>, 102428. https://doi.org/10.1016/j.jeem.2021.102428</w:t>
      </w:r>
    </w:p>
    <w:p w14:paraId="12C8577F" w14:textId="77777777" w:rsidR="00375806" w:rsidRDefault="00375806" w:rsidP="00375806">
      <w:pPr>
        <w:pStyle w:val="Bibliography"/>
        <w:rPr>
          <w:rFonts w:cs="Times New Roman"/>
          <w:szCs w:val="24"/>
        </w:rPr>
      </w:pPr>
      <w:r>
        <w:rPr>
          <w:rFonts w:cs="Times New Roman"/>
          <w:szCs w:val="24"/>
        </w:rPr>
        <w:t xml:space="preserve">Lindelöw, D. (2016). </w:t>
      </w:r>
      <w:r>
        <w:rPr>
          <w:rFonts w:cs="Times New Roman"/>
          <w:i/>
          <w:iCs/>
          <w:szCs w:val="24"/>
        </w:rPr>
        <w:t>Walking as a transport mode: Examining the role of preconditions, planning aspects and personal traits for the urban pedestrian</w:t>
      </w:r>
      <w:r>
        <w:rPr>
          <w:rFonts w:cs="Times New Roman"/>
          <w:szCs w:val="24"/>
        </w:rPr>
        <w:t xml:space="preserve"> [Lund University]. https://portal.research.lu.se/portal/en/publications/walking-as-a-transport-mode(455bdfad-5be3-4e74-b305-d31b1e49aed7).html</w:t>
      </w:r>
    </w:p>
    <w:p w14:paraId="2AD15A83" w14:textId="77777777" w:rsidR="00375806" w:rsidRDefault="00375806" w:rsidP="00375806">
      <w:pPr>
        <w:pStyle w:val="Bibliography"/>
        <w:rPr>
          <w:rFonts w:cs="Times New Roman"/>
          <w:szCs w:val="24"/>
        </w:rPr>
      </w:pPr>
      <w:r>
        <w:rPr>
          <w:rFonts w:cs="Times New Roman"/>
          <w:szCs w:val="24"/>
        </w:rPr>
        <w:t xml:space="preserve">Liu, H., Man, H., Cui, H., Wang, Y., Deng, F., Wang, Y., Yang, X., Xiao, Q., Zhang, Q., Ding, Y., &amp; He, K. (2017). An updated emission inventory of vehicular VOCs and IVOCs in China. </w:t>
      </w:r>
      <w:r>
        <w:rPr>
          <w:rFonts w:cs="Times New Roman"/>
          <w:i/>
          <w:iCs/>
          <w:szCs w:val="24"/>
        </w:rPr>
        <w:t>Atmospheric Chemistry and Physics</w:t>
      </w:r>
      <w:r>
        <w:rPr>
          <w:rFonts w:cs="Times New Roman"/>
          <w:szCs w:val="24"/>
        </w:rPr>
        <w:t xml:space="preserve">, </w:t>
      </w:r>
      <w:r>
        <w:rPr>
          <w:rFonts w:cs="Times New Roman"/>
          <w:i/>
          <w:iCs/>
          <w:szCs w:val="24"/>
        </w:rPr>
        <w:t>17</w:t>
      </w:r>
      <w:r>
        <w:rPr>
          <w:rFonts w:cs="Times New Roman"/>
          <w:szCs w:val="24"/>
        </w:rPr>
        <w:t>(20), 12709–12724. https://doi.org/10.5194/acp-17-12709-2017</w:t>
      </w:r>
    </w:p>
    <w:p w14:paraId="3C8A0FFC" w14:textId="77777777" w:rsidR="00375806" w:rsidRDefault="00375806" w:rsidP="00375806">
      <w:pPr>
        <w:pStyle w:val="Bibliography"/>
        <w:rPr>
          <w:rFonts w:cs="Times New Roman"/>
          <w:szCs w:val="24"/>
        </w:rPr>
      </w:pPr>
      <w:r>
        <w:rPr>
          <w:rFonts w:cs="Times New Roman"/>
          <w:szCs w:val="24"/>
        </w:rPr>
        <w:t xml:space="preserve">Lo, R. H. (2009). Walkability: What is it? </w:t>
      </w:r>
      <w:r>
        <w:rPr>
          <w:rFonts w:cs="Times New Roman"/>
          <w:i/>
          <w:iCs/>
          <w:szCs w:val="24"/>
        </w:rPr>
        <w:t>Journal of Urbanism International Research on Placemaking and Urban Sustainability</w:t>
      </w:r>
      <w:r>
        <w:rPr>
          <w:rFonts w:cs="Times New Roman"/>
          <w:szCs w:val="24"/>
        </w:rPr>
        <w:t xml:space="preserve">, </w:t>
      </w:r>
      <w:r>
        <w:rPr>
          <w:rFonts w:cs="Times New Roman"/>
          <w:i/>
          <w:iCs/>
          <w:szCs w:val="24"/>
        </w:rPr>
        <w:t>2</w:t>
      </w:r>
      <w:r>
        <w:rPr>
          <w:rFonts w:cs="Times New Roman"/>
          <w:szCs w:val="24"/>
        </w:rPr>
        <w:t>(2), 145–166.</w:t>
      </w:r>
    </w:p>
    <w:p w14:paraId="1793F976" w14:textId="77777777" w:rsidR="00375806" w:rsidRDefault="00375806" w:rsidP="00375806">
      <w:pPr>
        <w:pStyle w:val="Bibliography"/>
        <w:rPr>
          <w:rFonts w:cs="Times New Roman"/>
          <w:szCs w:val="24"/>
        </w:rPr>
      </w:pPr>
      <w:r>
        <w:rPr>
          <w:rFonts w:cs="Times New Roman"/>
          <w:szCs w:val="24"/>
        </w:rPr>
        <w:t xml:space="preserve">Lutney, &amp; Nicholas. (2019). </w:t>
      </w:r>
      <w:r>
        <w:rPr>
          <w:rFonts w:cs="Times New Roman"/>
          <w:i/>
          <w:iCs/>
          <w:szCs w:val="24"/>
        </w:rPr>
        <w:t>Update on electric vehicle costs in the United States through 2030 | International Council on Clean Transportation</w:t>
      </w:r>
      <w:r>
        <w:rPr>
          <w:rFonts w:cs="Times New Roman"/>
          <w:szCs w:val="24"/>
        </w:rPr>
        <w:t>. https://theicct.org/publications/update-US-2030-electric-vehicle-cost</w:t>
      </w:r>
    </w:p>
    <w:p w14:paraId="22D5DF36" w14:textId="77777777" w:rsidR="00375806" w:rsidRDefault="00375806" w:rsidP="00375806">
      <w:pPr>
        <w:pStyle w:val="Bibliography"/>
        <w:rPr>
          <w:rFonts w:cs="Times New Roman"/>
          <w:szCs w:val="24"/>
        </w:rPr>
      </w:pPr>
      <w:r>
        <w:rPr>
          <w:rFonts w:cs="Times New Roman"/>
          <w:szCs w:val="24"/>
        </w:rPr>
        <w:t xml:space="preserve">Marchetti, C. (1994). Anthropological invariants in travel behavior. </w:t>
      </w:r>
      <w:r>
        <w:rPr>
          <w:rFonts w:cs="Times New Roman"/>
          <w:i/>
          <w:iCs/>
          <w:szCs w:val="24"/>
        </w:rPr>
        <w:t>Technological Forecasting and Social Change</w:t>
      </w:r>
      <w:r>
        <w:rPr>
          <w:rFonts w:cs="Times New Roman"/>
          <w:szCs w:val="24"/>
        </w:rPr>
        <w:t xml:space="preserve">, </w:t>
      </w:r>
      <w:r>
        <w:rPr>
          <w:rFonts w:cs="Times New Roman"/>
          <w:i/>
          <w:iCs/>
          <w:szCs w:val="24"/>
        </w:rPr>
        <w:t>Volume 47</w:t>
      </w:r>
      <w:r>
        <w:rPr>
          <w:rFonts w:cs="Times New Roman"/>
          <w:szCs w:val="24"/>
        </w:rPr>
        <w:t>(1), Pages 75-88.</w:t>
      </w:r>
    </w:p>
    <w:p w14:paraId="01E0EF11" w14:textId="77777777" w:rsidR="00375806" w:rsidRDefault="00375806" w:rsidP="00375806">
      <w:pPr>
        <w:pStyle w:val="Bibliography"/>
        <w:rPr>
          <w:rFonts w:cs="Times New Roman"/>
          <w:szCs w:val="24"/>
        </w:rPr>
      </w:pPr>
      <w:r>
        <w:rPr>
          <w:rFonts w:cs="Times New Roman"/>
          <w:szCs w:val="24"/>
        </w:rPr>
        <w:t xml:space="preserve">Marsh, S. (2020, September 26). </w:t>
      </w:r>
      <w:r>
        <w:rPr>
          <w:rFonts w:cs="Times New Roman"/>
          <w:i/>
          <w:iCs/>
          <w:szCs w:val="24"/>
        </w:rPr>
        <w:t>Escape to the country: How Covid is driving an exodus from Britain’s cities</w:t>
      </w:r>
      <w:r>
        <w:rPr>
          <w:rFonts w:cs="Times New Roman"/>
          <w:szCs w:val="24"/>
        </w:rPr>
        <w:t>. The Guardian. http://www.theguardian.com/world/2020/sep/26/escape-country-covid-exodus-britain-cities-pandemic-urban-green-space</w:t>
      </w:r>
    </w:p>
    <w:p w14:paraId="2D40077D" w14:textId="77777777" w:rsidR="00375806" w:rsidRDefault="00375806" w:rsidP="00375806">
      <w:pPr>
        <w:pStyle w:val="Bibliography"/>
        <w:rPr>
          <w:rFonts w:cs="Times New Roman"/>
          <w:szCs w:val="24"/>
        </w:rPr>
      </w:pPr>
      <w:r>
        <w:rPr>
          <w:rFonts w:cs="Times New Roman"/>
          <w:szCs w:val="24"/>
        </w:rPr>
        <w:t xml:space="preserve">Martin, A., Markhvida, M., Hallegatte, S., &amp; Walsh, B. (2020). Socio-Economic Impacts of COVID-19 on Household Consumption and Poverty. </w:t>
      </w:r>
      <w:r>
        <w:rPr>
          <w:rFonts w:cs="Times New Roman"/>
          <w:i/>
          <w:iCs/>
          <w:szCs w:val="24"/>
        </w:rPr>
        <w:t>Economics of Disasters and Climate Change</w:t>
      </w:r>
      <w:r>
        <w:rPr>
          <w:rFonts w:cs="Times New Roman"/>
          <w:szCs w:val="24"/>
        </w:rPr>
        <w:t xml:space="preserve">, </w:t>
      </w:r>
      <w:r>
        <w:rPr>
          <w:rFonts w:cs="Times New Roman"/>
          <w:i/>
          <w:iCs/>
          <w:szCs w:val="24"/>
        </w:rPr>
        <w:t>4</w:t>
      </w:r>
      <w:r>
        <w:rPr>
          <w:rFonts w:cs="Times New Roman"/>
          <w:szCs w:val="24"/>
        </w:rPr>
        <w:t>(3), 453–479. https://doi.org/10.1007/s41885-020-00070-3</w:t>
      </w:r>
    </w:p>
    <w:p w14:paraId="0C6C159D" w14:textId="77777777" w:rsidR="00375806" w:rsidRDefault="00375806" w:rsidP="00375806">
      <w:pPr>
        <w:pStyle w:val="Bibliography"/>
        <w:rPr>
          <w:rFonts w:cs="Times New Roman"/>
          <w:szCs w:val="24"/>
        </w:rPr>
      </w:pPr>
      <w:r>
        <w:rPr>
          <w:rFonts w:cs="Times New Roman"/>
          <w:szCs w:val="24"/>
        </w:rPr>
        <w:t xml:space="preserve">Masson, S. (2018). </w:t>
      </w:r>
      <w:r>
        <w:rPr>
          <w:rFonts w:cs="Times New Roman"/>
          <w:i/>
          <w:iCs/>
          <w:szCs w:val="24"/>
        </w:rPr>
        <w:t>Average car costs more than £160 per month to run | The Car Expert</w:t>
      </w:r>
      <w:r>
        <w:rPr>
          <w:rFonts w:cs="Times New Roman"/>
          <w:szCs w:val="24"/>
        </w:rPr>
        <w:t>. https://www.thecarexpert.co.uk/average-car-costs-more-than-160-per-month-to-run/</w:t>
      </w:r>
    </w:p>
    <w:p w14:paraId="2985F24A" w14:textId="77777777" w:rsidR="00375806" w:rsidRDefault="00375806" w:rsidP="00375806">
      <w:pPr>
        <w:pStyle w:val="Bibliography"/>
        <w:rPr>
          <w:rFonts w:cs="Times New Roman"/>
          <w:szCs w:val="24"/>
        </w:rPr>
      </w:pPr>
      <w:r>
        <w:rPr>
          <w:rFonts w:cs="Times New Roman"/>
          <w:szCs w:val="24"/>
        </w:rPr>
        <w:t xml:space="preserve">McKenzie, B. (2014). Modes less traveled-bicycling and walking to work in the United States: 2008–2012. </w:t>
      </w:r>
      <w:r>
        <w:rPr>
          <w:rFonts w:cs="Times New Roman"/>
          <w:i/>
          <w:iCs/>
          <w:szCs w:val="24"/>
        </w:rPr>
        <w:t>US Census Bureau, New York</w:t>
      </w:r>
      <w:r>
        <w:rPr>
          <w:rFonts w:cs="Times New Roman"/>
          <w:szCs w:val="24"/>
        </w:rPr>
        <w:t>. https://www.census.gov/content/dam/Census/library/publications/2014/acs/acs-25.pdf</w:t>
      </w:r>
    </w:p>
    <w:p w14:paraId="12ACDAF3" w14:textId="77777777" w:rsidR="00375806" w:rsidRDefault="00375806" w:rsidP="00375806">
      <w:pPr>
        <w:pStyle w:val="Bibliography"/>
        <w:rPr>
          <w:rFonts w:cs="Times New Roman"/>
          <w:szCs w:val="24"/>
        </w:rPr>
      </w:pPr>
      <w:r>
        <w:rPr>
          <w:rFonts w:cs="Times New Roman"/>
          <w:szCs w:val="24"/>
        </w:rPr>
        <w:t xml:space="preserve">McQueen, M., MacArthur, J., &amp; Cherry, C. (2020). The E-Bike Potential: Estimating regional e-bike impacts on greenhouse gas emissions. </w:t>
      </w:r>
      <w:r>
        <w:rPr>
          <w:rFonts w:cs="Times New Roman"/>
          <w:i/>
          <w:iCs/>
          <w:szCs w:val="24"/>
        </w:rPr>
        <w:t>Transportation Research Part D: Transport and Environment</w:t>
      </w:r>
      <w:r>
        <w:rPr>
          <w:rFonts w:cs="Times New Roman"/>
          <w:szCs w:val="24"/>
        </w:rPr>
        <w:t xml:space="preserve">, </w:t>
      </w:r>
      <w:r>
        <w:rPr>
          <w:rFonts w:cs="Times New Roman"/>
          <w:i/>
          <w:iCs/>
          <w:szCs w:val="24"/>
        </w:rPr>
        <w:t>87</w:t>
      </w:r>
      <w:r>
        <w:rPr>
          <w:rFonts w:cs="Times New Roman"/>
          <w:szCs w:val="24"/>
        </w:rPr>
        <w:t>, 102482. https://doi.org/10.1016/j.trd.2020.102482</w:t>
      </w:r>
    </w:p>
    <w:p w14:paraId="0C585C7F" w14:textId="77777777" w:rsidR="00375806" w:rsidRDefault="00375806" w:rsidP="00375806">
      <w:pPr>
        <w:pStyle w:val="Bibliography"/>
        <w:rPr>
          <w:rFonts w:cs="Times New Roman"/>
          <w:szCs w:val="24"/>
        </w:rPr>
      </w:pPr>
      <w:r>
        <w:rPr>
          <w:rFonts w:cs="Times New Roman"/>
          <w:szCs w:val="24"/>
        </w:rPr>
        <w:t xml:space="preserve">Mock. (2018). </w:t>
      </w:r>
      <w:r>
        <w:rPr>
          <w:rFonts w:cs="Times New Roman"/>
          <w:i/>
          <w:iCs/>
          <w:szCs w:val="24"/>
        </w:rPr>
        <w:t>European vehicle market statistics, 2018/2019 | International Council on Clean Transportation</w:t>
      </w:r>
      <w:r>
        <w:rPr>
          <w:rFonts w:cs="Times New Roman"/>
          <w:szCs w:val="24"/>
        </w:rPr>
        <w:t>. https://theicct.org/publications/european-vehicle-market-statistics-20182019</w:t>
      </w:r>
    </w:p>
    <w:p w14:paraId="34E11ACD" w14:textId="77777777" w:rsidR="00375806" w:rsidRDefault="00375806" w:rsidP="00375806">
      <w:pPr>
        <w:pStyle w:val="Bibliography"/>
        <w:rPr>
          <w:rFonts w:cs="Times New Roman"/>
          <w:szCs w:val="24"/>
        </w:rPr>
      </w:pPr>
      <w:r>
        <w:rPr>
          <w:rFonts w:cs="Times New Roman"/>
          <w:szCs w:val="24"/>
        </w:rPr>
        <w:t xml:space="preserve">Molaei, P., Tang, L., &amp; Hardie, M. (2021). Measuring Walkability with Street Connectivity and Physical Activity: A Case Study in Iran. </w:t>
      </w:r>
      <w:r>
        <w:rPr>
          <w:rFonts w:cs="Times New Roman"/>
          <w:i/>
          <w:iCs/>
          <w:szCs w:val="24"/>
        </w:rPr>
        <w:t>World</w:t>
      </w:r>
      <w:r>
        <w:rPr>
          <w:rFonts w:cs="Times New Roman"/>
          <w:szCs w:val="24"/>
        </w:rPr>
        <w:t xml:space="preserve">, </w:t>
      </w:r>
      <w:r>
        <w:rPr>
          <w:rFonts w:cs="Times New Roman"/>
          <w:i/>
          <w:iCs/>
          <w:szCs w:val="24"/>
        </w:rPr>
        <w:t>2</w:t>
      </w:r>
      <w:r>
        <w:rPr>
          <w:rFonts w:cs="Times New Roman"/>
          <w:szCs w:val="24"/>
        </w:rPr>
        <w:t>(1), 49–61. https://doi.org/10.3390/world2010004</w:t>
      </w:r>
    </w:p>
    <w:p w14:paraId="3ACDF9D3" w14:textId="77777777" w:rsidR="00375806" w:rsidRDefault="00375806" w:rsidP="00375806">
      <w:pPr>
        <w:pStyle w:val="Bibliography"/>
        <w:rPr>
          <w:rFonts w:cs="Times New Roman"/>
          <w:szCs w:val="24"/>
        </w:rPr>
      </w:pPr>
      <w:r>
        <w:rPr>
          <w:rFonts w:cs="Times New Roman"/>
          <w:szCs w:val="24"/>
        </w:rPr>
        <w:t xml:space="preserve">NACTO. (2020, August 12). </w:t>
      </w:r>
      <w:r>
        <w:rPr>
          <w:rFonts w:cs="Times New Roman"/>
          <w:i/>
          <w:iCs/>
          <w:szCs w:val="24"/>
        </w:rPr>
        <w:t>Slow Streets</w:t>
      </w:r>
      <w:r>
        <w:rPr>
          <w:rFonts w:cs="Times New Roman"/>
          <w:szCs w:val="24"/>
        </w:rPr>
        <w:t>. National Association of City Transportation Officials. https://nacto.org/publication/streets-for-pandemic-response-recovery/emerging-street-strategies/slow-streets/</w:t>
      </w:r>
    </w:p>
    <w:p w14:paraId="0AF5D4D8" w14:textId="77777777" w:rsidR="00375806" w:rsidRDefault="00375806" w:rsidP="00375806">
      <w:pPr>
        <w:pStyle w:val="Bibliography"/>
        <w:rPr>
          <w:rFonts w:cs="Times New Roman"/>
          <w:szCs w:val="24"/>
        </w:rPr>
      </w:pPr>
      <w:r>
        <w:rPr>
          <w:rFonts w:cs="Times New Roman"/>
          <w:szCs w:val="24"/>
        </w:rPr>
        <w:t xml:space="preserve">NASEM. (2021). </w:t>
      </w:r>
      <w:r>
        <w:rPr>
          <w:rFonts w:cs="Times New Roman"/>
          <w:i/>
          <w:iCs/>
          <w:szCs w:val="24"/>
        </w:rPr>
        <w:t>An Update on Public Transportation’s Impacts on Greenhouse Gas Emissions | The National Academies Press</w:t>
      </w:r>
      <w:r>
        <w:rPr>
          <w:rFonts w:cs="Times New Roman"/>
          <w:szCs w:val="24"/>
        </w:rPr>
        <w:t>. https://www.nap.edu/download/26103#</w:t>
      </w:r>
    </w:p>
    <w:p w14:paraId="13F316FF" w14:textId="77777777" w:rsidR="00375806" w:rsidRDefault="00375806" w:rsidP="00375806">
      <w:pPr>
        <w:pStyle w:val="Bibliography"/>
        <w:rPr>
          <w:rFonts w:cs="Times New Roman"/>
          <w:szCs w:val="24"/>
        </w:rPr>
      </w:pPr>
      <w:r>
        <w:rPr>
          <w:rFonts w:cs="Times New Roman"/>
          <w:szCs w:val="24"/>
        </w:rPr>
        <w:t xml:space="preserve">Nelson. (2020). </w:t>
      </w:r>
      <w:r>
        <w:rPr>
          <w:rFonts w:cs="Times New Roman"/>
          <w:i/>
          <w:iCs/>
          <w:szCs w:val="24"/>
        </w:rPr>
        <w:t>Walking—Our oldest mode of transportation—Can inform the future of urban mobility</w:t>
      </w:r>
      <w:r>
        <w:rPr>
          <w:rFonts w:cs="Times New Roman"/>
          <w:szCs w:val="24"/>
        </w:rPr>
        <w:t>. https://www.stantec.commobility/walking-our-oldest-mode-of-transportation-can-inform-the-future-of-urban-mobility</w:t>
      </w:r>
    </w:p>
    <w:p w14:paraId="6FC5F4C6" w14:textId="77777777" w:rsidR="00375806" w:rsidRDefault="00375806" w:rsidP="00375806">
      <w:pPr>
        <w:pStyle w:val="Bibliography"/>
        <w:rPr>
          <w:rFonts w:cs="Times New Roman"/>
          <w:szCs w:val="24"/>
        </w:rPr>
      </w:pPr>
      <w:r>
        <w:rPr>
          <w:rFonts w:cs="Times New Roman"/>
          <w:szCs w:val="24"/>
        </w:rPr>
        <w:t xml:space="preserve">Newman, P., &amp; Kenworthy, J. (2006). Urban Design to Reduce Automobile Dependence. </w:t>
      </w:r>
      <w:r>
        <w:rPr>
          <w:rFonts w:cs="Times New Roman"/>
          <w:i/>
          <w:iCs/>
          <w:szCs w:val="24"/>
        </w:rPr>
        <w:t>Opolis: An International Journal of Suburban and Metropolitan Studies</w:t>
      </w:r>
      <w:r>
        <w:rPr>
          <w:rFonts w:cs="Times New Roman"/>
          <w:szCs w:val="24"/>
        </w:rPr>
        <w:t xml:space="preserve">, </w:t>
      </w:r>
      <w:r>
        <w:rPr>
          <w:rFonts w:cs="Times New Roman"/>
          <w:i/>
          <w:iCs/>
          <w:szCs w:val="24"/>
        </w:rPr>
        <w:t>Vol. 2</w:t>
      </w:r>
      <w:r>
        <w:rPr>
          <w:rFonts w:cs="Times New Roman"/>
          <w:szCs w:val="24"/>
        </w:rPr>
        <w:t>(1), 35–52.</w:t>
      </w:r>
    </w:p>
    <w:p w14:paraId="184C3C5B" w14:textId="77777777" w:rsidR="00375806" w:rsidRDefault="00375806" w:rsidP="00375806">
      <w:pPr>
        <w:pStyle w:val="Bibliography"/>
        <w:rPr>
          <w:rFonts w:cs="Times New Roman"/>
          <w:szCs w:val="24"/>
        </w:rPr>
      </w:pPr>
      <w:r>
        <w:rPr>
          <w:rFonts w:cs="Times New Roman"/>
          <w:szCs w:val="24"/>
        </w:rPr>
        <w:t xml:space="preserve">NHTSA. (2006). </w:t>
      </w:r>
      <w:r>
        <w:rPr>
          <w:rFonts w:cs="Times New Roman"/>
          <w:i/>
          <w:iCs/>
          <w:szCs w:val="24"/>
        </w:rPr>
        <w:t>VEHICLE SURVIVABILITY AND TRAVEL MILEAGE SCHEDULES</w:t>
      </w:r>
      <w:r>
        <w:rPr>
          <w:rFonts w:cs="Times New Roman"/>
          <w:szCs w:val="24"/>
        </w:rPr>
        <w:t>. https://crashstats.nhtsa.dot.gov/Api/Public/ViewPublication/809952</w:t>
      </w:r>
    </w:p>
    <w:p w14:paraId="3FB41C3E" w14:textId="77777777" w:rsidR="00375806" w:rsidRDefault="00375806" w:rsidP="00375806">
      <w:pPr>
        <w:pStyle w:val="Bibliography"/>
        <w:rPr>
          <w:rFonts w:cs="Times New Roman"/>
          <w:szCs w:val="24"/>
        </w:rPr>
      </w:pPr>
      <w:r>
        <w:rPr>
          <w:rFonts w:cs="Times New Roman"/>
          <w:szCs w:val="24"/>
        </w:rPr>
        <w:t xml:space="preserve">Ning, A. W. E. (2018, April 16). </w:t>
      </w:r>
      <w:r>
        <w:rPr>
          <w:rFonts w:cs="Times New Roman"/>
          <w:i/>
          <w:iCs/>
          <w:szCs w:val="24"/>
        </w:rPr>
        <w:t>First Photos Of The All New Volkswagen Bora For China</w:t>
      </w:r>
      <w:r>
        <w:rPr>
          <w:rFonts w:cs="Times New Roman"/>
          <w:szCs w:val="24"/>
        </w:rPr>
        <w:t>. CarNewsChina.Com. https://carnewschina.com/2018/04/16/first-photos-of-the-all-new-volkswagen-bora-for-china/</w:t>
      </w:r>
    </w:p>
    <w:p w14:paraId="7BAC3E4D" w14:textId="77777777" w:rsidR="00375806" w:rsidRDefault="00375806" w:rsidP="00375806">
      <w:pPr>
        <w:pStyle w:val="Bibliography"/>
        <w:rPr>
          <w:rFonts w:cs="Times New Roman"/>
          <w:szCs w:val="24"/>
        </w:rPr>
      </w:pPr>
      <w:r>
        <w:rPr>
          <w:rFonts w:cs="Times New Roman"/>
          <w:szCs w:val="24"/>
        </w:rPr>
        <w:t xml:space="preserve">Norman. (2021). </w:t>
      </w:r>
      <w:r>
        <w:rPr>
          <w:rFonts w:cs="Times New Roman"/>
          <w:i/>
          <w:iCs/>
          <w:szCs w:val="24"/>
        </w:rPr>
        <w:t>Average Car Insurance Costs in 2021—NerdWallet</w:t>
      </w:r>
      <w:r>
        <w:rPr>
          <w:rFonts w:cs="Times New Roman"/>
          <w:szCs w:val="24"/>
        </w:rPr>
        <w:t>. https://www.nerdwallet.com/blog/insurance/car-insurance-basics/how-much-is-car-insurance/</w:t>
      </w:r>
    </w:p>
    <w:p w14:paraId="19DF10A1" w14:textId="77777777" w:rsidR="00375806" w:rsidRDefault="00375806" w:rsidP="00375806">
      <w:pPr>
        <w:pStyle w:val="Bibliography"/>
        <w:rPr>
          <w:rFonts w:cs="Times New Roman"/>
          <w:szCs w:val="24"/>
        </w:rPr>
      </w:pPr>
      <w:r>
        <w:rPr>
          <w:rFonts w:cs="Times New Roman"/>
          <w:szCs w:val="24"/>
        </w:rPr>
        <w:t xml:space="preserve">OECD/ITF. (2011). </w:t>
      </w:r>
      <w:r>
        <w:rPr>
          <w:rFonts w:cs="Times New Roman"/>
          <w:i/>
          <w:iCs/>
          <w:szCs w:val="24"/>
        </w:rPr>
        <w:t>Pedestrian Safety, Urban Space and Health</w:t>
      </w:r>
      <w:r>
        <w:rPr>
          <w:rFonts w:cs="Times New Roman"/>
          <w:szCs w:val="24"/>
        </w:rPr>
        <w:t>. http://www.itf-oecd.org/sites/default/files/docs/11pedestriansum.pdf</w:t>
      </w:r>
    </w:p>
    <w:p w14:paraId="1D8D9F52" w14:textId="77777777" w:rsidR="00375806" w:rsidRDefault="00375806" w:rsidP="00375806">
      <w:pPr>
        <w:pStyle w:val="Bibliography"/>
        <w:rPr>
          <w:rFonts w:cs="Times New Roman"/>
          <w:szCs w:val="24"/>
        </w:rPr>
      </w:pPr>
      <w:r>
        <w:rPr>
          <w:rFonts w:cs="Times New Roman"/>
          <w:szCs w:val="24"/>
        </w:rPr>
        <w:t xml:space="preserve">OECD/ITF. (2021). </w:t>
      </w:r>
      <w:r>
        <w:rPr>
          <w:rFonts w:cs="Times New Roman"/>
          <w:i/>
          <w:iCs/>
          <w:szCs w:val="24"/>
        </w:rPr>
        <w:t>ITF Transport Outlook 2021</w:t>
      </w:r>
      <w:r>
        <w:rPr>
          <w:rFonts w:cs="Times New Roman"/>
          <w:szCs w:val="24"/>
        </w:rPr>
        <w:t>.</w:t>
      </w:r>
    </w:p>
    <w:p w14:paraId="5D25D46B" w14:textId="77777777" w:rsidR="00375806" w:rsidRDefault="00375806" w:rsidP="00375806">
      <w:pPr>
        <w:pStyle w:val="Bibliography"/>
        <w:rPr>
          <w:rFonts w:cs="Times New Roman"/>
          <w:szCs w:val="24"/>
        </w:rPr>
      </w:pPr>
      <w:r>
        <w:rPr>
          <w:rFonts w:cs="Times New Roman"/>
          <w:szCs w:val="24"/>
        </w:rPr>
        <w:t xml:space="preserve">Paolini, M. (2020, May 18). Manifesto for the Reorganisation of Barcelona After Covid-19. </w:t>
      </w:r>
      <w:r>
        <w:rPr>
          <w:rFonts w:cs="Times New Roman"/>
          <w:i/>
          <w:iCs/>
          <w:szCs w:val="24"/>
        </w:rPr>
        <w:t>POLLEN</w:t>
      </w:r>
      <w:r>
        <w:rPr>
          <w:rFonts w:cs="Times New Roman"/>
          <w:szCs w:val="24"/>
        </w:rPr>
        <w:t>. https://politicalecologynetwork.org/2020/05/18/signatures-wanted-manifesto-for-the-reorganisation-of-barcelona-after-covid-19/</w:t>
      </w:r>
    </w:p>
    <w:p w14:paraId="0F52FF97" w14:textId="77777777" w:rsidR="00375806" w:rsidRDefault="00375806" w:rsidP="00375806">
      <w:pPr>
        <w:pStyle w:val="Bibliography"/>
        <w:rPr>
          <w:rFonts w:cs="Times New Roman"/>
          <w:szCs w:val="24"/>
        </w:rPr>
      </w:pPr>
      <w:r>
        <w:rPr>
          <w:rFonts w:cs="Times New Roman"/>
          <w:szCs w:val="24"/>
        </w:rPr>
        <w:t xml:space="preserve">Pickrell, D. (1999). Transportation and Land Use. In </w:t>
      </w:r>
      <w:r>
        <w:rPr>
          <w:rFonts w:cs="Times New Roman"/>
          <w:i/>
          <w:iCs/>
          <w:szCs w:val="24"/>
        </w:rPr>
        <w:t>Transportation Economics and Policy Handbook,</w:t>
      </w:r>
      <w:r>
        <w:rPr>
          <w:rFonts w:cs="Times New Roman"/>
          <w:szCs w:val="24"/>
        </w:rPr>
        <w:t>. Brookings Institution Press. https://trid.trb.org/view.aspx?id=500082</w:t>
      </w:r>
    </w:p>
    <w:p w14:paraId="7E23FAD9" w14:textId="77777777" w:rsidR="00375806" w:rsidRDefault="00375806" w:rsidP="00375806">
      <w:pPr>
        <w:pStyle w:val="Bibliography"/>
        <w:rPr>
          <w:rFonts w:cs="Times New Roman"/>
          <w:szCs w:val="24"/>
        </w:rPr>
      </w:pPr>
      <w:r>
        <w:rPr>
          <w:rFonts w:cs="Times New Roman"/>
          <w:szCs w:val="24"/>
        </w:rPr>
        <w:t xml:space="preserve">Ramani, &amp; Bloom. (2021, July 4). Covid-19 has persuaded Americans to leave city centres. </w:t>
      </w:r>
      <w:r>
        <w:rPr>
          <w:rFonts w:cs="Times New Roman"/>
          <w:i/>
          <w:iCs/>
          <w:szCs w:val="24"/>
        </w:rPr>
        <w:t>The Economist</w:t>
      </w:r>
      <w:r>
        <w:rPr>
          <w:rFonts w:cs="Times New Roman"/>
          <w:szCs w:val="24"/>
        </w:rPr>
        <w:t>. https://www.economist.com/graphic-detail/2021/07/04/covid-19-has-persuaded-americans-to-leave-city-centres</w:t>
      </w:r>
    </w:p>
    <w:p w14:paraId="455B6379" w14:textId="77777777" w:rsidR="00375806" w:rsidRDefault="00375806" w:rsidP="00375806">
      <w:pPr>
        <w:pStyle w:val="Bibliography"/>
        <w:rPr>
          <w:rFonts w:cs="Times New Roman"/>
          <w:szCs w:val="24"/>
        </w:rPr>
      </w:pPr>
      <w:r>
        <w:rPr>
          <w:rFonts w:cs="Times New Roman"/>
          <w:szCs w:val="24"/>
        </w:rPr>
        <w:t xml:space="preserve">Rode, P., &amp; Floater, G. (2014). </w:t>
      </w:r>
      <w:r>
        <w:rPr>
          <w:rFonts w:cs="Times New Roman"/>
          <w:i/>
          <w:iCs/>
          <w:szCs w:val="24"/>
        </w:rPr>
        <w:t>ACCESSIBILITY IN CITIES: TRANSPORT AND URBAN FORM</w:t>
      </w:r>
      <w:r>
        <w:rPr>
          <w:rFonts w:cs="Times New Roman"/>
          <w:szCs w:val="24"/>
        </w:rPr>
        <w:t xml:space="preserve"> (NCE Cities Paper 03. LSE Cities.). London School of Economics and Political Science. https://files.lsecities.net/files/2014/11/LSE-Cities-2014-Transport-and-Urban-Form-NCE-Cities-Paper-03.pdf</w:t>
      </w:r>
    </w:p>
    <w:p w14:paraId="5E03F08C" w14:textId="77777777" w:rsidR="00375806" w:rsidRDefault="00375806" w:rsidP="00375806">
      <w:pPr>
        <w:pStyle w:val="Bibliography"/>
        <w:rPr>
          <w:rFonts w:cs="Times New Roman"/>
          <w:szCs w:val="24"/>
        </w:rPr>
      </w:pPr>
      <w:r>
        <w:rPr>
          <w:rFonts w:cs="Times New Roman"/>
          <w:szCs w:val="24"/>
        </w:rPr>
        <w:t xml:space="preserve">Sanders, R. L., Branion-Calles, M., &amp; Nelson, T. A. (2020). To scoot or not to scoot: Findings from a recent survey about the benefits and barriers of using E-scooters for riders and non-riders. </w:t>
      </w:r>
      <w:r>
        <w:rPr>
          <w:rFonts w:cs="Times New Roman"/>
          <w:i/>
          <w:iCs/>
          <w:szCs w:val="24"/>
        </w:rPr>
        <w:t>Transportation Research Part A: Policy and Practice</w:t>
      </w:r>
      <w:r>
        <w:rPr>
          <w:rFonts w:cs="Times New Roman"/>
          <w:szCs w:val="24"/>
        </w:rPr>
        <w:t xml:space="preserve">, </w:t>
      </w:r>
      <w:r>
        <w:rPr>
          <w:rFonts w:cs="Times New Roman"/>
          <w:i/>
          <w:iCs/>
          <w:szCs w:val="24"/>
        </w:rPr>
        <w:t>139</w:t>
      </w:r>
      <w:r>
        <w:rPr>
          <w:rFonts w:cs="Times New Roman"/>
          <w:szCs w:val="24"/>
        </w:rPr>
        <w:t>, 217–227. https://doi.org/10.1016/j.tra.2020.07.009</w:t>
      </w:r>
    </w:p>
    <w:p w14:paraId="583011A9" w14:textId="77777777" w:rsidR="00375806" w:rsidRDefault="00375806" w:rsidP="00375806">
      <w:pPr>
        <w:pStyle w:val="Bibliography"/>
        <w:rPr>
          <w:rFonts w:cs="Times New Roman"/>
          <w:szCs w:val="24"/>
        </w:rPr>
      </w:pPr>
      <w:r>
        <w:rPr>
          <w:rFonts w:cs="Times New Roman"/>
          <w:szCs w:val="24"/>
        </w:rPr>
        <w:t xml:space="preserve">Schäfer, A. W., &amp; Yeh, S. (2020). A holistic analysis of passenger travel energy and greenhouse gas intensities. </w:t>
      </w:r>
      <w:r>
        <w:rPr>
          <w:rFonts w:cs="Times New Roman"/>
          <w:i/>
          <w:iCs/>
          <w:szCs w:val="24"/>
        </w:rPr>
        <w:t>Nature Sustainability</w:t>
      </w:r>
      <w:r>
        <w:rPr>
          <w:rFonts w:cs="Times New Roman"/>
          <w:szCs w:val="24"/>
        </w:rPr>
        <w:t>, 1–4. https://doi.org/10.1038/s41893-020-0514-9</w:t>
      </w:r>
    </w:p>
    <w:p w14:paraId="47226253" w14:textId="77777777" w:rsidR="00375806" w:rsidRDefault="00375806" w:rsidP="00375806">
      <w:pPr>
        <w:pStyle w:val="Bibliography"/>
        <w:rPr>
          <w:rFonts w:cs="Times New Roman"/>
          <w:szCs w:val="24"/>
        </w:rPr>
      </w:pPr>
      <w:r>
        <w:rPr>
          <w:rFonts w:cs="Times New Roman"/>
          <w:szCs w:val="24"/>
        </w:rPr>
        <w:t xml:space="preserve">Surico, J. (2021, April 29). Can ‘Open Streets’ Outlast the Pandemic? </w:t>
      </w:r>
      <w:r>
        <w:rPr>
          <w:rFonts w:cs="Times New Roman"/>
          <w:i/>
          <w:iCs/>
          <w:szCs w:val="24"/>
        </w:rPr>
        <w:t>Bloomberg.Com</w:t>
      </w:r>
      <w:r>
        <w:rPr>
          <w:rFonts w:cs="Times New Roman"/>
          <w:szCs w:val="24"/>
        </w:rPr>
        <w:t>. https://www.bloomberg.com/news/articles/2021-04-29/what-s-next-for-the-open-streets-of-the-pandemic</w:t>
      </w:r>
    </w:p>
    <w:p w14:paraId="0D22F381" w14:textId="77777777" w:rsidR="00375806" w:rsidRDefault="00375806" w:rsidP="00375806">
      <w:pPr>
        <w:pStyle w:val="Bibliography"/>
        <w:rPr>
          <w:rFonts w:cs="Times New Roman"/>
          <w:szCs w:val="24"/>
        </w:rPr>
      </w:pPr>
      <w:r>
        <w:rPr>
          <w:rFonts w:cs="Times New Roman"/>
          <w:szCs w:val="24"/>
        </w:rPr>
        <w:t xml:space="preserve">Tate. (2019, June 11). </w:t>
      </w:r>
      <w:r>
        <w:rPr>
          <w:rFonts w:cs="Times New Roman"/>
          <w:i/>
          <w:iCs/>
          <w:szCs w:val="24"/>
        </w:rPr>
        <w:t>Great Wall Motor Launched 2019 Haval H6 in China Market</w:t>
      </w:r>
      <w:r>
        <w:rPr>
          <w:rFonts w:cs="Times New Roman"/>
          <w:szCs w:val="24"/>
        </w:rPr>
        <w:t>. China Car News, Reviews and More. https://www.chinapev.com/gwm/great-wall-motor-launched-2019-haval-h6-in-china-market/</w:t>
      </w:r>
    </w:p>
    <w:p w14:paraId="10E45E2E" w14:textId="77777777" w:rsidR="00375806" w:rsidRDefault="00375806" w:rsidP="00375806">
      <w:pPr>
        <w:pStyle w:val="Bibliography"/>
        <w:rPr>
          <w:rFonts w:cs="Times New Roman"/>
          <w:szCs w:val="24"/>
        </w:rPr>
      </w:pPr>
      <w:r>
        <w:rPr>
          <w:rFonts w:cs="Times New Roman"/>
          <w:szCs w:val="24"/>
        </w:rPr>
        <w:t xml:space="preserve">Texas A&amp;M Transportation Institute. (2016, March 2). </w:t>
      </w:r>
      <w:r>
        <w:rPr>
          <w:rFonts w:cs="Times New Roman"/>
          <w:i/>
          <w:iCs/>
          <w:szCs w:val="24"/>
        </w:rPr>
        <w:t>Walk, Don’t Drive: Active Transportation May Provide More than Health Benefits</w:t>
      </w:r>
      <w:r>
        <w:rPr>
          <w:rFonts w:cs="Times New Roman"/>
          <w:szCs w:val="24"/>
        </w:rPr>
        <w:t>. Texas A&amp;M Transportation Institute. https://tti.tamu.edu/researcher/walk-dont-drive-active-transportation-may-provide-more-than-health-benefits/</w:t>
      </w:r>
    </w:p>
    <w:p w14:paraId="23FDB4AC" w14:textId="77777777" w:rsidR="00375806" w:rsidRDefault="00375806" w:rsidP="00375806">
      <w:pPr>
        <w:pStyle w:val="Bibliography"/>
        <w:rPr>
          <w:rFonts w:cs="Times New Roman"/>
          <w:szCs w:val="24"/>
        </w:rPr>
      </w:pPr>
      <w:r>
        <w:rPr>
          <w:rFonts w:cs="Times New Roman"/>
          <w:szCs w:val="24"/>
        </w:rPr>
        <w:t xml:space="preserve">The International Council on Clean Transportation. (2012). </w:t>
      </w:r>
      <w:r>
        <w:rPr>
          <w:rFonts w:cs="Times New Roman"/>
          <w:i/>
          <w:iCs/>
          <w:szCs w:val="24"/>
        </w:rPr>
        <w:t>ICCT Roadmap Model</w:t>
      </w:r>
      <w:r>
        <w:rPr>
          <w:rFonts w:cs="Times New Roman"/>
          <w:szCs w:val="24"/>
        </w:rPr>
        <w:t>. The International Council on Clean Transportation. http://www.theicct.org/global-transportation-roadmap-model</w:t>
      </w:r>
    </w:p>
    <w:p w14:paraId="5708F988" w14:textId="77777777" w:rsidR="00375806" w:rsidRDefault="00375806" w:rsidP="00375806">
      <w:pPr>
        <w:pStyle w:val="Bibliography"/>
        <w:rPr>
          <w:rFonts w:cs="Times New Roman"/>
          <w:szCs w:val="24"/>
        </w:rPr>
      </w:pPr>
      <w:r>
        <w:rPr>
          <w:rFonts w:cs="Times New Roman"/>
          <w:szCs w:val="24"/>
        </w:rPr>
        <w:t xml:space="preserve">Times Editorial Board. (2021, April 11). </w:t>
      </w:r>
      <w:r>
        <w:rPr>
          <w:rFonts w:cs="Times New Roman"/>
          <w:i/>
          <w:iCs/>
          <w:szCs w:val="24"/>
        </w:rPr>
        <w:t>Editorial: After the pandemic, outdoor dining and “slow streets” should live on</w:t>
      </w:r>
      <w:r>
        <w:rPr>
          <w:rFonts w:cs="Times New Roman"/>
          <w:szCs w:val="24"/>
        </w:rPr>
        <w:t>. Los Angeles Times. https://www.latimes.com/opinion/story/2021-04-11/pandemic-public-spaces</w:t>
      </w:r>
    </w:p>
    <w:p w14:paraId="0E59C873" w14:textId="77777777" w:rsidR="00375806" w:rsidRDefault="00375806" w:rsidP="00375806">
      <w:pPr>
        <w:pStyle w:val="Bibliography"/>
        <w:rPr>
          <w:rFonts w:cs="Times New Roman"/>
          <w:szCs w:val="24"/>
        </w:rPr>
      </w:pPr>
      <w:r>
        <w:rPr>
          <w:rFonts w:cs="Times New Roman"/>
          <w:szCs w:val="24"/>
        </w:rPr>
        <w:t xml:space="preserve">TNMT. (2021). The environmental impact of today’s transport types. </w:t>
      </w:r>
      <w:r>
        <w:rPr>
          <w:rFonts w:cs="Times New Roman"/>
          <w:i/>
          <w:iCs/>
          <w:szCs w:val="24"/>
        </w:rPr>
        <w:t>TNMT</w:t>
      </w:r>
      <w:r>
        <w:rPr>
          <w:rFonts w:cs="Times New Roman"/>
          <w:szCs w:val="24"/>
        </w:rPr>
        <w:t>. https://tnmt.com/infographics/carbon-emissions-by-transport-type/</w:t>
      </w:r>
    </w:p>
    <w:p w14:paraId="256BA8CA" w14:textId="77777777" w:rsidR="00375806" w:rsidRDefault="00375806" w:rsidP="00375806">
      <w:pPr>
        <w:pStyle w:val="Bibliography"/>
        <w:rPr>
          <w:rFonts w:cs="Times New Roman"/>
          <w:szCs w:val="24"/>
        </w:rPr>
      </w:pPr>
      <w:r>
        <w:rPr>
          <w:rFonts w:cs="Times New Roman"/>
          <w:szCs w:val="24"/>
        </w:rPr>
        <w:t xml:space="preserve">UC Davis, Fulton, L., &amp; Mason, J. (2015). </w:t>
      </w:r>
      <w:r>
        <w:rPr>
          <w:rFonts w:cs="Times New Roman"/>
          <w:i/>
          <w:iCs/>
          <w:szCs w:val="24"/>
        </w:rPr>
        <w:t>ITDP-UCD HS Cycling Report Figures</w:t>
      </w:r>
      <w:r>
        <w:rPr>
          <w:rFonts w:cs="Times New Roman"/>
          <w:szCs w:val="24"/>
        </w:rPr>
        <w:t>.</w:t>
      </w:r>
    </w:p>
    <w:p w14:paraId="2E370C06" w14:textId="77777777" w:rsidR="00375806" w:rsidRDefault="00375806" w:rsidP="00375806">
      <w:pPr>
        <w:pStyle w:val="Bibliography"/>
        <w:rPr>
          <w:rFonts w:cs="Times New Roman"/>
          <w:szCs w:val="24"/>
        </w:rPr>
      </w:pPr>
      <w:r>
        <w:rPr>
          <w:rFonts w:cs="Times New Roman"/>
          <w:szCs w:val="24"/>
        </w:rPr>
        <w:t xml:space="preserve">UN. (2018). </w:t>
      </w:r>
      <w:r>
        <w:rPr>
          <w:rFonts w:cs="Times New Roman"/>
          <w:i/>
          <w:iCs/>
          <w:szCs w:val="24"/>
        </w:rPr>
        <w:t>World Urbanization Prospects—Population Division—United Nations</w:t>
      </w:r>
      <w:r>
        <w:rPr>
          <w:rFonts w:cs="Times New Roman"/>
          <w:szCs w:val="24"/>
        </w:rPr>
        <w:t>. https://population.un.org/wup/Download/</w:t>
      </w:r>
    </w:p>
    <w:p w14:paraId="10D51654" w14:textId="77777777" w:rsidR="00375806" w:rsidRDefault="00375806" w:rsidP="00375806">
      <w:pPr>
        <w:pStyle w:val="Bibliography"/>
        <w:rPr>
          <w:rFonts w:cs="Times New Roman"/>
          <w:szCs w:val="24"/>
        </w:rPr>
      </w:pPr>
      <w:r>
        <w:rPr>
          <w:rFonts w:cs="Times New Roman"/>
          <w:szCs w:val="24"/>
        </w:rPr>
        <w:t xml:space="preserve">UN. (2019). </w:t>
      </w:r>
      <w:r>
        <w:rPr>
          <w:rFonts w:cs="Times New Roman"/>
          <w:i/>
          <w:iCs/>
          <w:szCs w:val="24"/>
        </w:rPr>
        <w:t>World Population Prospects—Population Division—United Nations</w:t>
      </w:r>
      <w:r>
        <w:rPr>
          <w:rFonts w:cs="Times New Roman"/>
          <w:szCs w:val="24"/>
        </w:rPr>
        <w:t>. https://population.un.org/wpp/</w:t>
      </w:r>
    </w:p>
    <w:p w14:paraId="59C64751" w14:textId="77777777" w:rsidR="00375806" w:rsidRDefault="00375806" w:rsidP="00375806">
      <w:pPr>
        <w:pStyle w:val="Bibliography"/>
        <w:rPr>
          <w:rFonts w:cs="Times New Roman"/>
          <w:szCs w:val="24"/>
        </w:rPr>
      </w:pPr>
      <w:r>
        <w:rPr>
          <w:rFonts w:cs="Times New Roman"/>
          <w:szCs w:val="24"/>
        </w:rPr>
        <w:t xml:space="preserve">United Nations Human Settlements Programme (Ed.). (2013). </w:t>
      </w:r>
      <w:r>
        <w:rPr>
          <w:rFonts w:cs="Times New Roman"/>
          <w:i/>
          <w:iCs/>
          <w:szCs w:val="24"/>
        </w:rPr>
        <w:t>Planning and design for sustainable urban mobility: Global report on human settlements 2013</w:t>
      </w:r>
      <w:r>
        <w:rPr>
          <w:rFonts w:cs="Times New Roman"/>
          <w:szCs w:val="24"/>
        </w:rPr>
        <w:t>. Routledge.</w:t>
      </w:r>
    </w:p>
    <w:p w14:paraId="26AACE1C" w14:textId="77777777" w:rsidR="00375806" w:rsidRDefault="00375806" w:rsidP="00375806">
      <w:pPr>
        <w:pStyle w:val="Bibliography"/>
        <w:rPr>
          <w:rFonts w:cs="Times New Roman"/>
          <w:szCs w:val="24"/>
        </w:rPr>
      </w:pPr>
      <w:r>
        <w:rPr>
          <w:rFonts w:cs="Times New Roman"/>
          <w:szCs w:val="24"/>
        </w:rPr>
        <w:t xml:space="preserve">U.S. Census. (2019). </w:t>
      </w:r>
      <w:r>
        <w:rPr>
          <w:rFonts w:cs="Times New Roman"/>
          <w:i/>
          <w:iCs/>
          <w:szCs w:val="24"/>
        </w:rPr>
        <w:t>American Community Survey, one-year estimates. “Commuting characteristics by sex.”</w:t>
      </w:r>
      <w:r>
        <w:rPr>
          <w:rFonts w:cs="Times New Roman"/>
          <w:szCs w:val="24"/>
        </w:rPr>
        <w:t xml:space="preserve"> https://data.census.gov/cedsci/table?q=commute&amp;tid=ACSST1Y2019.S0801</w:t>
      </w:r>
    </w:p>
    <w:p w14:paraId="01B1E04B" w14:textId="77777777" w:rsidR="00375806" w:rsidRDefault="00375806" w:rsidP="00375806">
      <w:pPr>
        <w:pStyle w:val="Bibliography"/>
        <w:rPr>
          <w:rFonts w:cs="Times New Roman"/>
          <w:szCs w:val="24"/>
        </w:rPr>
      </w:pPr>
      <w:r>
        <w:rPr>
          <w:rFonts w:cs="Times New Roman"/>
          <w:szCs w:val="24"/>
        </w:rPr>
        <w:t xml:space="preserve">US DoT. (2020). </w:t>
      </w:r>
      <w:r>
        <w:rPr>
          <w:rFonts w:cs="Times New Roman"/>
          <w:i/>
          <w:iCs/>
          <w:szCs w:val="24"/>
        </w:rPr>
        <w:t>National Household Travel Survey</w:t>
      </w:r>
      <w:r>
        <w:rPr>
          <w:rFonts w:cs="Times New Roman"/>
          <w:szCs w:val="24"/>
        </w:rPr>
        <w:t>. https://nhts.ornl.gov/</w:t>
      </w:r>
    </w:p>
    <w:p w14:paraId="1FF641BD" w14:textId="77777777" w:rsidR="00375806" w:rsidRDefault="00375806" w:rsidP="00375806">
      <w:pPr>
        <w:pStyle w:val="Bibliography"/>
        <w:rPr>
          <w:rFonts w:cs="Times New Roman"/>
          <w:szCs w:val="24"/>
        </w:rPr>
      </w:pPr>
      <w:r>
        <w:rPr>
          <w:rFonts w:cs="Times New Roman"/>
          <w:szCs w:val="24"/>
        </w:rPr>
        <w:t xml:space="preserve">Walk Score. (2021). </w:t>
      </w:r>
      <w:r>
        <w:rPr>
          <w:rFonts w:cs="Times New Roman"/>
          <w:i/>
          <w:iCs/>
          <w:szCs w:val="24"/>
        </w:rPr>
        <w:t>What Makes a Neighborhood Walkable</w:t>
      </w:r>
      <w:r>
        <w:rPr>
          <w:rFonts w:cs="Times New Roman"/>
          <w:szCs w:val="24"/>
        </w:rPr>
        <w:t>. https://www.walkscore.com/walkable-neighborhoods.shtml</w:t>
      </w:r>
    </w:p>
    <w:p w14:paraId="4544B4BF" w14:textId="77777777" w:rsidR="00375806" w:rsidRDefault="00375806" w:rsidP="00375806">
      <w:pPr>
        <w:pStyle w:val="Bibliography"/>
        <w:rPr>
          <w:rFonts w:cs="Times New Roman"/>
          <w:szCs w:val="24"/>
        </w:rPr>
      </w:pPr>
      <w:r>
        <w:rPr>
          <w:rFonts w:cs="Times New Roman"/>
          <w:szCs w:val="24"/>
        </w:rPr>
        <w:t xml:space="preserve">Wang. (2017). </w:t>
      </w:r>
      <w:r>
        <w:rPr>
          <w:rFonts w:cs="Times New Roman"/>
          <w:i/>
          <w:iCs/>
          <w:szCs w:val="24"/>
        </w:rPr>
        <w:t>Wuling Hongguang S3 Archives</w:t>
      </w:r>
      <w:r>
        <w:rPr>
          <w:rFonts w:cs="Times New Roman"/>
          <w:szCs w:val="24"/>
        </w:rPr>
        <w:t>. CarNewsChina.Com. https://carnewschina.com/tag/wuling-hongguang-s3/</w:t>
      </w:r>
    </w:p>
    <w:p w14:paraId="77D6DFFF" w14:textId="77777777" w:rsidR="00375806" w:rsidRDefault="00375806" w:rsidP="00375806">
      <w:pPr>
        <w:pStyle w:val="Bibliography"/>
        <w:rPr>
          <w:rFonts w:cs="Times New Roman"/>
          <w:szCs w:val="24"/>
        </w:rPr>
      </w:pPr>
      <w:r>
        <w:rPr>
          <w:rFonts w:cs="Times New Roman"/>
          <w:szCs w:val="24"/>
        </w:rPr>
        <w:t xml:space="preserve">Wang, A. J. (2018, April 10). </w:t>
      </w:r>
      <w:r>
        <w:rPr>
          <w:rFonts w:cs="Times New Roman"/>
          <w:i/>
          <w:iCs/>
          <w:szCs w:val="24"/>
        </w:rPr>
        <w:t>This Is The New Volkswagen Lavida Plus For China</w:t>
      </w:r>
      <w:r>
        <w:rPr>
          <w:rFonts w:cs="Times New Roman"/>
          <w:szCs w:val="24"/>
        </w:rPr>
        <w:t>. CarNewsChina.Com. https://carnewschina.com/2018/04/10/this-is-the-new-volkswagen-lavida-plus-for-china/</w:t>
      </w:r>
    </w:p>
    <w:p w14:paraId="095C26F6" w14:textId="77777777" w:rsidR="00375806" w:rsidRDefault="00375806" w:rsidP="00375806">
      <w:pPr>
        <w:pStyle w:val="Bibliography"/>
        <w:rPr>
          <w:rFonts w:cs="Times New Roman"/>
          <w:szCs w:val="24"/>
        </w:rPr>
      </w:pPr>
      <w:r>
        <w:rPr>
          <w:rFonts w:cs="Times New Roman"/>
          <w:szCs w:val="24"/>
        </w:rPr>
        <w:t xml:space="preserve">Water Mission. (2021). Global Water Crisis. </w:t>
      </w:r>
      <w:r>
        <w:rPr>
          <w:rFonts w:cs="Times New Roman"/>
          <w:i/>
          <w:iCs/>
          <w:szCs w:val="24"/>
        </w:rPr>
        <w:t>Water Mission</w:t>
      </w:r>
      <w:r>
        <w:rPr>
          <w:rFonts w:cs="Times New Roman"/>
          <w:szCs w:val="24"/>
        </w:rPr>
        <w:t>. https://watermission.org/global-water-crisis/</w:t>
      </w:r>
    </w:p>
    <w:p w14:paraId="2F4F5F72" w14:textId="77777777" w:rsidR="00375806" w:rsidRDefault="00375806" w:rsidP="00375806">
      <w:pPr>
        <w:pStyle w:val="Bibliography"/>
        <w:rPr>
          <w:rFonts w:cs="Times New Roman"/>
          <w:szCs w:val="24"/>
        </w:rPr>
      </w:pPr>
      <w:r>
        <w:rPr>
          <w:rFonts w:cs="Times New Roman"/>
          <w:szCs w:val="24"/>
        </w:rPr>
        <w:t xml:space="preserve">Wigan, M. (1994). </w:t>
      </w:r>
      <w:r>
        <w:rPr>
          <w:rFonts w:cs="Times New Roman"/>
          <w:i/>
          <w:iCs/>
          <w:szCs w:val="24"/>
        </w:rPr>
        <w:t>Walking as a Transport Mode</w:t>
      </w:r>
      <w:r>
        <w:rPr>
          <w:rFonts w:cs="Times New Roman"/>
          <w:szCs w:val="24"/>
        </w:rPr>
        <w:t xml:space="preserve"> [Working Paper]. https://ses.library.usyd.edu.au/handle/2123/19329</w:t>
      </w:r>
    </w:p>
    <w:p w14:paraId="130D551C" w14:textId="77777777" w:rsidR="00375806" w:rsidRDefault="00375806" w:rsidP="00375806">
      <w:pPr>
        <w:pStyle w:val="Bibliography"/>
        <w:rPr>
          <w:rFonts w:cs="Times New Roman"/>
          <w:szCs w:val="24"/>
        </w:rPr>
      </w:pPr>
      <w:r>
        <w:rPr>
          <w:rFonts w:cs="Times New Roman"/>
          <w:szCs w:val="24"/>
        </w:rPr>
        <w:t xml:space="preserve">Willsher, K. (2020, February 7). </w:t>
      </w:r>
      <w:r>
        <w:rPr>
          <w:rFonts w:cs="Times New Roman"/>
          <w:i/>
          <w:iCs/>
          <w:szCs w:val="24"/>
        </w:rPr>
        <w:t>Paris mayor unveils “15-minute city” plan in re-election campaign</w:t>
      </w:r>
      <w:r>
        <w:rPr>
          <w:rFonts w:cs="Times New Roman"/>
          <w:szCs w:val="24"/>
        </w:rPr>
        <w:t>. The Guardian. http://www.theguardian.com/world/2020/feb/07/paris-mayor-unveils-15-minute-city-plan-in-re-election-campaign</w:t>
      </w:r>
    </w:p>
    <w:p w14:paraId="0186CB99" w14:textId="77777777" w:rsidR="00375806" w:rsidRDefault="00375806" w:rsidP="00375806">
      <w:pPr>
        <w:pStyle w:val="Bibliography"/>
        <w:rPr>
          <w:rFonts w:cs="Times New Roman"/>
          <w:szCs w:val="24"/>
        </w:rPr>
      </w:pPr>
      <w:r>
        <w:rPr>
          <w:rFonts w:cs="Times New Roman"/>
          <w:szCs w:val="24"/>
        </w:rPr>
        <w:t xml:space="preserve">Wu, T., Han, X., Zheng, M. M., Ou, X., Sun, H., &amp; Zhang, X. (2019). Impact factors of the real-world fuel consumption rate of light duty vehicles in China. </w:t>
      </w:r>
      <w:r>
        <w:rPr>
          <w:rFonts w:cs="Times New Roman"/>
          <w:i/>
          <w:iCs/>
          <w:szCs w:val="24"/>
        </w:rPr>
        <w:t>Energy</w:t>
      </w:r>
      <w:r>
        <w:rPr>
          <w:rFonts w:cs="Times New Roman"/>
          <w:szCs w:val="24"/>
        </w:rPr>
        <w:t>, 116388. https://doi.org/10.1016/j.energy.2019.116388</w:t>
      </w:r>
    </w:p>
    <w:p w14:paraId="2B3D5771" w14:textId="77777777" w:rsidR="00375806" w:rsidRDefault="00375806" w:rsidP="00375806">
      <w:pPr>
        <w:pStyle w:val="Bibliography"/>
        <w:rPr>
          <w:rFonts w:cs="Times New Roman"/>
          <w:szCs w:val="24"/>
        </w:rPr>
      </w:pPr>
      <w:r>
        <w:rPr>
          <w:rFonts w:cs="Times New Roman"/>
          <w:szCs w:val="24"/>
        </w:rPr>
        <w:t xml:space="preserve">Zheng, J., Zhou, Y., Yu, R., Zhao, D., Lu, Z., &amp; Zhang, P. (2019). Survival rate of China passenger vehicles: A data-driven approach. </w:t>
      </w:r>
      <w:r>
        <w:rPr>
          <w:rFonts w:cs="Times New Roman"/>
          <w:i/>
          <w:iCs/>
          <w:szCs w:val="24"/>
        </w:rPr>
        <w:t>Energy Policy</w:t>
      </w:r>
      <w:r>
        <w:rPr>
          <w:rFonts w:cs="Times New Roman"/>
          <w:szCs w:val="24"/>
        </w:rPr>
        <w:t xml:space="preserve">, </w:t>
      </w:r>
      <w:r>
        <w:rPr>
          <w:rFonts w:cs="Times New Roman"/>
          <w:i/>
          <w:iCs/>
          <w:szCs w:val="24"/>
        </w:rPr>
        <w:t>129</w:t>
      </w:r>
      <w:r>
        <w:rPr>
          <w:rFonts w:cs="Times New Roman"/>
          <w:szCs w:val="24"/>
        </w:rPr>
        <w:t>, 587–597. https://doi.org/10.1016/j.enpol.2019.02.037</w:t>
      </w:r>
    </w:p>
    <w:p w14:paraId="4AEE8554" w14:textId="057F85BB" w:rsidR="00613FFD" w:rsidRPr="001A278B" w:rsidRDefault="005F3932" w:rsidP="00F42F2F">
      <w:pPr>
        <w:ind w:left="540" w:hanging="540"/>
      </w:pPr>
      <w:r w:rsidRPr="001A278B">
        <w:fldChar w:fldCharType="end"/>
      </w:r>
      <w:bookmarkEnd w:id="98"/>
    </w:p>
    <w:p w14:paraId="02EABFF3" w14:textId="4FD41E18" w:rsidR="006745FF" w:rsidRPr="001A278B" w:rsidRDefault="006745FF" w:rsidP="003A0234">
      <w:pPr>
        <w:pStyle w:val="Heading1"/>
      </w:pPr>
      <w:bookmarkStart w:id="99" w:name="_Ref345080"/>
      <w:bookmarkStart w:id="100" w:name="_Ref354139"/>
      <w:bookmarkStart w:id="101" w:name="_Toc72966224"/>
      <w:r w:rsidRPr="001A278B">
        <w:t>Glossary</w:t>
      </w:r>
      <w:bookmarkEnd w:id="99"/>
      <w:bookmarkEnd w:id="100"/>
      <w:bookmarkEnd w:id="101"/>
    </w:p>
    <w:p w14:paraId="02D27B4A" w14:textId="77777777" w:rsidR="006745FF" w:rsidRPr="001A278B" w:rsidRDefault="006745FF" w:rsidP="00996E91">
      <w:r w:rsidRPr="001A278B">
        <w:rPr>
          <w:b/>
        </w:rPr>
        <w:t>Adoption Scenario</w:t>
      </w:r>
      <w:r w:rsidRPr="001A278B">
        <w:t xml:space="preserve"> – the predicted annual adoption over the period 2015 to 2060, which is usually measured in </w:t>
      </w:r>
      <w:r w:rsidRPr="001A278B">
        <w:rPr>
          <w:b/>
        </w:rPr>
        <w:t>Functional Units</w:t>
      </w:r>
      <w:r w:rsidRPr="001A278B">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1A278B">
        <w:rPr>
          <w:b/>
        </w:rPr>
        <w:t>Reference (REF)</w:t>
      </w:r>
      <w:r w:rsidRPr="001A278B">
        <w:t xml:space="preserve"> where global adoption remains mostly constant, and </w:t>
      </w:r>
      <w:r w:rsidRPr="001A278B">
        <w:rPr>
          <w:b/>
        </w:rPr>
        <w:t>Project Drawdown Scenarios (PDS)</w:t>
      </w:r>
      <w:r w:rsidRPr="001A278B">
        <w:t xml:space="preserve"> which illustrate high growth of the solution.</w:t>
      </w:r>
    </w:p>
    <w:p w14:paraId="5FD0673A" w14:textId="77777777" w:rsidR="006745FF" w:rsidRPr="001A278B" w:rsidRDefault="006745FF" w:rsidP="00996E91">
      <w:r w:rsidRPr="001A278B">
        <w:rPr>
          <w:b/>
        </w:rPr>
        <w:t>Approximate PPM Equivalent</w:t>
      </w:r>
      <w:r w:rsidRPr="001A278B">
        <w:t xml:space="preserve"> – the reduction in atmospheric concentration of CO</w:t>
      </w:r>
      <w:r w:rsidRPr="001A278B">
        <w:rPr>
          <w:vertAlign w:val="subscript"/>
        </w:rPr>
        <w:t>2</w:t>
      </w:r>
      <w:r w:rsidRPr="001A278B">
        <w:t xml:space="preserve"> (in </w:t>
      </w:r>
      <w:r w:rsidRPr="001A278B">
        <w:rPr>
          <w:b/>
        </w:rPr>
        <w:t>PPM</w:t>
      </w:r>
      <w:r w:rsidRPr="001A278B">
        <w:t xml:space="preserve">) that is expected to result if the </w:t>
      </w:r>
      <w:r w:rsidRPr="001A278B">
        <w:rPr>
          <w:b/>
        </w:rPr>
        <w:t>PDS Scenario</w:t>
      </w:r>
      <w:r w:rsidRPr="001A278B">
        <w:t xml:space="preserve"> occurs. This assumes a discrete avoided pulse model based on the Bern Carbon Cycle model.</w:t>
      </w:r>
    </w:p>
    <w:p w14:paraId="59150663" w14:textId="77777777" w:rsidR="006745FF" w:rsidRPr="001A278B" w:rsidRDefault="006745FF" w:rsidP="00996E91">
      <w:r w:rsidRPr="001A278B">
        <w:rPr>
          <w:b/>
        </w:rPr>
        <w:t>Average Abatement Cost</w:t>
      </w:r>
      <w:r w:rsidRPr="001A278B">
        <w:t xml:space="preserve"> – the ratio of the present value of the solution (</w:t>
      </w:r>
      <w:r w:rsidRPr="001A278B">
        <w:rPr>
          <w:b/>
        </w:rPr>
        <w:t>Net</w:t>
      </w:r>
      <w:r w:rsidRPr="001A278B">
        <w:t xml:space="preserve"> </w:t>
      </w:r>
      <w:r w:rsidRPr="001A278B">
        <w:rPr>
          <w:b/>
        </w:rPr>
        <w:t xml:space="preserve">Operating Savings </w:t>
      </w:r>
      <w:r w:rsidRPr="001A278B">
        <w:t>minus</w:t>
      </w:r>
      <w:r w:rsidRPr="001A278B">
        <w:rPr>
          <w:b/>
        </w:rPr>
        <w:t xml:space="preserve"> Marginal First Costs</w:t>
      </w:r>
      <w:r w:rsidRPr="001A278B">
        <w:t xml:space="preserve">) and the </w:t>
      </w:r>
      <w:r w:rsidRPr="001A278B">
        <w:rPr>
          <w:b/>
        </w:rPr>
        <w:t>Total Emissions Reduction</w:t>
      </w:r>
      <w:r w:rsidRPr="001A278B">
        <w:t xml:space="preserve">. This is a single value for each solution for each </w:t>
      </w:r>
      <w:r w:rsidRPr="001A278B">
        <w:rPr>
          <w:b/>
        </w:rPr>
        <w:t>PDS Scenario</w:t>
      </w:r>
      <w:r w:rsidRPr="001A278B">
        <w:t>, and is used to build the characteristic “</w:t>
      </w:r>
      <w:r w:rsidRPr="001A278B">
        <w:rPr>
          <w:i/>
        </w:rPr>
        <w:t>Marginal Abatement Cost</w:t>
      </w:r>
      <w:r w:rsidRPr="001A278B">
        <w:t>” curves when Average Abatement Cost values for each solution are ordered and graphed.</w:t>
      </w:r>
    </w:p>
    <w:p w14:paraId="16A2F2DD" w14:textId="77777777" w:rsidR="006745FF" w:rsidRPr="001A278B" w:rsidRDefault="006745FF" w:rsidP="00996E91">
      <w:r w:rsidRPr="001A278B">
        <w:rPr>
          <w:b/>
        </w:rPr>
        <w:t>Average Annual Use</w:t>
      </w:r>
      <w:r w:rsidRPr="001A278B">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1A278B">
        <w:rPr>
          <w:b/>
        </w:rPr>
        <w:t>Replacement Time</w:t>
      </w:r>
      <w:r w:rsidRPr="001A278B">
        <w:t>.</w:t>
      </w:r>
    </w:p>
    <w:p w14:paraId="044BB52C" w14:textId="77777777" w:rsidR="006745FF" w:rsidRPr="001A278B" w:rsidRDefault="006745FF" w:rsidP="00996E91">
      <w:r w:rsidRPr="001A278B">
        <w:rPr>
          <w:b/>
        </w:rPr>
        <w:t>Cumulative First Cost</w:t>
      </w:r>
      <w:r w:rsidRPr="001A278B">
        <w:t xml:space="preserve"> – the total </w:t>
      </w:r>
      <w:r w:rsidRPr="001A278B">
        <w:rPr>
          <w:b/>
        </w:rPr>
        <w:t>First Cost</w:t>
      </w:r>
      <w:r w:rsidRPr="001A278B">
        <w:t xml:space="preserve"> of solution </w:t>
      </w:r>
      <w:r w:rsidRPr="001A278B">
        <w:rPr>
          <w:b/>
        </w:rPr>
        <w:t>Implementation Units</w:t>
      </w:r>
      <w:r w:rsidRPr="001A278B">
        <w:t xml:space="preserve"> purchased in the </w:t>
      </w:r>
      <w:r w:rsidRPr="001A278B">
        <w:rPr>
          <w:b/>
        </w:rPr>
        <w:t>PDS Scenario</w:t>
      </w:r>
      <w:r w:rsidRPr="001A278B">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1A278B" w:rsidRDefault="006745FF" w:rsidP="00996E91">
      <w:r w:rsidRPr="001A278B">
        <w:rPr>
          <w:b/>
        </w:rPr>
        <w:t>Direct Emissions</w:t>
      </w:r>
      <w:r w:rsidRPr="001A278B">
        <w:t xml:space="preserve"> – emissions caused by the operation of the solution, which are typically caused over the lifetime of the solution. They should be entered into the model normalized per functional unit.</w:t>
      </w:r>
    </w:p>
    <w:p w14:paraId="1C32899A" w14:textId="77777777" w:rsidR="006745FF" w:rsidRPr="001A278B" w:rsidRDefault="006745FF" w:rsidP="00996E91">
      <w:r w:rsidRPr="001A278B">
        <w:rPr>
          <w:b/>
        </w:rPr>
        <w:t>Discount Rate</w:t>
      </w:r>
      <w:r w:rsidRPr="001A278B">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1A278B" w:rsidRDefault="006745FF" w:rsidP="00996E91">
      <w:r w:rsidRPr="001A278B">
        <w:rPr>
          <w:b/>
        </w:rPr>
        <w:t>Emissions</w:t>
      </w:r>
      <w:r w:rsidRPr="001A278B">
        <w:t xml:space="preserve"> </w:t>
      </w:r>
      <w:r w:rsidRPr="001A278B">
        <w:rPr>
          <w:b/>
        </w:rPr>
        <w:t>Factor</w:t>
      </w:r>
      <w:r w:rsidRPr="001A278B">
        <w:t>– the average normalized emissions resulting from consumption of a unit of electricity across the global grid. Typical units are kg CO</w:t>
      </w:r>
      <w:r w:rsidRPr="001A278B">
        <w:rPr>
          <w:vertAlign w:val="subscript"/>
        </w:rPr>
        <w:t>2</w:t>
      </w:r>
      <w:r w:rsidRPr="001A278B">
        <w:t>e/kWh.</w:t>
      </w:r>
    </w:p>
    <w:p w14:paraId="754A056C" w14:textId="77777777" w:rsidR="006745FF" w:rsidRPr="001A278B" w:rsidRDefault="006745FF" w:rsidP="00996E91">
      <w:r w:rsidRPr="001A278B">
        <w:rPr>
          <w:b/>
        </w:rPr>
        <w:t>First Cost</w:t>
      </w:r>
      <w:r w:rsidRPr="001A278B">
        <w:t xml:space="preserve">- the investment cost per </w:t>
      </w:r>
      <w:r w:rsidRPr="001A278B">
        <w:rPr>
          <w:b/>
        </w:rPr>
        <w:t>Implementation Unit</w:t>
      </w:r>
      <w:r w:rsidRPr="001A278B">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45C3AD69" w:rsidR="006745FF" w:rsidRPr="001A278B" w:rsidRDefault="006745FF" w:rsidP="00996E91">
      <w:r w:rsidRPr="001A278B">
        <w:rPr>
          <w:b/>
        </w:rPr>
        <w:t>Functional Unit</w:t>
      </w:r>
      <w:r w:rsidRPr="001A278B">
        <w:t xml:space="preserve"> – a measurement unit that represents the value, provided to the world, of the function that the solution performs. This depends on the solution. Therefore, LED Lighting provides petalumen-hours of light, Bio</w:t>
      </w:r>
      <w:r w:rsidR="00FF732D" w:rsidRPr="001A278B">
        <w:t>public</w:t>
      </w:r>
      <w:r w:rsidRPr="001A278B">
        <w:t xml:space="preserve"> provides tera-watt-hours of electricity and high speed rail provides billions of passenger-km of mobility.</w:t>
      </w:r>
    </w:p>
    <w:p w14:paraId="40F3C0D9" w14:textId="77777777" w:rsidR="006745FF" w:rsidRPr="001A278B" w:rsidRDefault="006745FF" w:rsidP="00996E91">
      <w:r w:rsidRPr="001A278B">
        <w:rPr>
          <w:b/>
        </w:rPr>
        <w:t>Grid Emissions</w:t>
      </w:r>
      <w:r w:rsidRPr="001A278B">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1A278B" w:rsidRDefault="006745FF" w:rsidP="00996E91">
      <w:r w:rsidRPr="001A278B">
        <w:rPr>
          <w:b/>
        </w:rPr>
        <w:t>Implementation Unit</w:t>
      </w:r>
      <w:r w:rsidRPr="001A278B">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1A278B" w:rsidRDefault="006745FF" w:rsidP="00996E91">
      <w:r w:rsidRPr="001A278B">
        <w:rPr>
          <w:b/>
        </w:rPr>
        <w:t>Indirect Emissions</w:t>
      </w:r>
      <w:r w:rsidRPr="001A278B">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1A278B" w:rsidRDefault="006745FF" w:rsidP="00996E91">
      <w:r w:rsidRPr="001A278B">
        <w:rPr>
          <w:b/>
        </w:rPr>
        <w:t>Learning Rate/Learning Curve</w:t>
      </w:r>
      <w:r w:rsidRPr="001A278B">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1A278B">
        <w:rPr>
          <w:i/>
        </w:rPr>
        <w:t>good</w:t>
      </w:r>
      <w:r w:rsidRPr="001A278B">
        <w:t xml:space="preserve"> drops by 2% every time total production doubles.</w:t>
      </w:r>
    </w:p>
    <w:p w14:paraId="77507D03" w14:textId="77777777" w:rsidR="006745FF" w:rsidRPr="001A278B" w:rsidRDefault="006745FF" w:rsidP="00996E91">
      <w:r w:rsidRPr="001A278B">
        <w:rPr>
          <w:b/>
        </w:rPr>
        <w:t>Lifetime Capacity</w:t>
      </w:r>
      <w:r w:rsidRPr="001A278B">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1A278B">
        <w:rPr>
          <w:b/>
        </w:rPr>
        <w:t>Replacement Time</w:t>
      </w:r>
      <w:r w:rsidRPr="001A278B">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1A278B" w:rsidRDefault="006745FF" w:rsidP="00996E91">
      <w:r w:rsidRPr="001A278B">
        <w:rPr>
          <w:b/>
        </w:rPr>
        <w:t>Lifetime Operating Savings</w:t>
      </w:r>
      <w:r w:rsidRPr="001A278B">
        <w:t>–the operating cost in the PDS versus the REF scenarios over the lifetime of the implementation units purchased during the model period regardless of when their useful life ends.</w:t>
      </w:r>
    </w:p>
    <w:p w14:paraId="49E72DD2" w14:textId="77777777" w:rsidR="006745FF" w:rsidRPr="001A278B" w:rsidRDefault="006745FF" w:rsidP="00996E91">
      <w:r w:rsidRPr="001A278B">
        <w:rPr>
          <w:b/>
        </w:rPr>
        <w:t>Lifetime Cashflow NPV</w:t>
      </w:r>
      <w:r w:rsidRPr="001A278B">
        <w:t xml:space="preserve">-the present value (PV) of the net cash flows (PDS versus REF) in each year of the model period (2015-2060). The net cash flows include net operating costs and first costs. There are two results in the model: Lifetime Cashflow NPV for a Single </w:t>
      </w:r>
      <w:r w:rsidRPr="001A278B">
        <w:rPr>
          <w:b/>
        </w:rPr>
        <w:t>Implementation Unit</w:t>
      </w:r>
      <w:r w:rsidRPr="001A278B">
        <w:t xml:space="preserve">, which refers to the installation of one </w:t>
      </w:r>
      <w:r w:rsidRPr="001A278B">
        <w:rPr>
          <w:b/>
        </w:rPr>
        <w:t>Implementation Unit</w:t>
      </w:r>
      <w:r w:rsidRPr="001A278B">
        <w:t xml:space="preserve">, and Lifetime Cashflow NPV of All Units, which refers to all </w:t>
      </w:r>
      <w:r w:rsidRPr="001A278B">
        <w:rPr>
          <w:b/>
        </w:rPr>
        <w:t>Implementation Units</w:t>
      </w:r>
      <w:r w:rsidRPr="001A278B">
        <w:t xml:space="preserve"> installed in a particular scenario. These calculations are also available using profit inputs instead of operating costs.</w:t>
      </w:r>
    </w:p>
    <w:p w14:paraId="44D5A85B" w14:textId="367923E5" w:rsidR="006745FF" w:rsidRPr="001A278B" w:rsidRDefault="006745FF" w:rsidP="00996E91">
      <w:r w:rsidRPr="001A278B">
        <w:rPr>
          <w:b/>
        </w:rPr>
        <w:t>Marginal First Cost</w:t>
      </w:r>
      <w:r w:rsidRPr="001A278B">
        <w:t xml:space="preserve"> – the difference between the </w:t>
      </w:r>
      <w:r w:rsidRPr="001A278B">
        <w:rPr>
          <w:b/>
        </w:rPr>
        <w:t>First Cost</w:t>
      </w:r>
      <w:r w:rsidRPr="001A278B">
        <w:t xml:space="preserve"> of all units (solution and conventional) installed in the </w:t>
      </w:r>
      <w:r w:rsidRPr="001A278B">
        <w:rPr>
          <w:b/>
        </w:rPr>
        <w:t>PDS Scenario</w:t>
      </w:r>
      <w:r w:rsidRPr="001A278B">
        <w:t xml:space="preserve"> and the </w:t>
      </w:r>
      <w:r w:rsidRPr="001A278B">
        <w:rPr>
          <w:b/>
        </w:rPr>
        <w:t>First Cost</w:t>
      </w:r>
      <w:r w:rsidRPr="001A278B">
        <w:t xml:space="preserve"> of all units installed in the </w:t>
      </w:r>
      <w:r w:rsidRPr="001A278B">
        <w:rPr>
          <w:b/>
        </w:rPr>
        <w:t>REF Scenario</w:t>
      </w:r>
      <w:r w:rsidRPr="001A278B">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062C6E8" w14:textId="38DECD34" w:rsidR="00F32FEB" w:rsidRPr="001A278B" w:rsidRDefault="00F32FEB" w:rsidP="00996E91">
      <w:r w:rsidRPr="001A278B">
        <w:rPr>
          <w:b/>
        </w:rPr>
        <w:t>Mode of Transport</w:t>
      </w:r>
      <w:r w:rsidRPr="001A278B">
        <w:t xml:space="preserve"> – a type of transportation that is structurally unique such as car, bus, plane, or rail. Within each mode are several sub categories such as Bus Rapid Transit (BRT), High Speed Rail (HSR). There are some modes that are only used for passengers or freight and others that can be used by both.</w:t>
      </w:r>
    </w:p>
    <w:p w14:paraId="53A88772" w14:textId="77777777" w:rsidR="006745FF" w:rsidRPr="001A278B" w:rsidRDefault="006745FF" w:rsidP="00996E91">
      <w:r w:rsidRPr="001A278B">
        <w:rPr>
          <w:b/>
        </w:rPr>
        <w:t>Net Annual Functional Units (NAFU)</w:t>
      </w:r>
      <w:r w:rsidRPr="001A278B">
        <w:t xml:space="preserve"> – the adoption in the PDS minus the adoption in the REF in each year of analysis. In the model, this represents the additional annual functional demand captured either by the solution in the </w:t>
      </w:r>
      <w:r w:rsidRPr="001A278B">
        <w:rPr>
          <w:b/>
        </w:rPr>
        <w:t>PDS Scenario</w:t>
      </w:r>
      <w:r w:rsidRPr="001A278B">
        <w:t xml:space="preserve"> or the conventional in the </w:t>
      </w:r>
      <w:r w:rsidRPr="001A278B">
        <w:rPr>
          <w:b/>
        </w:rPr>
        <w:t>REF Scenario</w:t>
      </w:r>
      <w:r w:rsidRPr="001A278B">
        <w:t>.</w:t>
      </w:r>
    </w:p>
    <w:p w14:paraId="0360F8D5" w14:textId="77777777" w:rsidR="006745FF" w:rsidRPr="001A278B" w:rsidRDefault="006745FF" w:rsidP="00996E91">
      <w:r w:rsidRPr="001A278B">
        <w:rPr>
          <w:b/>
        </w:rPr>
        <w:t>Net Annual Implementation Units (NAIU)</w:t>
      </w:r>
      <w:r w:rsidRPr="001A278B">
        <w:t xml:space="preserve"> – the number of </w:t>
      </w:r>
      <w:r w:rsidRPr="001A278B">
        <w:rPr>
          <w:b/>
        </w:rPr>
        <w:t>Implementation Units</w:t>
      </w:r>
      <w:r w:rsidRPr="001A278B">
        <w:t xml:space="preserve"> of the solution that are needed in the PDS to supply the </w:t>
      </w:r>
      <w:r w:rsidRPr="001A278B">
        <w:rPr>
          <w:b/>
        </w:rPr>
        <w:t>Net Annual Functional Units (NAFU).</w:t>
      </w:r>
      <w:r w:rsidRPr="001A278B">
        <w:t xml:space="preserve"> This equals the adoption in the PDS minus the adoption in the REF in each year of analysis divided by the average annual use.</w:t>
      </w:r>
    </w:p>
    <w:p w14:paraId="3A36C3BE" w14:textId="77777777" w:rsidR="006745FF" w:rsidRPr="001A278B" w:rsidRDefault="006745FF" w:rsidP="00996E91">
      <w:r w:rsidRPr="001A278B">
        <w:rPr>
          <w:b/>
        </w:rPr>
        <w:t>Net Operating Savings</w:t>
      </w:r>
      <w:r w:rsidRPr="001A278B">
        <w:t xml:space="preserve"> – The undiscounted difference between the operating cost of all units (solution and conventional) in the </w:t>
      </w:r>
      <w:r w:rsidRPr="001A278B">
        <w:rPr>
          <w:b/>
        </w:rPr>
        <w:t>PDS Scenario</w:t>
      </w:r>
      <w:r w:rsidRPr="001A278B">
        <w:t xml:space="preserve"> minus that of all units in the </w:t>
      </w:r>
      <w:r w:rsidRPr="001A278B">
        <w:rPr>
          <w:b/>
        </w:rPr>
        <w:t>REF Scenario</w:t>
      </w:r>
      <w:r w:rsidRPr="001A278B">
        <w:t>.</w:t>
      </w:r>
    </w:p>
    <w:p w14:paraId="62002AFC" w14:textId="77777777" w:rsidR="006745FF" w:rsidRPr="001A278B" w:rsidRDefault="006745FF" w:rsidP="00996E91">
      <w:r w:rsidRPr="001A278B">
        <w:rPr>
          <w:b/>
        </w:rPr>
        <w:t xml:space="preserve">Operating Costs </w:t>
      </w:r>
      <w:r w:rsidRPr="001A278B">
        <w:t>– the average cost to ensure operation of an activity (conventional or solution) which is measured in 2014$US/</w:t>
      </w:r>
      <w:r w:rsidRPr="001A278B">
        <w:rPr>
          <w:b/>
        </w:rPr>
        <w:t>Functional Unit</w:t>
      </w:r>
      <w:r w:rsidRPr="001A278B">
        <w:t xml:space="preserve">.  This is needed to estimate how much it would cost to achieve the adoption projected when compared to the </w:t>
      </w:r>
      <w:r w:rsidRPr="001A278B">
        <w:rPr>
          <w:b/>
        </w:rPr>
        <w:t>REF Case</w:t>
      </w:r>
      <w:r w:rsidRPr="001A278B">
        <w:t xml:space="preserve">. Note that this excludes </w:t>
      </w:r>
      <w:r w:rsidRPr="001A278B">
        <w:rPr>
          <w:b/>
        </w:rPr>
        <w:t>First Costs</w:t>
      </w:r>
      <w:r w:rsidRPr="001A278B">
        <w:t xml:space="preserve"> for implementing the solution.</w:t>
      </w:r>
    </w:p>
    <w:p w14:paraId="3B7DF305" w14:textId="77777777" w:rsidR="006745FF" w:rsidRPr="001A278B" w:rsidRDefault="006745FF" w:rsidP="00996E91">
      <w:r w:rsidRPr="001A278B">
        <w:rPr>
          <w:b/>
        </w:rPr>
        <w:t>Payback Period</w:t>
      </w:r>
      <w:r w:rsidRPr="001A278B">
        <w:t xml:space="preserve"> – the number of years required to pay all the </w:t>
      </w:r>
      <w:r w:rsidRPr="001A278B">
        <w:rPr>
          <w:b/>
        </w:rPr>
        <w:t>First Costs</w:t>
      </w:r>
      <w:r w:rsidRPr="001A278B">
        <w:t xml:space="preserve"> of the solution using </w:t>
      </w:r>
      <w:r w:rsidRPr="001A278B">
        <w:rPr>
          <w:b/>
        </w:rPr>
        <w:t>Net Operating Savings</w:t>
      </w:r>
      <w:r w:rsidRPr="001A278B">
        <w:t xml:space="preserve">. There are four specific metrics each with one of </w:t>
      </w:r>
      <w:r w:rsidRPr="001A278B">
        <w:rPr>
          <w:b/>
        </w:rPr>
        <w:t>Marginal First Costs</w:t>
      </w:r>
      <w:r w:rsidRPr="001A278B">
        <w:t xml:space="preserve"> or </w:t>
      </w:r>
      <w:r w:rsidRPr="001A278B">
        <w:rPr>
          <w:b/>
        </w:rPr>
        <w:t>First Costs</w:t>
      </w:r>
      <w:r w:rsidRPr="001A278B">
        <w:t xml:space="preserve"> of the solution only combined with either discounted or non-discounted values. All four are in the model. Additionally, the four outputs are calculated using the increased profit estimation instead of </w:t>
      </w:r>
      <w:r w:rsidRPr="001A278B">
        <w:rPr>
          <w:b/>
        </w:rPr>
        <w:t>Net Operating Savings</w:t>
      </w:r>
      <w:r w:rsidRPr="001A278B">
        <w:t>.</w:t>
      </w:r>
    </w:p>
    <w:p w14:paraId="69E0C8C0" w14:textId="77777777" w:rsidR="006745FF" w:rsidRPr="001A278B" w:rsidRDefault="006745FF" w:rsidP="00996E91">
      <w:r w:rsidRPr="001A278B">
        <w:rPr>
          <w:b/>
        </w:rPr>
        <w:t>PDS/ Project Drawdown Scenario</w:t>
      </w:r>
      <w:r w:rsidRPr="001A278B">
        <w:t xml:space="preserve"> – this is the high growth scenario for adoption of the solution</w:t>
      </w:r>
    </w:p>
    <w:p w14:paraId="6F8267F5" w14:textId="77777777" w:rsidR="006745FF" w:rsidRPr="001A278B" w:rsidRDefault="006745FF" w:rsidP="00996E91">
      <w:r w:rsidRPr="001A278B">
        <w:rPr>
          <w:b/>
        </w:rPr>
        <w:t>PPB/ Parts per Billion</w:t>
      </w:r>
      <w:r w:rsidRPr="001A278B">
        <w:t xml:space="preserve"> – a measure of concentration for atmospheric gases. 10 million PPB = 1%.</w:t>
      </w:r>
    </w:p>
    <w:p w14:paraId="78DB05A8" w14:textId="77777777" w:rsidR="006745FF" w:rsidRPr="001A278B" w:rsidRDefault="006745FF" w:rsidP="00996E91">
      <w:r w:rsidRPr="001A278B">
        <w:rPr>
          <w:b/>
        </w:rPr>
        <w:t>PPM/ Parts per Million</w:t>
      </w:r>
      <w:r w:rsidRPr="001A278B">
        <w:t xml:space="preserve"> – a measure of concentration for atmospheric gases. 10 thousand PPM = 1%.</w:t>
      </w:r>
    </w:p>
    <w:p w14:paraId="0574EE5A" w14:textId="77777777" w:rsidR="006745FF" w:rsidRPr="001A278B" w:rsidRDefault="006745FF" w:rsidP="00996E91">
      <w:r w:rsidRPr="001A278B">
        <w:rPr>
          <w:b/>
        </w:rPr>
        <w:t>REF/ Reference Scenario</w:t>
      </w:r>
      <w:r w:rsidRPr="001A278B">
        <w:t xml:space="preserve"> – this is the low growth scenario for adoption of the solution against which all </w:t>
      </w:r>
      <w:r w:rsidRPr="001A278B">
        <w:rPr>
          <w:b/>
        </w:rPr>
        <w:t>PDS scenarios</w:t>
      </w:r>
      <w:r w:rsidRPr="001A278B">
        <w:t xml:space="preserve"> are compared.</w:t>
      </w:r>
    </w:p>
    <w:p w14:paraId="333AF401" w14:textId="7C332B53" w:rsidR="001759D2" w:rsidRPr="001A278B" w:rsidRDefault="001759D2" w:rsidP="00996E91">
      <w:pPr>
        <w:rPr>
          <w:rFonts w:cstheme="minorHAnsi"/>
        </w:rPr>
      </w:pPr>
      <w:r w:rsidRPr="001A278B">
        <w:rPr>
          <w:rFonts w:cstheme="minorHAnsi"/>
          <w:b/>
        </w:rPr>
        <w:t>Regrets solution</w:t>
      </w:r>
      <w:r w:rsidRPr="001A278B">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1A278B" w:rsidRDefault="006745FF" w:rsidP="00996E91">
      <w:r w:rsidRPr="001A278B">
        <w:rPr>
          <w:b/>
        </w:rPr>
        <w:t>Replacement Time</w:t>
      </w:r>
      <w:r w:rsidRPr="001A278B">
        <w:t xml:space="preserve">- the length of time in years, from installation/acquisition/setup of the solution through usage until a new installation/acquisition/setup is required to replace the earlier one.  This is calculated as the ratio of </w:t>
      </w:r>
      <w:r w:rsidRPr="001A278B">
        <w:rPr>
          <w:b/>
        </w:rPr>
        <w:t>Lifetime Capacity</w:t>
      </w:r>
      <w:r w:rsidRPr="001A278B">
        <w:t xml:space="preserve"> and the </w:t>
      </w:r>
      <w:r w:rsidRPr="001A278B">
        <w:rPr>
          <w:b/>
        </w:rPr>
        <w:t>Average Annual Use</w:t>
      </w:r>
      <w:r w:rsidRPr="001A278B">
        <w:t>.</w:t>
      </w:r>
    </w:p>
    <w:p w14:paraId="7F5BB871" w14:textId="72C4543A" w:rsidR="001759D2" w:rsidRPr="001A278B" w:rsidRDefault="001759D2" w:rsidP="00996E91">
      <w:r w:rsidRPr="001A278B">
        <w:rPr>
          <w:b/>
        </w:rPr>
        <w:t xml:space="preserve">TAM/ Total Addressable Market </w:t>
      </w:r>
      <w:r w:rsidRPr="001A278B">
        <w:t>–</w:t>
      </w:r>
      <w:r w:rsidR="00D25FC7" w:rsidRPr="001A278B">
        <w:t xml:space="preserve"> represents the total potential market of functional demand provided by the technologies and practices under investigation, adjusting for estimated economic and population growth. For this solutions sector, it represents </w:t>
      </w:r>
      <w:r w:rsidRPr="001A278B">
        <w:t>world and regional total addressable markets for electricity generation technologies in which the solutions are considered.</w:t>
      </w:r>
    </w:p>
    <w:p w14:paraId="013DD235" w14:textId="77777777" w:rsidR="00D25FC7" w:rsidRPr="001A278B" w:rsidRDefault="00D25FC7" w:rsidP="00996E91"/>
    <w:p w14:paraId="06D9A50A" w14:textId="7CBFC779" w:rsidR="006745FF" w:rsidRPr="001A278B" w:rsidRDefault="006745FF" w:rsidP="00996E91">
      <w:r w:rsidRPr="001A278B">
        <w:rPr>
          <w:b/>
        </w:rPr>
        <w:t>Total Emissions Reduction</w:t>
      </w:r>
      <w:r w:rsidRPr="001A278B">
        <w:t xml:space="preserve"> – the sum of grid, fuel, indirect, and other direct emissions reductions over the analysis period. The emissions reduction of each of these is the difference between the emissions that would have resulted in the </w:t>
      </w:r>
      <w:r w:rsidRPr="001A278B">
        <w:rPr>
          <w:b/>
        </w:rPr>
        <w:t>REF Scenario</w:t>
      </w:r>
      <w:r w:rsidRPr="001A278B">
        <w:t xml:space="preserve"> (from both solution and conventional) and the emissions that would result in the </w:t>
      </w:r>
      <w:r w:rsidRPr="001A278B">
        <w:rPr>
          <w:b/>
        </w:rPr>
        <w:t>PDS Scenario</w:t>
      </w:r>
      <w:r w:rsidRPr="001A278B">
        <w:t>. These may also be considered as “emissions avoided” as they may have occurred in the REF Scenario, but not in the PDS Scenario.</w:t>
      </w:r>
    </w:p>
    <w:p w14:paraId="512C529B" w14:textId="7D1A7CD0" w:rsidR="001759D2" w:rsidRPr="001A278B" w:rsidRDefault="001759D2" w:rsidP="00996E91">
      <w:pPr>
        <w:rPr>
          <w:rFonts w:cstheme="minorHAnsi"/>
          <w:highlight w:val="green"/>
        </w:rPr>
      </w:pPr>
      <w:r w:rsidRPr="001A278B">
        <w:rPr>
          <w:rFonts w:cstheme="minorHAnsi"/>
          <w:b/>
        </w:rPr>
        <w:t>Transition solutions</w:t>
      </w:r>
      <w:r w:rsidRPr="001A278B">
        <w:rPr>
          <w:rFonts w:cstheme="minorHAnsi"/>
        </w:rPr>
        <w:t xml:space="preserve"> are considered till better technologies and less impactful are more cost effective and mature. </w:t>
      </w:r>
    </w:p>
    <w:p w14:paraId="57B3845F" w14:textId="0E62563D" w:rsidR="006745FF" w:rsidRPr="001A278B" w:rsidRDefault="006745FF" w:rsidP="00EB247F">
      <w:r w:rsidRPr="001A278B">
        <w:rPr>
          <w:b/>
        </w:rPr>
        <w:t>TWh/ Terawatt-hour</w:t>
      </w:r>
      <w:r w:rsidRPr="001A278B">
        <w:t xml:space="preserve"> – A unit of energy equal to 1 billion kilowatt-hours</w:t>
      </w:r>
    </w:p>
    <w:p w14:paraId="6D9316D5" w14:textId="7982C1CD" w:rsidR="00CD327C" w:rsidRPr="001A278B" w:rsidRDefault="00CD327C" w:rsidP="00EB247F"/>
    <w:sectPr w:rsidR="00CD327C" w:rsidRPr="001A278B">
      <w:footerReference w:type="default" r:id="rId2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E3F1F" w14:textId="77777777" w:rsidR="00C04B24" w:rsidRDefault="00C04B24" w:rsidP="00D26F59">
      <w:pPr>
        <w:spacing w:after="0"/>
      </w:pPr>
      <w:r>
        <w:separator/>
      </w:r>
    </w:p>
  </w:endnote>
  <w:endnote w:type="continuationSeparator" w:id="0">
    <w:p w14:paraId="5028BED7" w14:textId="77777777" w:rsidR="00C04B24" w:rsidRDefault="00C04B24"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FF732D" w:rsidRDefault="00FF732D"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FF732D" w:rsidRDefault="00FF732D"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FF732D" w:rsidRPr="00F26176" w:rsidRDefault="00FF732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FF732D" w:rsidRPr="00F26176" w:rsidRDefault="00FF732D"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608DC4" w14:textId="77777777" w:rsidR="00C04B24" w:rsidRDefault="00C04B24" w:rsidP="00D26F59">
      <w:pPr>
        <w:spacing w:after="0"/>
      </w:pPr>
      <w:r>
        <w:separator/>
      </w:r>
    </w:p>
  </w:footnote>
  <w:footnote w:type="continuationSeparator" w:id="0">
    <w:p w14:paraId="557CDFC9" w14:textId="77777777" w:rsidR="00C04B24" w:rsidRDefault="00C04B24" w:rsidP="00D26F59">
      <w:pPr>
        <w:spacing w:after="0"/>
      </w:pPr>
      <w:r>
        <w:continuationSeparator/>
      </w:r>
    </w:p>
  </w:footnote>
  <w:footnote w:id="1">
    <w:p w14:paraId="673D902A" w14:textId="4FD3ED0D" w:rsidR="00FF732D" w:rsidRDefault="00FF732D">
      <w:pPr>
        <w:pStyle w:val="FootnoteText"/>
      </w:pPr>
      <w:r>
        <w:rPr>
          <w:rStyle w:val="FootnoteReference"/>
        </w:rPr>
        <w:footnoteRef/>
      </w:r>
      <w:r>
        <w:t xml:space="preserve"> Non energy-related emissions include land use change emissions (including deforestation), and methane and F-gas release from agriculture, refrigeration, and industrial activity.</w:t>
      </w:r>
    </w:p>
  </w:footnote>
  <w:footnote w:id="2">
    <w:p w14:paraId="1294D54F" w14:textId="77777777" w:rsidR="00FF732D" w:rsidRDefault="00FF732D" w:rsidP="006B1084">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3">
    <w:p w14:paraId="5571D3CE" w14:textId="77777777" w:rsidR="00FF732D" w:rsidRDefault="00FF732D" w:rsidP="00CC5011">
      <w:pPr>
        <w:pStyle w:val="FootnoteText"/>
      </w:pPr>
      <w:r>
        <w:rPr>
          <w:rStyle w:val="FootnoteReference"/>
        </w:rPr>
        <w:footnoteRef/>
      </w:r>
      <w:r>
        <w:t xml:space="preserve"> The functional unit is the unit measuring the society function provided by the technology, in this case – mobility.</w:t>
      </w:r>
    </w:p>
  </w:footnote>
  <w:footnote w:id="4">
    <w:p w14:paraId="0AD76DFD" w14:textId="43E43FAA" w:rsidR="00FF732D" w:rsidRDefault="00FF732D" w:rsidP="00CC5011">
      <w:pPr>
        <w:pStyle w:val="FootnoteText"/>
      </w:pPr>
      <w:r>
        <w:rPr>
          <w:rStyle w:val="FootnoteReference"/>
        </w:rPr>
        <w:footnoteRef/>
      </w:r>
      <w:r>
        <w:t xml:space="preserve"> The implementation unit is the unit measuring installation of the technology. As the focus is on encouraging travelers to use existing systems, which are expected to provide an indication of value to public authorities as well as increased financial security, this would lead to improvements in service levels to match demand which in turn would lead to increased ridership resulting in a virtuous cycle.</w:t>
      </w:r>
    </w:p>
  </w:footnote>
  <w:footnote w:id="5">
    <w:p w14:paraId="385296FA" w14:textId="77777777" w:rsidR="00FF732D" w:rsidRDefault="00FF732D" w:rsidP="000C5FC2">
      <w:pPr>
        <w:pStyle w:val="FootnoteText"/>
        <w:rPr>
          <w:rFonts w:asciiTheme="minorHAnsi" w:hAnsiTheme="minorHAnsi"/>
        </w:rPr>
      </w:pPr>
      <w:r>
        <w:rPr>
          <w:rStyle w:val="FootnoteReference"/>
        </w:rPr>
        <w:footnoteRef/>
      </w:r>
      <w:r>
        <w:t xml:space="preserve"> The Organisation for Economic Cooperation and Development, with membership as at the end of 1990 (this was chosen to match the AMPERE model used by the IPCC and developed by the International institute for Applied Systems Analysis (IIASA). See </w:t>
      </w:r>
      <w:hyperlink r:id="rId1" w:history="1">
        <w:r>
          <w:rPr>
            <w:rStyle w:val="Hyperlink"/>
          </w:rPr>
          <w:t>www.iiasa.ac.at</w:t>
        </w:r>
      </w:hyperlink>
      <w:r>
        <w:t xml:space="preserve"> )</w:t>
      </w:r>
    </w:p>
  </w:footnote>
  <w:footnote w:id="6">
    <w:p w14:paraId="6314C35E" w14:textId="2FE355C0" w:rsidR="00FF732D" w:rsidRDefault="00FF732D">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7">
    <w:p w14:paraId="3AB52DFD" w14:textId="77777777" w:rsidR="00FF732D" w:rsidRDefault="00FF732D" w:rsidP="002774B0">
      <w:pPr>
        <w:pStyle w:val="FootnoteText"/>
      </w:pPr>
      <w:r>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552A54"/>
    <w:multiLevelType w:val="hybridMultilevel"/>
    <w:tmpl w:val="48403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E05DB4"/>
    <w:multiLevelType w:val="hybridMultilevel"/>
    <w:tmpl w:val="34D2A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04090025"/>
    <w:lvl w:ilvl="0">
      <w:start w:val="1"/>
      <w:numFmt w:val="decimal"/>
      <w:pStyle w:val="Heading1"/>
      <w:lvlText w:val="%1"/>
      <w:lvlJc w:val="left"/>
      <w:pPr>
        <w:ind w:left="241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8"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9" w15:restartNumberingAfterBreak="0">
    <w:nsid w:val="26B51AC1"/>
    <w:multiLevelType w:val="hybridMultilevel"/>
    <w:tmpl w:val="1E96D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1" w15:restartNumberingAfterBreak="0">
    <w:nsid w:val="301D00EF"/>
    <w:multiLevelType w:val="hybridMultilevel"/>
    <w:tmpl w:val="2F147EA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3" w15:restartNumberingAfterBreak="0">
    <w:nsid w:val="32E52C67"/>
    <w:multiLevelType w:val="hybridMultilevel"/>
    <w:tmpl w:val="43966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3E048C"/>
    <w:multiLevelType w:val="hybridMultilevel"/>
    <w:tmpl w:val="19788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94073E"/>
    <w:multiLevelType w:val="multilevel"/>
    <w:tmpl w:val="53C63B5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1E40479"/>
    <w:multiLevelType w:val="hybridMultilevel"/>
    <w:tmpl w:val="CE567278"/>
    <w:lvl w:ilvl="0" w:tplc="CA384C26">
      <w:start w:val="1"/>
      <w:numFmt w:val="decimal"/>
      <w:lvlText w:val="Assumption %1:"/>
      <w:lvlJc w:val="left"/>
      <w:pPr>
        <w:ind w:left="2340" w:hanging="360"/>
      </w:pPr>
      <w:rPr>
        <w:rFonts w:hint="default"/>
        <w:b/>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9BE4A9D"/>
    <w:multiLevelType w:val="hybridMultilevel"/>
    <w:tmpl w:val="3C783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19"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1" w15:restartNumberingAfterBreak="0">
    <w:nsid w:val="60CB0A8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3FA4327"/>
    <w:multiLevelType w:val="hybridMultilevel"/>
    <w:tmpl w:val="FAA4F8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EF1080"/>
    <w:multiLevelType w:val="hybridMultilevel"/>
    <w:tmpl w:val="87CABC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num w:numId="1">
    <w:abstractNumId w:val="16"/>
  </w:num>
  <w:num w:numId="2">
    <w:abstractNumId w:val="7"/>
  </w:num>
  <w:num w:numId="3">
    <w:abstractNumId w:val="15"/>
  </w:num>
  <w:num w:numId="4">
    <w:abstractNumId w:val="15"/>
  </w:num>
  <w:num w:numId="5">
    <w:abstractNumId w:val="3"/>
  </w:num>
  <w:num w:numId="6">
    <w:abstractNumId w:val="18"/>
  </w:num>
  <w:num w:numId="7">
    <w:abstractNumId w:val="8"/>
  </w:num>
  <w:num w:numId="8">
    <w:abstractNumId w:val="12"/>
  </w:num>
  <w:num w:numId="9">
    <w:abstractNumId w:val="24"/>
  </w:num>
  <w:num w:numId="10">
    <w:abstractNumId w:val="19"/>
  </w:num>
  <w:num w:numId="11">
    <w:abstractNumId w:val="6"/>
  </w:num>
  <w:num w:numId="12">
    <w:abstractNumId w:val="10"/>
  </w:num>
  <w:num w:numId="13">
    <w:abstractNumId w:val="20"/>
  </w:num>
  <w:num w:numId="14">
    <w:abstractNumId w:val="22"/>
  </w:num>
  <w:num w:numId="15">
    <w:abstractNumId w:val="4"/>
  </w:num>
  <w:num w:numId="16">
    <w:abstractNumId w:val="23"/>
  </w:num>
  <w:num w:numId="17">
    <w:abstractNumId w:val="13"/>
  </w:num>
  <w:num w:numId="18">
    <w:abstractNumId w:val="17"/>
  </w:num>
  <w:num w:numId="19">
    <w:abstractNumId w:val="9"/>
  </w:num>
  <w:num w:numId="20">
    <w:abstractNumId w:val="14"/>
  </w:num>
  <w:num w:numId="21">
    <w:abstractNumId w:val="5"/>
  </w:num>
  <w:num w:numId="22">
    <w:abstractNumId w:val="21"/>
  </w:num>
  <w:num w:numId="23">
    <w:abstractNumId w:val="2"/>
  </w:num>
  <w:num w:numId="24">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67E71"/>
    <w:rsid w:val="0000059E"/>
    <w:rsid w:val="0000143C"/>
    <w:rsid w:val="00002F52"/>
    <w:rsid w:val="00004ED9"/>
    <w:rsid w:val="0000518B"/>
    <w:rsid w:val="0000781A"/>
    <w:rsid w:val="00011B98"/>
    <w:rsid w:val="00014CE5"/>
    <w:rsid w:val="000178CE"/>
    <w:rsid w:val="00017CD6"/>
    <w:rsid w:val="00021853"/>
    <w:rsid w:val="00024F11"/>
    <w:rsid w:val="00025A1C"/>
    <w:rsid w:val="00027B88"/>
    <w:rsid w:val="0003013A"/>
    <w:rsid w:val="000330C6"/>
    <w:rsid w:val="00033357"/>
    <w:rsid w:val="000338C2"/>
    <w:rsid w:val="000453DE"/>
    <w:rsid w:val="00046B09"/>
    <w:rsid w:val="00050616"/>
    <w:rsid w:val="00054158"/>
    <w:rsid w:val="00056ED1"/>
    <w:rsid w:val="00057050"/>
    <w:rsid w:val="0006627F"/>
    <w:rsid w:val="000663BB"/>
    <w:rsid w:val="000673A8"/>
    <w:rsid w:val="00067605"/>
    <w:rsid w:val="00072C9A"/>
    <w:rsid w:val="00075F31"/>
    <w:rsid w:val="00081F00"/>
    <w:rsid w:val="0008208D"/>
    <w:rsid w:val="000828F9"/>
    <w:rsid w:val="000829DC"/>
    <w:rsid w:val="00084DA4"/>
    <w:rsid w:val="000856B7"/>
    <w:rsid w:val="000875B5"/>
    <w:rsid w:val="00087D3B"/>
    <w:rsid w:val="000910B4"/>
    <w:rsid w:val="0009232E"/>
    <w:rsid w:val="0009271D"/>
    <w:rsid w:val="00092F28"/>
    <w:rsid w:val="00093153"/>
    <w:rsid w:val="00093691"/>
    <w:rsid w:val="0009541F"/>
    <w:rsid w:val="000971F9"/>
    <w:rsid w:val="000A6F40"/>
    <w:rsid w:val="000B1609"/>
    <w:rsid w:val="000B1918"/>
    <w:rsid w:val="000B25B1"/>
    <w:rsid w:val="000B3EE3"/>
    <w:rsid w:val="000C040A"/>
    <w:rsid w:val="000C1BBF"/>
    <w:rsid w:val="000C2618"/>
    <w:rsid w:val="000C2FF4"/>
    <w:rsid w:val="000C3205"/>
    <w:rsid w:val="000C3F49"/>
    <w:rsid w:val="000C5FC2"/>
    <w:rsid w:val="000C7A55"/>
    <w:rsid w:val="000D30DE"/>
    <w:rsid w:val="000D3855"/>
    <w:rsid w:val="000D3E4C"/>
    <w:rsid w:val="000D7BC5"/>
    <w:rsid w:val="000E2DB5"/>
    <w:rsid w:val="000E42FA"/>
    <w:rsid w:val="000E594F"/>
    <w:rsid w:val="000F131E"/>
    <w:rsid w:val="000F3E36"/>
    <w:rsid w:val="00100F3B"/>
    <w:rsid w:val="00101408"/>
    <w:rsid w:val="001073C8"/>
    <w:rsid w:val="00112479"/>
    <w:rsid w:val="00112D84"/>
    <w:rsid w:val="00123A28"/>
    <w:rsid w:val="00124262"/>
    <w:rsid w:val="00124C49"/>
    <w:rsid w:val="00125721"/>
    <w:rsid w:val="00125B80"/>
    <w:rsid w:val="00135196"/>
    <w:rsid w:val="00136093"/>
    <w:rsid w:val="001370BA"/>
    <w:rsid w:val="00137B82"/>
    <w:rsid w:val="00140F1E"/>
    <w:rsid w:val="00145056"/>
    <w:rsid w:val="00145EA8"/>
    <w:rsid w:val="0015141E"/>
    <w:rsid w:val="00152619"/>
    <w:rsid w:val="00152E5D"/>
    <w:rsid w:val="00163A25"/>
    <w:rsid w:val="001759D2"/>
    <w:rsid w:val="00176B3E"/>
    <w:rsid w:val="00180D61"/>
    <w:rsid w:val="0018227C"/>
    <w:rsid w:val="00184A36"/>
    <w:rsid w:val="001947C8"/>
    <w:rsid w:val="00195B0B"/>
    <w:rsid w:val="001A1A9A"/>
    <w:rsid w:val="001A1AB8"/>
    <w:rsid w:val="001A278B"/>
    <w:rsid w:val="001A330D"/>
    <w:rsid w:val="001A35A3"/>
    <w:rsid w:val="001A6EB0"/>
    <w:rsid w:val="001B1300"/>
    <w:rsid w:val="001B3003"/>
    <w:rsid w:val="001B37D5"/>
    <w:rsid w:val="001B58F5"/>
    <w:rsid w:val="001B5D45"/>
    <w:rsid w:val="001B6745"/>
    <w:rsid w:val="001C2B17"/>
    <w:rsid w:val="001C2B6F"/>
    <w:rsid w:val="001C3DC0"/>
    <w:rsid w:val="001C49CB"/>
    <w:rsid w:val="001C5872"/>
    <w:rsid w:val="001C7537"/>
    <w:rsid w:val="001C78A1"/>
    <w:rsid w:val="001D17E8"/>
    <w:rsid w:val="001E0FF2"/>
    <w:rsid w:val="001F2EFC"/>
    <w:rsid w:val="001F54F6"/>
    <w:rsid w:val="001F6167"/>
    <w:rsid w:val="001F6FB0"/>
    <w:rsid w:val="001F7F42"/>
    <w:rsid w:val="00202788"/>
    <w:rsid w:val="002054FC"/>
    <w:rsid w:val="0021082B"/>
    <w:rsid w:val="002145C0"/>
    <w:rsid w:val="00215F04"/>
    <w:rsid w:val="00216B08"/>
    <w:rsid w:val="00220E89"/>
    <w:rsid w:val="00221629"/>
    <w:rsid w:val="00221954"/>
    <w:rsid w:val="00222A32"/>
    <w:rsid w:val="00224901"/>
    <w:rsid w:val="00227A12"/>
    <w:rsid w:val="0023178B"/>
    <w:rsid w:val="00232AAA"/>
    <w:rsid w:val="00233C0E"/>
    <w:rsid w:val="002476A8"/>
    <w:rsid w:val="002525E8"/>
    <w:rsid w:val="00255D19"/>
    <w:rsid w:val="00256B9F"/>
    <w:rsid w:val="00260326"/>
    <w:rsid w:val="002603E9"/>
    <w:rsid w:val="0026327C"/>
    <w:rsid w:val="002641C9"/>
    <w:rsid w:val="00264D1A"/>
    <w:rsid w:val="00266635"/>
    <w:rsid w:val="00270442"/>
    <w:rsid w:val="00272912"/>
    <w:rsid w:val="00274B56"/>
    <w:rsid w:val="002774B0"/>
    <w:rsid w:val="00285241"/>
    <w:rsid w:val="00287A03"/>
    <w:rsid w:val="00290D71"/>
    <w:rsid w:val="00291D3C"/>
    <w:rsid w:val="00293F23"/>
    <w:rsid w:val="002A4E84"/>
    <w:rsid w:val="002A62C7"/>
    <w:rsid w:val="002B4E23"/>
    <w:rsid w:val="002B6BB1"/>
    <w:rsid w:val="002C0282"/>
    <w:rsid w:val="002C0C89"/>
    <w:rsid w:val="002D2287"/>
    <w:rsid w:val="002D2A1B"/>
    <w:rsid w:val="002D3BC4"/>
    <w:rsid w:val="002D402C"/>
    <w:rsid w:val="002D4B9E"/>
    <w:rsid w:val="002D5C14"/>
    <w:rsid w:val="002D6588"/>
    <w:rsid w:val="002E47B6"/>
    <w:rsid w:val="002E49AA"/>
    <w:rsid w:val="002E67E5"/>
    <w:rsid w:val="002E69FF"/>
    <w:rsid w:val="002F0854"/>
    <w:rsid w:val="002F0F59"/>
    <w:rsid w:val="002F53CD"/>
    <w:rsid w:val="0030099E"/>
    <w:rsid w:val="00300CEE"/>
    <w:rsid w:val="00303670"/>
    <w:rsid w:val="003069EE"/>
    <w:rsid w:val="003100F9"/>
    <w:rsid w:val="0032353F"/>
    <w:rsid w:val="00324A98"/>
    <w:rsid w:val="00325374"/>
    <w:rsid w:val="00325AF7"/>
    <w:rsid w:val="003260E9"/>
    <w:rsid w:val="00327421"/>
    <w:rsid w:val="00327579"/>
    <w:rsid w:val="00327B08"/>
    <w:rsid w:val="00332EA8"/>
    <w:rsid w:val="00333492"/>
    <w:rsid w:val="00333748"/>
    <w:rsid w:val="00344262"/>
    <w:rsid w:val="0034746E"/>
    <w:rsid w:val="00350EF3"/>
    <w:rsid w:val="00357E2A"/>
    <w:rsid w:val="00360CE4"/>
    <w:rsid w:val="00366679"/>
    <w:rsid w:val="00367667"/>
    <w:rsid w:val="00367CB9"/>
    <w:rsid w:val="0037089C"/>
    <w:rsid w:val="003727F8"/>
    <w:rsid w:val="00374564"/>
    <w:rsid w:val="00375806"/>
    <w:rsid w:val="0038334F"/>
    <w:rsid w:val="00383486"/>
    <w:rsid w:val="003922A1"/>
    <w:rsid w:val="003957B4"/>
    <w:rsid w:val="00395868"/>
    <w:rsid w:val="003A0234"/>
    <w:rsid w:val="003A1A03"/>
    <w:rsid w:val="003A214F"/>
    <w:rsid w:val="003A2697"/>
    <w:rsid w:val="003A438E"/>
    <w:rsid w:val="003A4CBC"/>
    <w:rsid w:val="003A7929"/>
    <w:rsid w:val="003A7FE2"/>
    <w:rsid w:val="003B06D8"/>
    <w:rsid w:val="003B0BBE"/>
    <w:rsid w:val="003B2BDF"/>
    <w:rsid w:val="003B2C93"/>
    <w:rsid w:val="003B4C27"/>
    <w:rsid w:val="003C025A"/>
    <w:rsid w:val="003C04AF"/>
    <w:rsid w:val="003C3271"/>
    <w:rsid w:val="003C345B"/>
    <w:rsid w:val="003C3E3C"/>
    <w:rsid w:val="003C5BB2"/>
    <w:rsid w:val="003C69B0"/>
    <w:rsid w:val="003E0AE3"/>
    <w:rsid w:val="003E1684"/>
    <w:rsid w:val="003E5878"/>
    <w:rsid w:val="003E7652"/>
    <w:rsid w:val="003F0073"/>
    <w:rsid w:val="003F7CF2"/>
    <w:rsid w:val="004002F8"/>
    <w:rsid w:val="004057C8"/>
    <w:rsid w:val="00411327"/>
    <w:rsid w:val="004167DB"/>
    <w:rsid w:val="00416A4B"/>
    <w:rsid w:val="00416C27"/>
    <w:rsid w:val="0042382F"/>
    <w:rsid w:val="004260B3"/>
    <w:rsid w:val="00433358"/>
    <w:rsid w:val="00434923"/>
    <w:rsid w:val="00434F61"/>
    <w:rsid w:val="00437E20"/>
    <w:rsid w:val="0044137C"/>
    <w:rsid w:val="00442F4B"/>
    <w:rsid w:val="00443481"/>
    <w:rsid w:val="00447E00"/>
    <w:rsid w:val="00450704"/>
    <w:rsid w:val="00452468"/>
    <w:rsid w:val="004539FD"/>
    <w:rsid w:val="0045676A"/>
    <w:rsid w:val="004575C6"/>
    <w:rsid w:val="004607D3"/>
    <w:rsid w:val="0047659F"/>
    <w:rsid w:val="00481F8C"/>
    <w:rsid w:val="00483FFA"/>
    <w:rsid w:val="00484275"/>
    <w:rsid w:val="004858E0"/>
    <w:rsid w:val="00486C75"/>
    <w:rsid w:val="00487017"/>
    <w:rsid w:val="00490F36"/>
    <w:rsid w:val="00492F5E"/>
    <w:rsid w:val="00493751"/>
    <w:rsid w:val="00495579"/>
    <w:rsid w:val="00496526"/>
    <w:rsid w:val="0049734F"/>
    <w:rsid w:val="004A4DFA"/>
    <w:rsid w:val="004A6074"/>
    <w:rsid w:val="004B106F"/>
    <w:rsid w:val="004B1A0B"/>
    <w:rsid w:val="004B45D0"/>
    <w:rsid w:val="004B4859"/>
    <w:rsid w:val="004B4939"/>
    <w:rsid w:val="004B5C4D"/>
    <w:rsid w:val="004B75B7"/>
    <w:rsid w:val="004C1461"/>
    <w:rsid w:val="004C1AB6"/>
    <w:rsid w:val="004C2EA3"/>
    <w:rsid w:val="004D27B9"/>
    <w:rsid w:val="004D2874"/>
    <w:rsid w:val="004D345F"/>
    <w:rsid w:val="004D5520"/>
    <w:rsid w:val="004E4047"/>
    <w:rsid w:val="004E4194"/>
    <w:rsid w:val="004E7EF4"/>
    <w:rsid w:val="004E7FA0"/>
    <w:rsid w:val="004F13AF"/>
    <w:rsid w:val="004F1696"/>
    <w:rsid w:val="004F5425"/>
    <w:rsid w:val="0050129F"/>
    <w:rsid w:val="0050257C"/>
    <w:rsid w:val="00502FB7"/>
    <w:rsid w:val="00503F11"/>
    <w:rsid w:val="00504F81"/>
    <w:rsid w:val="00513D16"/>
    <w:rsid w:val="00513D86"/>
    <w:rsid w:val="00513EBD"/>
    <w:rsid w:val="005175D9"/>
    <w:rsid w:val="005251A9"/>
    <w:rsid w:val="005253B7"/>
    <w:rsid w:val="00531C83"/>
    <w:rsid w:val="0053240D"/>
    <w:rsid w:val="005341AC"/>
    <w:rsid w:val="00535AC0"/>
    <w:rsid w:val="00537A27"/>
    <w:rsid w:val="00540434"/>
    <w:rsid w:val="00540530"/>
    <w:rsid w:val="00541D39"/>
    <w:rsid w:val="00542221"/>
    <w:rsid w:val="00544B61"/>
    <w:rsid w:val="00550E7D"/>
    <w:rsid w:val="00557A3B"/>
    <w:rsid w:val="00561650"/>
    <w:rsid w:val="00564C96"/>
    <w:rsid w:val="00564F71"/>
    <w:rsid w:val="00570C51"/>
    <w:rsid w:val="00571C64"/>
    <w:rsid w:val="005751E7"/>
    <w:rsid w:val="0057530E"/>
    <w:rsid w:val="00575673"/>
    <w:rsid w:val="00575C76"/>
    <w:rsid w:val="00584CBD"/>
    <w:rsid w:val="00584ECC"/>
    <w:rsid w:val="00586AA5"/>
    <w:rsid w:val="00586CD9"/>
    <w:rsid w:val="00590734"/>
    <w:rsid w:val="00590A36"/>
    <w:rsid w:val="00592C39"/>
    <w:rsid w:val="00592D80"/>
    <w:rsid w:val="005A0AE6"/>
    <w:rsid w:val="005A2A2D"/>
    <w:rsid w:val="005A6986"/>
    <w:rsid w:val="005A7A3D"/>
    <w:rsid w:val="005A7F53"/>
    <w:rsid w:val="005B77C5"/>
    <w:rsid w:val="005B7A11"/>
    <w:rsid w:val="005C494C"/>
    <w:rsid w:val="005C6EC2"/>
    <w:rsid w:val="005C77F5"/>
    <w:rsid w:val="005D026A"/>
    <w:rsid w:val="005D1DF0"/>
    <w:rsid w:val="005D251B"/>
    <w:rsid w:val="005D2C9C"/>
    <w:rsid w:val="005D49A8"/>
    <w:rsid w:val="005D62EA"/>
    <w:rsid w:val="005D6FDB"/>
    <w:rsid w:val="005E40E9"/>
    <w:rsid w:val="005E5FFB"/>
    <w:rsid w:val="005F1E2F"/>
    <w:rsid w:val="005F38E3"/>
    <w:rsid w:val="005F3932"/>
    <w:rsid w:val="005F6F5D"/>
    <w:rsid w:val="00602130"/>
    <w:rsid w:val="00602DF7"/>
    <w:rsid w:val="006035E9"/>
    <w:rsid w:val="00605BA4"/>
    <w:rsid w:val="0060672D"/>
    <w:rsid w:val="00606ABC"/>
    <w:rsid w:val="00613283"/>
    <w:rsid w:val="00613FFD"/>
    <w:rsid w:val="0061433B"/>
    <w:rsid w:val="00630CD1"/>
    <w:rsid w:val="00631D39"/>
    <w:rsid w:val="00632438"/>
    <w:rsid w:val="00633EA5"/>
    <w:rsid w:val="00635618"/>
    <w:rsid w:val="00640665"/>
    <w:rsid w:val="00644C93"/>
    <w:rsid w:val="00652B00"/>
    <w:rsid w:val="00654D87"/>
    <w:rsid w:val="0065575A"/>
    <w:rsid w:val="0065579A"/>
    <w:rsid w:val="00666AAB"/>
    <w:rsid w:val="0066753A"/>
    <w:rsid w:val="0066787A"/>
    <w:rsid w:val="0067085B"/>
    <w:rsid w:val="0067225A"/>
    <w:rsid w:val="006745FF"/>
    <w:rsid w:val="00676DE3"/>
    <w:rsid w:val="006820CD"/>
    <w:rsid w:val="00683100"/>
    <w:rsid w:val="00686129"/>
    <w:rsid w:val="00686965"/>
    <w:rsid w:val="0069014F"/>
    <w:rsid w:val="0069370D"/>
    <w:rsid w:val="00695682"/>
    <w:rsid w:val="00695E13"/>
    <w:rsid w:val="006A106E"/>
    <w:rsid w:val="006A484F"/>
    <w:rsid w:val="006A4A08"/>
    <w:rsid w:val="006A7503"/>
    <w:rsid w:val="006B0F79"/>
    <w:rsid w:val="006B1084"/>
    <w:rsid w:val="006B267A"/>
    <w:rsid w:val="006B675D"/>
    <w:rsid w:val="006B7711"/>
    <w:rsid w:val="006C273F"/>
    <w:rsid w:val="006C3EC4"/>
    <w:rsid w:val="006C5A5B"/>
    <w:rsid w:val="006D322A"/>
    <w:rsid w:val="006D6012"/>
    <w:rsid w:val="006D6758"/>
    <w:rsid w:val="006E32FC"/>
    <w:rsid w:val="006E6C65"/>
    <w:rsid w:val="006E71C0"/>
    <w:rsid w:val="006F2600"/>
    <w:rsid w:val="006F4646"/>
    <w:rsid w:val="006F505C"/>
    <w:rsid w:val="006F6334"/>
    <w:rsid w:val="00701364"/>
    <w:rsid w:val="007051B7"/>
    <w:rsid w:val="007102BE"/>
    <w:rsid w:val="00713708"/>
    <w:rsid w:val="00713A92"/>
    <w:rsid w:val="00717861"/>
    <w:rsid w:val="00720F3A"/>
    <w:rsid w:val="00723F51"/>
    <w:rsid w:val="0072606A"/>
    <w:rsid w:val="00736D2D"/>
    <w:rsid w:val="00740504"/>
    <w:rsid w:val="00746B14"/>
    <w:rsid w:val="007500D3"/>
    <w:rsid w:val="00753F11"/>
    <w:rsid w:val="007546AE"/>
    <w:rsid w:val="007546C9"/>
    <w:rsid w:val="00757660"/>
    <w:rsid w:val="007576C6"/>
    <w:rsid w:val="00760F18"/>
    <w:rsid w:val="00761959"/>
    <w:rsid w:val="00762877"/>
    <w:rsid w:val="00763931"/>
    <w:rsid w:val="00767F96"/>
    <w:rsid w:val="0078077F"/>
    <w:rsid w:val="00783D51"/>
    <w:rsid w:val="007864AB"/>
    <w:rsid w:val="00791571"/>
    <w:rsid w:val="0079277A"/>
    <w:rsid w:val="0079350D"/>
    <w:rsid w:val="007A58F9"/>
    <w:rsid w:val="007A5E57"/>
    <w:rsid w:val="007B034E"/>
    <w:rsid w:val="007B050C"/>
    <w:rsid w:val="007B6910"/>
    <w:rsid w:val="007C0F6A"/>
    <w:rsid w:val="007C28E3"/>
    <w:rsid w:val="007C5D2F"/>
    <w:rsid w:val="007C645A"/>
    <w:rsid w:val="007C762D"/>
    <w:rsid w:val="007D1608"/>
    <w:rsid w:val="007D2C50"/>
    <w:rsid w:val="007D2C6A"/>
    <w:rsid w:val="007D4C43"/>
    <w:rsid w:val="007D5852"/>
    <w:rsid w:val="007D77B9"/>
    <w:rsid w:val="007E01A3"/>
    <w:rsid w:val="007E06EC"/>
    <w:rsid w:val="007E601B"/>
    <w:rsid w:val="007F1A54"/>
    <w:rsid w:val="007F218C"/>
    <w:rsid w:val="007F21D6"/>
    <w:rsid w:val="007F3355"/>
    <w:rsid w:val="007F5B1F"/>
    <w:rsid w:val="007F7C83"/>
    <w:rsid w:val="008006D0"/>
    <w:rsid w:val="00801004"/>
    <w:rsid w:val="0080357F"/>
    <w:rsid w:val="008067CB"/>
    <w:rsid w:val="00807D37"/>
    <w:rsid w:val="008113FA"/>
    <w:rsid w:val="00812CC5"/>
    <w:rsid w:val="00814858"/>
    <w:rsid w:val="00814EF4"/>
    <w:rsid w:val="00815696"/>
    <w:rsid w:val="00816726"/>
    <w:rsid w:val="008168CD"/>
    <w:rsid w:val="008203FB"/>
    <w:rsid w:val="00822266"/>
    <w:rsid w:val="00825453"/>
    <w:rsid w:val="00826C41"/>
    <w:rsid w:val="008274C2"/>
    <w:rsid w:val="008324D7"/>
    <w:rsid w:val="008332CA"/>
    <w:rsid w:val="0083647A"/>
    <w:rsid w:val="008368CA"/>
    <w:rsid w:val="00837784"/>
    <w:rsid w:val="00843F48"/>
    <w:rsid w:val="00844242"/>
    <w:rsid w:val="0084641A"/>
    <w:rsid w:val="00847D79"/>
    <w:rsid w:val="0085286D"/>
    <w:rsid w:val="00853B8A"/>
    <w:rsid w:val="00861FE7"/>
    <w:rsid w:val="008627CC"/>
    <w:rsid w:val="00866A0E"/>
    <w:rsid w:val="008758E4"/>
    <w:rsid w:val="008806DE"/>
    <w:rsid w:val="0088092E"/>
    <w:rsid w:val="0088406E"/>
    <w:rsid w:val="0089059E"/>
    <w:rsid w:val="00890C54"/>
    <w:rsid w:val="00890FB4"/>
    <w:rsid w:val="00896943"/>
    <w:rsid w:val="008A1A60"/>
    <w:rsid w:val="008A7600"/>
    <w:rsid w:val="008C0172"/>
    <w:rsid w:val="008C31B7"/>
    <w:rsid w:val="008C3527"/>
    <w:rsid w:val="008C6017"/>
    <w:rsid w:val="008D1491"/>
    <w:rsid w:val="008D6D1A"/>
    <w:rsid w:val="008E2A7C"/>
    <w:rsid w:val="008E6B1D"/>
    <w:rsid w:val="008F24BF"/>
    <w:rsid w:val="008F2ACC"/>
    <w:rsid w:val="008F2B14"/>
    <w:rsid w:val="00905FBB"/>
    <w:rsid w:val="00906380"/>
    <w:rsid w:val="00907B1B"/>
    <w:rsid w:val="00910DE0"/>
    <w:rsid w:val="00910FE8"/>
    <w:rsid w:val="0091496E"/>
    <w:rsid w:val="00920086"/>
    <w:rsid w:val="00923F5D"/>
    <w:rsid w:val="00926C81"/>
    <w:rsid w:val="009300F3"/>
    <w:rsid w:val="0093067B"/>
    <w:rsid w:val="00930DE7"/>
    <w:rsid w:val="00931DFE"/>
    <w:rsid w:val="009323F1"/>
    <w:rsid w:val="00933748"/>
    <w:rsid w:val="00933FD7"/>
    <w:rsid w:val="00936B09"/>
    <w:rsid w:val="00937CEB"/>
    <w:rsid w:val="009412D5"/>
    <w:rsid w:val="00941CE1"/>
    <w:rsid w:val="0094349E"/>
    <w:rsid w:val="009470AC"/>
    <w:rsid w:val="00951B51"/>
    <w:rsid w:val="00951B63"/>
    <w:rsid w:val="00954872"/>
    <w:rsid w:val="00954CF1"/>
    <w:rsid w:val="00955370"/>
    <w:rsid w:val="00955DAE"/>
    <w:rsid w:val="009603BA"/>
    <w:rsid w:val="00960D29"/>
    <w:rsid w:val="0096211B"/>
    <w:rsid w:val="00962201"/>
    <w:rsid w:val="00962D92"/>
    <w:rsid w:val="00966563"/>
    <w:rsid w:val="00967A2C"/>
    <w:rsid w:val="00967E71"/>
    <w:rsid w:val="0097483A"/>
    <w:rsid w:val="00975091"/>
    <w:rsid w:val="009777E1"/>
    <w:rsid w:val="00977936"/>
    <w:rsid w:val="00977F6D"/>
    <w:rsid w:val="00981A95"/>
    <w:rsid w:val="00982379"/>
    <w:rsid w:val="00983E39"/>
    <w:rsid w:val="00992B8D"/>
    <w:rsid w:val="00994259"/>
    <w:rsid w:val="00996E91"/>
    <w:rsid w:val="009A3356"/>
    <w:rsid w:val="009A3B7C"/>
    <w:rsid w:val="009A4537"/>
    <w:rsid w:val="009A5479"/>
    <w:rsid w:val="009B472D"/>
    <w:rsid w:val="009B7C4C"/>
    <w:rsid w:val="009C0F77"/>
    <w:rsid w:val="009C30D4"/>
    <w:rsid w:val="009C492E"/>
    <w:rsid w:val="009C57FB"/>
    <w:rsid w:val="009C68FA"/>
    <w:rsid w:val="009D118F"/>
    <w:rsid w:val="009D3B78"/>
    <w:rsid w:val="009E41D3"/>
    <w:rsid w:val="009E5650"/>
    <w:rsid w:val="009E6074"/>
    <w:rsid w:val="009E6E89"/>
    <w:rsid w:val="009F306A"/>
    <w:rsid w:val="009F41EF"/>
    <w:rsid w:val="009F4361"/>
    <w:rsid w:val="009F4653"/>
    <w:rsid w:val="009F5599"/>
    <w:rsid w:val="00A0161A"/>
    <w:rsid w:val="00A027FE"/>
    <w:rsid w:val="00A0321D"/>
    <w:rsid w:val="00A0399A"/>
    <w:rsid w:val="00A07B5E"/>
    <w:rsid w:val="00A15761"/>
    <w:rsid w:val="00A20490"/>
    <w:rsid w:val="00A2204D"/>
    <w:rsid w:val="00A25F0F"/>
    <w:rsid w:val="00A30010"/>
    <w:rsid w:val="00A34C76"/>
    <w:rsid w:val="00A35BB5"/>
    <w:rsid w:val="00A44819"/>
    <w:rsid w:val="00A44D6F"/>
    <w:rsid w:val="00A52E22"/>
    <w:rsid w:val="00A53CDF"/>
    <w:rsid w:val="00A55AE4"/>
    <w:rsid w:val="00A56E19"/>
    <w:rsid w:val="00A5758D"/>
    <w:rsid w:val="00A57A66"/>
    <w:rsid w:val="00A63783"/>
    <w:rsid w:val="00A63C99"/>
    <w:rsid w:val="00A65656"/>
    <w:rsid w:val="00A67518"/>
    <w:rsid w:val="00A700D2"/>
    <w:rsid w:val="00A7030F"/>
    <w:rsid w:val="00A70B84"/>
    <w:rsid w:val="00A70CDF"/>
    <w:rsid w:val="00A70D18"/>
    <w:rsid w:val="00A72883"/>
    <w:rsid w:val="00A835AD"/>
    <w:rsid w:val="00A85603"/>
    <w:rsid w:val="00A8560C"/>
    <w:rsid w:val="00A87030"/>
    <w:rsid w:val="00A87D0F"/>
    <w:rsid w:val="00A90CA4"/>
    <w:rsid w:val="00A95567"/>
    <w:rsid w:val="00A957B7"/>
    <w:rsid w:val="00AA228F"/>
    <w:rsid w:val="00AB01A1"/>
    <w:rsid w:val="00AB194C"/>
    <w:rsid w:val="00AB1D6D"/>
    <w:rsid w:val="00AB4BA0"/>
    <w:rsid w:val="00AB71E0"/>
    <w:rsid w:val="00AB783D"/>
    <w:rsid w:val="00AB79DE"/>
    <w:rsid w:val="00AC07CF"/>
    <w:rsid w:val="00AC09E6"/>
    <w:rsid w:val="00AC32A5"/>
    <w:rsid w:val="00AC3FF6"/>
    <w:rsid w:val="00AC493E"/>
    <w:rsid w:val="00AC69FF"/>
    <w:rsid w:val="00AD0EDA"/>
    <w:rsid w:val="00AD34D6"/>
    <w:rsid w:val="00AD3ABE"/>
    <w:rsid w:val="00AD4CF8"/>
    <w:rsid w:val="00AD59BF"/>
    <w:rsid w:val="00AE0D2F"/>
    <w:rsid w:val="00AE1C1F"/>
    <w:rsid w:val="00AE3F8B"/>
    <w:rsid w:val="00AE7256"/>
    <w:rsid w:val="00AE749D"/>
    <w:rsid w:val="00AE7A86"/>
    <w:rsid w:val="00AF0AA6"/>
    <w:rsid w:val="00AF1049"/>
    <w:rsid w:val="00AF2A24"/>
    <w:rsid w:val="00AF515C"/>
    <w:rsid w:val="00AF78D3"/>
    <w:rsid w:val="00AF7DA5"/>
    <w:rsid w:val="00B07D9D"/>
    <w:rsid w:val="00B144E5"/>
    <w:rsid w:val="00B24F59"/>
    <w:rsid w:val="00B251A2"/>
    <w:rsid w:val="00B261E0"/>
    <w:rsid w:val="00B27542"/>
    <w:rsid w:val="00B32981"/>
    <w:rsid w:val="00B34E81"/>
    <w:rsid w:val="00B36063"/>
    <w:rsid w:val="00B36AD0"/>
    <w:rsid w:val="00B404A4"/>
    <w:rsid w:val="00B43EF7"/>
    <w:rsid w:val="00B47171"/>
    <w:rsid w:val="00B502A3"/>
    <w:rsid w:val="00B51ACB"/>
    <w:rsid w:val="00B5320C"/>
    <w:rsid w:val="00B554E6"/>
    <w:rsid w:val="00B555C9"/>
    <w:rsid w:val="00B5656B"/>
    <w:rsid w:val="00B5742F"/>
    <w:rsid w:val="00B6183A"/>
    <w:rsid w:val="00B6274D"/>
    <w:rsid w:val="00B65A3B"/>
    <w:rsid w:val="00B65A95"/>
    <w:rsid w:val="00B7202B"/>
    <w:rsid w:val="00B76D3C"/>
    <w:rsid w:val="00B826D7"/>
    <w:rsid w:val="00B84EAA"/>
    <w:rsid w:val="00B945AD"/>
    <w:rsid w:val="00B94A78"/>
    <w:rsid w:val="00B94F2A"/>
    <w:rsid w:val="00B952BF"/>
    <w:rsid w:val="00B96AE0"/>
    <w:rsid w:val="00BB2A77"/>
    <w:rsid w:val="00BB2D45"/>
    <w:rsid w:val="00BB6605"/>
    <w:rsid w:val="00BB79D6"/>
    <w:rsid w:val="00BD136D"/>
    <w:rsid w:val="00BD4917"/>
    <w:rsid w:val="00BD5090"/>
    <w:rsid w:val="00BD662B"/>
    <w:rsid w:val="00BE0238"/>
    <w:rsid w:val="00BE2EE4"/>
    <w:rsid w:val="00BE6798"/>
    <w:rsid w:val="00BE6A2F"/>
    <w:rsid w:val="00BF03CB"/>
    <w:rsid w:val="00BF248B"/>
    <w:rsid w:val="00BF3B66"/>
    <w:rsid w:val="00BF4494"/>
    <w:rsid w:val="00BF62F7"/>
    <w:rsid w:val="00BF7C50"/>
    <w:rsid w:val="00C002D1"/>
    <w:rsid w:val="00C016E4"/>
    <w:rsid w:val="00C0431F"/>
    <w:rsid w:val="00C04501"/>
    <w:rsid w:val="00C04B24"/>
    <w:rsid w:val="00C057BF"/>
    <w:rsid w:val="00C106FA"/>
    <w:rsid w:val="00C110B5"/>
    <w:rsid w:val="00C15067"/>
    <w:rsid w:val="00C16866"/>
    <w:rsid w:val="00C21D23"/>
    <w:rsid w:val="00C23CAC"/>
    <w:rsid w:val="00C26FC4"/>
    <w:rsid w:val="00C44058"/>
    <w:rsid w:val="00C452CA"/>
    <w:rsid w:val="00C4588B"/>
    <w:rsid w:val="00C52917"/>
    <w:rsid w:val="00C53A13"/>
    <w:rsid w:val="00C57FAA"/>
    <w:rsid w:val="00C63F57"/>
    <w:rsid w:val="00C66E05"/>
    <w:rsid w:val="00C70809"/>
    <w:rsid w:val="00C81D94"/>
    <w:rsid w:val="00C84E3A"/>
    <w:rsid w:val="00C86461"/>
    <w:rsid w:val="00C904CD"/>
    <w:rsid w:val="00C915E1"/>
    <w:rsid w:val="00C924E9"/>
    <w:rsid w:val="00C92AE3"/>
    <w:rsid w:val="00C93266"/>
    <w:rsid w:val="00C957DC"/>
    <w:rsid w:val="00CA2EB1"/>
    <w:rsid w:val="00CB2A04"/>
    <w:rsid w:val="00CB603A"/>
    <w:rsid w:val="00CC3B2F"/>
    <w:rsid w:val="00CC3B6B"/>
    <w:rsid w:val="00CC3F46"/>
    <w:rsid w:val="00CC5011"/>
    <w:rsid w:val="00CC6B51"/>
    <w:rsid w:val="00CD1855"/>
    <w:rsid w:val="00CD1975"/>
    <w:rsid w:val="00CD327C"/>
    <w:rsid w:val="00CD3AFA"/>
    <w:rsid w:val="00CE2FEA"/>
    <w:rsid w:val="00CE38A3"/>
    <w:rsid w:val="00CF6B3C"/>
    <w:rsid w:val="00D00D16"/>
    <w:rsid w:val="00D1007B"/>
    <w:rsid w:val="00D10C3B"/>
    <w:rsid w:val="00D14B14"/>
    <w:rsid w:val="00D1508C"/>
    <w:rsid w:val="00D158BC"/>
    <w:rsid w:val="00D161BC"/>
    <w:rsid w:val="00D17AC8"/>
    <w:rsid w:val="00D201BF"/>
    <w:rsid w:val="00D2050B"/>
    <w:rsid w:val="00D25FC7"/>
    <w:rsid w:val="00D26F59"/>
    <w:rsid w:val="00D27C35"/>
    <w:rsid w:val="00D30E16"/>
    <w:rsid w:val="00D32A53"/>
    <w:rsid w:val="00D34DF6"/>
    <w:rsid w:val="00D35237"/>
    <w:rsid w:val="00D35569"/>
    <w:rsid w:val="00D4582D"/>
    <w:rsid w:val="00D45B8C"/>
    <w:rsid w:val="00D51067"/>
    <w:rsid w:val="00D52A66"/>
    <w:rsid w:val="00D541B8"/>
    <w:rsid w:val="00D6471D"/>
    <w:rsid w:val="00D662DE"/>
    <w:rsid w:val="00D706D1"/>
    <w:rsid w:val="00D716B1"/>
    <w:rsid w:val="00D72D0B"/>
    <w:rsid w:val="00D85366"/>
    <w:rsid w:val="00D9073E"/>
    <w:rsid w:val="00D93BC3"/>
    <w:rsid w:val="00D94138"/>
    <w:rsid w:val="00DA06FE"/>
    <w:rsid w:val="00DA0F77"/>
    <w:rsid w:val="00DA1392"/>
    <w:rsid w:val="00DA3F8A"/>
    <w:rsid w:val="00DA44EB"/>
    <w:rsid w:val="00DA57F1"/>
    <w:rsid w:val="00DC1888"/>
    <w:rsid w:val="00DC30EA"/>
    <w:rsid w:val="00DC637E"/>
    <w:rsid w:val="00DD11EC"/>
    <w:rsid w:val="00DD26AB"/>
    <w:rsid w:val="00DD2BFC"/>
    <w:rsid w:val="00DD34C2"/>
    <w:rsid w:val="00DD43B9"/>
    <w:rsid w:val="00DE05B4"/>
    <w:rsid w:val="00DE2A3D"/>
    <w:rsid w:val="00DF06DE"/>
    <w:rsid w:val="00DF0D64"/>
    <w:rsid w:val="00DF4904"/>
    <w:rsid w:val="00DF5D64"/>
    <w:rsid w:val="00DF6D2B"/>
    <w:rsid w:val="00E0541E"/>
    <w:rsid w:val="00E116B4"/>
    <w:rsid w:val="00E11CD2"/>
    <w:rsid w:val="00E120FE"/>
    <w:rsid w:val="00E131B4"/>
    <w:rsid w:val="00E14F94"/>
    <w:rsid w:val="00E158D0"/>
    <w:rsid w:val="00E16BEE"/>
    <w:rsid w:val="00E21252"/>
    <w:rsid w:val="00E23241"/>
    <w:rsid w:val="00E24E6B"/>
    <w:rsid w:val="00E2663F"/>
    <w:rsid w:val="00E2775F"/>
    <w:rsid w:val="00E30692"/>
    <w:rsid w:val="00E33621"/>
    <w:rsid w:val="00E33E70"/>
    <w:rsid w:val="00E36AAB"/>
    <w:rsid w:val="00E36CB1"/>
    <w:rsid w:val="00E3723D"/>
    <w:rsid w:val="00E3731C"/>
    <w:rsid w:val="00E439FB"/>
    <w:rsid w:val="00E43DEA"/>
    <w:rsid w:val="00E51E7C"/>
    <w:rsid w:val="00E55F46"/>
    <w:rsid w:val="00E56296"/>
    <w:rsid w:val="00E62D9D"/>
    <w:rsid w:val="00E6531F"/>
    <w:rsid w:val="00E74BD5"/>
    <w:rsid w:val="00E7545E"/>
    <w:rsid w:val="00E805A1"/>
    <w:rsid w:val="00E815C8"/>
    <w:rsid w:val="00E82D62"/>
    <w:rsid w:val="00E8320F"/>
    <w:rsid w:val="00E83614"/>
    <w:rsid w:val="00E83931"/>
    <w:rsid w:val="00E844EA"/>
    <w:rsid w:val="00E90A27"/>
    <w:rsid w:val="00E9387E"/>
    <w:rsid w:val="00E9782A"/>
    <w:rsid w:val="00E978D4"/>
    <w:rsid w:val="00E97B6E"/>
    <w:rsid w:val="00EA26AE"/>
    <w:rsid w:val="00EA34EF"/>
    <w:rsid w:val="00EB247F"/>
    <w:rsid w:val="00EC0231"/>
    <w:rsid w:val="00EC57B8"/>
    <w:rsid w:val="00EC59F7"/>
    <w:rsid w:val="00ED5C8B"/>
    <w:rsid w:val="00ED66ED"/>
    <w:rsid w:val="00ED7489"/>
    <w:rsid w:val="00EE0272"/>
    <w:rsid w:val="00EE274A"/>
    <w:rsid w:val="00EF21F4"/>
    <w:rsid w:val="00EF2247"/>
    <w:rsid w:val="00EF53A0"/>
    <w:rsid w:val="00F00512"/>
    <w:rsid w:val="00F0095A"/>
    <w:rsid w:val="00F02DFE"/>
    <w:rsid w:val="00F05491"/>
    <w:rsid w:val="00F0595F"/>
    <w:rsid w:val="00F0598F"/>
    <w:rsid w:val="00F06F88"/>
    <w:rsid w:val="00F07A9E"/>
    <w:rsid w:val="00F15AEE"/>
    <w:rsid w:val="00F26176"/>
    <w:rsid w:val="00F32FEB"/>
    <w:rsid w:val="00F346F2"/>
    <w:rsid w:val="00F42F2F"/>
    <w:rsid w:val="00F4393C"/>
    <w:rsid w:val="00F46737"/>
    <w:rsid w:val="00F52595"/>
    <w:rsid w:val="00F53092"/>
    <w:rsid w:val="00F530FC"/>
    <w:rsid w:val="00F5388F"/>
    <w:rsid w:val="00F56A64"/>
    <w:rsid w:val="00F61A13"/>
    <w:rsid w:val="00F61DCA"/>
    <w:rsid w:val="00F62B17"/>
    <w:rsid w:val="00F62D29"/>
    <w:rsid w:val="00F66D25"/>
    <w:rsid w:val="00F73235"/>
    <w:rsid w:val="00F73D50"/>
    <w:rsid w:val="00F74517"/>
    <w:rsid w:val="00F83446"/>
    <w:rsid w:val="00F83C1E"/>
    <w:rsid w:val="00F84DB6"/>
    <w:rsid w:val="00F85FFB"/>
    <w:rsid w:val="00F90D56"/>
    <w:rsid w:val="00F95384"/>
    <w:rsid w:val="00FA2194"/>
    <w:rsid w:val="00FA2DC9"/>
    <w:rsid w:val="00FA3102"/>
    <w:rsid w:val="00FA5114"/>
    <w:rsid w:val="00FA565A"/>
    <w:rsid w:val="00FA6897"/>
    <w:rsid w:val="00FA7C26"/>
    <w:rsid w:val="00FB09E4"/>
    <w:rsid w:val="00FB2C53"/>
    <w:rsid w:val="00FB2DC0"/>
    <w:rsid w:val="00FB3AB3"/>
    <w:rsid w:val="00FB649C"/>
    <w:rsid w:val="00FC0C33"/>
    <w:rsid w:val="00FC2C8B"/>
    <w:rsid w:val="00FC642B"/>
    <w:rsid w:val="00FC688C"/>
    <w:rsid w:val="00FD2788"/>
    <w:rsid w:val="00FD6E8E"/>
    <w:rsid w:val="00FD76FD"/>
    <w:rsid w:val="00FD77AF"/>
    <w:rsid w:val="00FE53D4"/>
    <w:rsid w:val="00FF038A"/>
    <w:rsid w:val="00FF33C2"/>
    <w:rsid w:val="00FF4483"/>
    <w:rsid w:val="00FF47F5"/>
    <w:rsid w:val="00FF5986"/>
    <w:rsid w:val="00FF732D"/>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E65F93"/>
  <w15:docId w15:val="{342CEF2A-82AE-4B01-BCFD-86B618EB4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1252"/>
    <w:pPr>
      <w:spacing w:after="120"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EB247F"/>
    <w:pPr>
      <w:keepNext/>
      <w:keepLines/>
      <w:numPr>
        <w:numId w:val="21"/>
      </w:numPr>
      <w:spacing w:before="360"/>
      <w:ind w:left="432"/>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1"/>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1"/>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A85603"/>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2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2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rsid w:val="005D6FDB"/>
    <w:pPr>
      <w:spacing w:after="200"/>
      <w:jc w:val="center"/>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table" w:customStyle="1" w:styleId="TableGrid1">
    <w:name w:val="Table Grid1"/>
    <w:basedOn w:val="TableNormal"/>
    <w:next w:val="TableGrid"/>
    <w:uiPriority w:val="59"/>
    <w:rsid w:val="008F2B14"/>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F393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3737">
      <w:bodyDiv w:val="1"/>
      <w:marLeft w:val="0"/>
      <w:marRight w:val="0"/>
      <w:marTop w:val="0"/>
      <w:marBottom w:val="0"/>
      <w:divBdr>
        <w:top w:val="none" w:sz="0" w:space="0" w:color="auto"/>
        <w:left w:val="none" w:sz="0" w:space="0" w:color="auto"/>
        <w:bottom w:val="none" w:sz="0" w:space="0" w:color="auto"/>
        <w:right w:val="none" w:sz="0" w:space="0" w:color="auto"/>
      </w:divBdr>
    </w:div>
    <w:div w:id="63377606">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66425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85216390">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46119385">
      <w:bodyDiv w:val="1"/>
      <w:marLeft w:val="0"/>
      <w:marRight w:val="0"/>
      <w:marTop w:val="0"/>
      <w:marBottom w:val="0"/>
      <w:divBdr>
        <w:top w:val="none" w:sz="0" w:space="0" w:color="auto"/>
        <w:left w:val="none" w:sz="0" w:space="0" w:color="auto"/>
        <w:bottom w:val="none" w:sz="0" w:space="0" w:color="auto"/>
        <w:right w:val="none" w:sz="0" w:space="0" w:color="auto"/>
      </w:divBdr>
    </w:div>
    <w:div w:id="267738561">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295451365">
      <w:bodyDiv w:val="1"/>
      <w:marLeft w:val="0"/>
      <w:marRight w:val="0"/>
      <w:marTop w:val="0"/>
      <w:marBottom w:val="0"/>
      <w:divBdr>
        <w:top w:val="none" w:sz="0" w:space="0" w:color="auto"/>
        <w:left w:val="none" w:sz="0" w:space="0" w:color="auto"/>
        <w:bottom w:val="none" w:sz="0" w:space="0" w:color="auto"/>
        <w:right w:val="none" w:sz="0" w:space="0" w:color="auto"/>
      </w:divBdr>
    </w:div>
    <w:div w:id="312030850">
      <w:bodyDiv w:val="1"/>
      <w:marLeft w:val="0"/>
      <w:marRight w:val="0"/>
      <w:marTop w:val="0"/>
      <w:marBottom w:val="0"/>
      <w:divBdr>
        <w:top w:val="none" w:sz="0" w:space="0" w:color="auto"/>
        <w:left w:val="none" w:sz="0" w:space="0" w:color="auto"/>
        <w:bottom w:val="none" w:sz="0" w:space="0" w:color="auto"/>
        <w:right w:val="none" w:sz="0" w:space="0" w:color="auto"/>
      </w:divBdr>
    </w:div>
    <w:div w:id="32258838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575889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399401313">
      <w:bodyDiv w:val="1"/>
      <w:marLeft w:val="0"/>
      <w:marRight w:val="0"/>
      <w:marTop w:val="0"/>
      <w:marBottom w:val="0"/>
      <w:divBdr>
        <w:top w:val="none" w:sz="0" w:space="0" w:color="auto"/>
        <w:left w:val="none" w:sz="0" w:space="0" w:color="auto"/>
        <w:bottom w:val="none" w:sz="0" w:space="0" w:color="auto"/>
        <w:right w:val="none" w:sz="0" w:space="0" w:color="auto"/>
      </w:divBdr>
    </w:div>
    <w:div w:id="411513373">
      <w:bodyDiv w:val="1"/>
      <w:marLeft w:val="0"/>
      <w:marRight w:val="0"/>
      <w:marTop w:val="0"/>
      <w:marBottom w:val="0"/>
      <w:divBdr>
        <w:top w:val="none" w:sz="0" w:space="0" w:color="auto"/>
        <w:left w:val="none" w:sz="0" w:space="0" w:color="auto"/>
        <w:bottom w:val="none" w:sz="0" w:space="0" w:color="auto"/>
        <w:right w:val="none" w:sz="0" w:space="0" w:color="auto"/>
      </w:divBdr>
    </w:div>
    <w:div w:id="452213273">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91159112">
      <w:bodyDiv w:val="1"/>
      <w:marLeft w:val="0"/>
      <w:marRight w:val="0"/>
      <w:marTop w:val="0"/>
      <w:marBottom w:val="0"/>
      <w:divBdr>
        <w:top w:val="none" w:sz="0" w:space="0" w:color="auto"/>
        <w:left w:val="none" w:sz="0" w:space="0" w:color="auto"/>
        <w:bottom w:val="none" w:sz="0" w:space="0" w:color="auto"/>
        <w:right w:val="none" w:sz="0" w:space="0" w:color="auto"/>
      </w:divBdr>
    </w:div>
    <w:div w:id="645083768">
      <w:bodyDiv w:val="1"/>
      <w:marLeft w:val="0"/>
      <w:marRight w:val="0"/>
      <w:marTop w:val="0"/>
      <w:marBottom w:val="0"/>
      <w:divBdr>
        <w:top w:val="none" w:sz="0" w:space="0" w:color="auto"/>
        <w:left w:val="none" w:sz="0" w:space="0" w:color="auto"/>
        <w:bottom w:val="none" w:sz="0" w:space="0" w:color="auto"/>
        <w:right w:val="none" w:sz="0" w:space="0" w:color="auto"/>
      </w:divBdr>
    </w:div>
    <w:div w:id="65656998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65481333">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57209975">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6817259">
      <w:bodyDiv w:val="1"/>
      <w:marLeft w:val="0"/>
      <w:marRight w:val="0"/>
      <w:marTop w:val="0"/>
      <w:marBottom w:val="0"/>
      <w:divBdr>
        <w:top w:val="none" w:sz="0" w:space="0" w:color="auto"/>
        <w:left w:val="none" w:sz="0" w:space="0" w:color="auto"/>
        <w:bottom w:val="none" w:sz="0" w:space="0" w:color="auto"/>
        <w:right w:val="none" w:sz="0" w:space="0" w:color="auto"/>
      </w:divBdr>
    </w:div>
    <w:div w:id="893204001">
      <w:bodyDiv w:val="1"/>
      <w:marLeft w:val="0"/>
      <w:marRight w:val="0"/>
      <w:marTop w:val="0"/>
      <w:marBottom w:val="0"/>
      <w:divBdr>
        <w:top w:val="none" w:sz="0" w:space="0" w:color="auto"/>
        <w:left w:val="none" w:sz="0" w:space="0" w:color="auto"/>
        <w:bottom w:val="none" w:sz="0" w:space="0" w:color="auto"/>
        <w:right w:val="none" w:sz="0" w:space="0" w:color="auto"/>
      </w:divBdr>
    </w:div>
    <w:div w:id="902905735">
      <w:bodyDiv w:val="1"/>
      <w:marLeft w:val="0"/>
      <w:marRight w:val="0"/>
      <w:marTop w:val="0"/>
      <w:marBottom w:val="0"/>
      <w:divBdr>
        <w:top w:val="none" w:sz="0" w:space="0" w:color="auto"/>
        <w:left w:val="none" w:sz="0" w:space="0" w:color="auto"/>
        <w:bottom w:val="none" w:sz="0" w:space="0" w:color="auto"/>
        <w:right w:val="none" w:sz="0" w:space="0" w:color="auto"/>
      </w:divBdr>
    </w:div>
    <w:div w:id="913246515">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3320132">
      <w:bodyDiv w:val="1"/>
      <w:marLeft w:val="0"/>
      <w:marRight w:val="0"/>
      <w:marTop w:val="0"/>
      <w:marBottom w:val="0"/>
      <w:divBdr>
        <w:top w:val="none" w:sz="0" w:space="0" w:color="auto"/>
        <w:left w:val="none" w:sz="0" w:space="0" w:color="auto"/>
        <w:bottom w:val="none" w:sz="0" w:space="0" w:color="auto"/>
        <w:right w:val="none" w:sz="0" w:space="0" w:color="auto"/>
      </w:divBdr>
    </w:div>
    <w:div w:id="972949905">
      <w:bodyDiv w:val="1"/>
      <w:marLeft w:val="0"/>
      <w:marRight w:val="0"/>
      <w:marTop w:val="0"/>
      <w:marBottom w:val="0"/>
      <w:divBdr>
        <w:top w:val="none" w:sz="0" w:space="0" w:color="auto"/>
        <w:left w:val="none" w:sz="0" w:space="0" w:color="auto"/>
        <w:bottom w:val="none" w:sz="0" w:space="0" w:color="auto"/>
        <w:right w:val="none" w:sz="0" w:space="0" w:color="auto"/>
      </w:divBdr>
    </w:div>
    <w:div w:id="1098982040">
      <w:bodyDiv w:val="1"/>
      <w:marLeft w:val="0"/>
      <w:marRight w:val="0"/>
      <w:marTop w:val="0"/>
      <w:marBottom w:val="0"/>
      <w:divBdr>
        <w:top w:val="none" w:sz="0" w:space="0" w:color="auto"/>
        <w:left w:val="none" w:sz="0" w:space="0" w:color="auto"/>
        <w:bottom w:val="none" w:sz="0" w:space="0" w:color="auto"/>
        <w:right w:val="none" w:sz="0" w:space="0" w:color="auto"/>
      </w:divBdr>
    </w:div>
    <w:div w:id="1112868289">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03666609">
      <w:bodyDiv w:val="1"/>
      <w:marLeft w:val="0"/>
      <w:marRight w:val="0"/>
      <w:marTop w:val="0"/>
      <w:marBottom w:val="0"/>
      <w:divBdr>
        <w:top w:val="none" w:sz="0" w:space="0" w:color="auto"/>
        <w:left w:val="none" w:sz="0" w:space="0" w:color="auto"/>
        <w:bottom w:val="none" w:sz="0" w:space="0" w:color="auto"/>
        <w:right w:val="none" w:sz="0" w:space="0" w:color="auto"/>
      </w:divBdr>
    </w:div>
    <w:div w:id="1237277040">
      <w:bodyDiv w:val="1"/>
      <w:marLeft w:val="0"/>
      <w:marRight w:val="0"/>
      <w:marTop w:val="0"/>
      <w:marBottom w:val="0"/>
      <w:divBdr>
        <w:top w:val="none" w:sz="0" w:space="0" w:color="auto"/>
        <w:left w:val="none" w:sz="0" w:space="0" w:color="auto"/>
        <w:bottom w:val="none" w:sz="0" w:space="0" w:color="auto"/>
        <w:right w:val="none" w:sz="0" w:space="0" w:color="auto"/>
      </w:divBdr>
    </w:div>
    <w:div w:id="1269390854">
      <w:bodyDiv w:val="1"/>
      <w:marLeft w:val="0"/>
      <w:marRight w:val="0"/>
      <w:marTop w:val="0"/>
      <w:marBottom w:val="0"/>
      <w:divBdr>
        <w:top w:val="none" w:sz="0" w:space="0" w:color="auto"/>
        <w:left w:val="none" w:sz="0" w:space="0" w:color="auto"/>
        <w:bottom w:val="none" w:sz="0" w:space="0" w:color="auto"/>
        <w:right w:val="none" w:sz="0" w:space="0" w:color="auto"/>
      </w:divBdr>
    </w:div>
    <w:div w:id="128549946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5097093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5514848">
      <w:bodyDiv w:val="1"/>
      <w:marLeft w:val="0"/>
      <w:marRight w:val="0"/>
      <w:marTop w:val="0"/>
      <w:marBottom w:val="0"/>
      <w:divBdr>
        <w:top w:val="none" w:sz="0" w:space="0" w:color="auto"/>
        <w:left w:val="none" w:sz="0" w:space="0" w:color="auto"/>
        <w:bottom w:val="none" w:sz="0" w:space="0" w:color="auto"/>
        <w:right w:val="none" w:sz="0" w:space="0" w:color="auto"/>
      </w:divBdr>
    </w:div>
    <w:div w:id="1537692910">
      <w:bodyDiv w:val="1"/>
      <w:marLeft w:val="0"/>
      <w:marRight w:val="0"/>
      <w:marTop w:val="0"/>
      <w:marBottom w:val="0"/>
      <w:divBdr>
        <w:top w:val="none" w:sz="0" w:space="0" w:color="auto"/>
        <w:left w:val="none" w:sz="0" w:space="0" w:color="auto"/>
        <w:bottom w:val="none" w:sz="0" w:space="0" w:color="auto"/>
        <w:right w:val="none" w:sz="0" w:space="0" w:color="auto"/>
      </w:divBdr>
    </w:div>
    <w:div w:id="1589004245">
      <w:bodyDiv w:val="1"/>
      <w:marLeft w:val="0"/>
      <w:marRight w:val="0"/>
      <w:marTop w:val="0"/>
      <w:marBottom w:val="0"/>
      <w:divBdr>
        <w:top w:val="none" w:sz="0" w:space="0" w:color="auto"/>
        <w:left w:val="none" w:sz="0" w:space="0" w:color="auto"/>
        <w:bottom w:val="none" w:sz="0" w:space="0" w:color="auto"/>
        <w:right w:val="none" w:sz="0" w:space="0" w:color="auto"/>
      </w:divBdr>
    </w:div>
    <w:div w:id="1607614853">
      <w:bodyDiv w:val="1"/>
      <w:marLeft w:val="0"/>
      <w:marRight w:val="0"/>
      <w:marTop w:val="0"/>
      <w:marBottom w:val="0"/>
      <w:divBdr>
        <w:top w:val="none" w:sz="0" w:space="0" w:color="auto"/>
        <w:left w:val="none" w:sz="0" w:space="0" w:color="auto"/>
        <w:bottom w:val="none" w:sz="0" w:space="0" w:color="auto"/>
        <w:right w:val="none" w:sz="0" w:space="0" w:color="auto"/>
      </w:divBdr>
    </w:div>
    <w:div w:id="1647972613">
      <w:bodyDiv w:val="1"/>
      <w:marLeft w:val="0"/>
      <w:marRight w:val="0"/>
      <w:marTop w:val="0"/>
      <w:marBottom w:val="0"/>
      <w:divBdr>
        <w:top w:val="none" w:sz="0" w:space="0" w:color="auto"/>
        <w:left w:val="none" w:sz="0" w:space="0" w:color="auto"/>
        <w:bottom w:val="none" w:sz="0" w:space="0" w:color="auto"/>
        <w:right w:val="none" w:sz="0" w:space="0" w:color="auto"/>
      </w:divBdr>
    </w:div>
    <w:div w:id="1689015812">
      <w:bodyDiv w:val="1"/>
      <w:marLeft w:val="0"/>
      <w:marRight w:val="0"/>
      <w:marTop w:val="0"/>
      <w:marBottom w:val="0"/>
      <w:divBdr>
        <w:top w:val="none" w:sz="0" w:space="0" w:color="auto"/>
        <w:left w:val="none" w:sz="0" w:space="0" w:color="auto"/>
        <w:bottom w:val="none" w:sz="0" w:space="0" w:color="auto"/>
        <w:right w:val="none" w:sz="0" w:space="0" w:color="auto"/>
      </w:divBdr>
    </w:div>
    <w:div w:id="1689407048">
      <w:bodyDiv w:val="1"/>
      <w:marLeft w:val="0"/>
      <w:marRight w:val="0"/>
      <w:marTop w:val="0"/>
      <w:marBottom w:val="0"/>
      <w:divBdr>
        <w:top w:val="none" w:sz="0" w:space="0" w:color="auto"/>
        <w:left w:val="none" w:sz="0" w:space="0" w:color="auto"/>
        <w:bottom w:val="none" w:sz="0" w:space="0" w:color="auto"/>
        <w:right w:val="none" w:sz="0" w:space="0" w:color="auto"/>
      </w:divBdr>
    </w:div>
    <w:div w:id="1723825831">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17027254">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964376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hyperlink" Target="http://www.drawdown.org" TargetMode="Externa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image" Target="media/image10.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png"/><Relationship Id="rId22" Type="http://schemas.openxmlformats.org/officeDocument/2006/relationships/hyperlink" Target="http://www.drawdown.org"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www.iiasa.ac.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AA2062A5-27CF-4040-A37D-B12E88BC6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0</TotalTime>
  <Pages>29</Pages>
  <Words>48112</Words>
  <Characters>274243</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21</cp:revision>
  <cp:lastPrinted>2018-07-24T17:02:00Z</cp:lastPrinted>
  <dcterms:created xsi:type="dcterms:W3CDTF">2021-08-04T22:20:00Z</dcterms:created>
  <dcterms:modified xsi:type="dcterms:W3CDTF">2021-12-01T18:1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3"&gt;&lt;session id="PHkHhdmR"/&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